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3E7B96C8" w:rsidR="008F2CE2" w:rsidRPr="00CC2F87" w:rsidRDefault="001E6923" w:rsidP="00220B2F">
      <w:pPr>
        <w:pStyle w:val="titlepage"/>
      </w:pPr>
      <w:r w:rsidRPr="00CC2F87">
        <w:t>Supervisor</w:t>
      </w:r>
      <w:r w:rsidR="00220B2F">
        <w:t>s</w:t>
      </w:r>
      <w:r w:rsidRPr="00CC2F87">
        <w:t>:</w:t>
      </w:r>
      <w:r w:rsidRPr="00CC2F87">
        <w:br/>
        <w:t>Tuuli Toivonen</w:t>
      </w:r>
      <w:r w:rsidR="00220B2F">
        <w:br/>
        <w:t xml:space="preserve">Age </w:t>
      </w:r>
      <w:proofErr w:type="gramStart"/>
      <w:r w:rsidR="00220B2F">
        <w:t>Poom ?</w:t>
      </w:r>
      <w:proofErr w:type="gramEnd"/>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8AEAAD0" w:rsidR="006A3FD7" w:rsidRPr="00CC2F87" w:rsidRDefault="00C74229" w:rsidP="000A2BEF">
            <w:pPr>
              <w:pStyle w:val="tiivistelma"/>
              <w:framePr w:hSpace="0" w:wrap="auto" w:vAnchor="margin" w:hAnchor="text" w:yAlign="inline"/>
              <w:rPr>
                <w:sz w:val="16"/>
              </w:rPr>
            </w:pPr>
            <w:r>
              <w:t>May</w:t>
            </w:r>
            <w:r w:rsidR="006A3FD7" w:rsidRPr="00CC2F87">
              <w:t xml:space="preserve"> 20</w:t>
            </w:r>
            <w:r w:rsidR="00965068">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546B9853" w14:textId="794625E5" w:rsidR="00936EC6"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13FD4EA8"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w:t>
            </w:r>
            <w:r w:rsidR="008A05C4">
              <w:t>noise</w:t>
            </w:r>
            <w:r w:rsidR="00E172F8">
              <w:t xml:space="preserve"> </w:t>
            </w:r>
            <w:r w:rsidR="008A05C4">
              <w:t>levels</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E04531" w:rsidRPr="00931F45">
              <w:t xml:space="preserve"> </w:t>
            </w:r>
            <w:r w:rsidR="00D52A73">
              <w:t xml:space="preserve">In addition, </w:t>
            </w:r>
            <w:r w:rsidR="001826E3">
              <w:t xml:space="preserve">I assessed </w:t>
            </w:r>
            <w:r w:rsidR="00D52A73">
              <w:t>a</w:t>
            </w:r>
            <w:r w:rsidR="007D3025" w:rsidRPr="00931F45">
              <w:t xml:space="preserve">chievable reductions in exposure to traffic noise by taking quieter paths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5277C6DE"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EC539C">
              <w:t xml:space="preserve"> </w:t>
            </w:r>
            <w:r w:rsidR="00EC539C">
              <w:t xml:space="preserve">At least three factors </w:t>
            </w:r>
            <w:r w:rsidR="00EC539C">
              <w:t xml:space="preserve">seem to </w:t>
            </w:r>
            <w:r w:rsidR="00EC539C">
              <w:t>affect the achievable reduction in noise exposure on alternative paths: 1) exposure to noise on the shortest path, 2) length of the shortest path and 3) additional length of the quiet path.</w:t>
            </w:r>
            <w:r w:rsidR="00EC539C">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 xml:space="preserve">All methods </w:t>
            </w:r>
            <w:r w:rsidR="00B54AA6">
              <w:t xml:space="preserve">and source codes </w:t>
            </w:r>
            <w:r w:rsidR="00E207AC">
              <w:t>developed in the study are openly available in GitHub.</w:t>
            </w:r>
            <w:r w:rsidR="0068148A">
              <w:t xml:space="preserve"> </w:t>
            </w:r>
          </w:p>
          <w:p w14:paraId="52B9C13E" w14:textId="10B0B70F" w:rsidR="00313074" w:rsidRPr="00CC2F87" w:rsidRDefault="008D2A94" w:rsidP="00FC4244">
            <w:pPr>
              <w:pStyle w:val="tiivistelmateksti"/>
              <w:framePr w:hSpace="0" w:wrap="auto" w:yAlign="inline"/>
              <w:spacing w:after="160"/>
            </w:pPr>
            <w:r>
              <w:t xml:space="preserve">Individuals’ and urban planners’ awareness of dynamic exposure to noise </w:t>
            </w:r>
            <w:r w:rsidR="001B38E7">
              <w:t xml:space="preserve">and other pollutants </w:t>
            </w:r>
            <w:r>
              <w:t xml:space="preserve">should be further increased with </w:t>
            </w:r>
            <w:r w:rsidR="002C7A27">
              <w:t xml:space="preserve">advanced </w:t>
            </w:r>
            <w:r>
              <w:t>dynamic exposure assessments and exposure-</w:t>
            </w:r>
            <w:r w:rsidR="00235111">
              <w:t>based</w:t>
            </w:r>
            <w:r>
              <w:t xml:space="preserve"> routing applications. </w:t>
            </w:r>
            <w:r w:rsidR="0067640B">
              <w:t>For example, r</w:t>
            </w:r>
            <w:r w:rsidR="007D5AF6">
              <w:t xml:space="preserve">eal-time data-sources of pollutants </w:t>
            </w:r>
            <w:r w:rsidR="0067640B">
              <w:t>could</w:t>
            </w:r>
            <w:r w:rsidR="007D5AF6">
              <w:t xml:space="preserve"> be integrated in routing applications.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027319E0" w:rsidR="006A3FD7" w:rsidRPr="00CC2F87" w:rsidRDefault="000A2BEF" w:rsidP="000A2BEF">
            <w:pPr>
              <w:pStyle w:val="tiivistelma"/>
              <w:framePr w:hSpace="0" w:wrap="auto" w:vAnchor="margin" w:hAnchor="text" w:yAlign="inline"/>
            </w:pPr>
            <w:r>
              <w:t>Dynamic exposure, traffic noise, environmental impedance, least-cost path analysis, Web GIS</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17182" w:rsidRDefault="00FB111E" w:rsidP="00FE75A6">
            <w:pPr>
              <w:pStyle w:val="tiivistelmatitles"/>
              <w:framePr w:hSpace="0" w:wrap="auto" w:vAnchor="margin" w:hAnchor="text" w:yAlign="inline"/>
              <w:rPr>
                <w:sz w:val="32"/>
                <w:szCs w:val="32"/>
                <w:lang w:val="fi-FI"/>
              </w:rPr>
            </w:pPr>
            <w:r w:rsidRPr="00C17182">
              <w:rPr>
                <w:lang w:val="fi-FI"/>
              </w:rPr>
              <w:t xml:space="preserve">Työn nimi / </w:t>
            </w:r>
            <w:proofErr w:type="spellStart"/>
            <w:r w:rsidRPr="00C17182">
              <w:rPr>
                <w:lang w:val="fi-FI"/>
              </w:rPr>
              <w:t>Arbetets</w:t>
            </w:r>
            <w:proofErr w:type="spellEnd"/>
            <w:r w:rsidRPr="00C17182">
              <w:rPr>
                <w:lang w:val="fi-FI"/>
              </w:rPr>
              <w:t xml:space="preserve"> </w:t>
            </w:r>
            <w:proofErr w:type="spellStart"/>
            <w:r w:rsidRPr="00C17182">
              <w:rPr>
                <w:lang w:val="fi-FI"/>
              </w:rPr>
              <w:t>titel</w:t>
            </w:r>
            <w:proofErr w:type="spellEnd"/>
            <w:r w:rsidRPr="00C17182">
              <w:rPr>
                <w:lang w:val="fi-FI"/>
              </w:rPr>
              <w:t xml:space="preserve"> – </w:t>
            </w:r>
            <w:proofErr w:type="spellStart"/>
            <w:r w:rsidRPr="00C17182">
              <w:rPr>
                <w:lang w:val="fi-FI"/>
              </w:rPr>
              <w:t>Title</w:t>
            </w:r>
            <w:proofErr w:type="spellEnd"/>
          </w:p>
          <w:p w14:paraId="31465A5A" w14:textId="04B746EE" w:rsidR="00FB111E" w:rsidRPr="00C17182" w:rsidRDefault="00C17182" w:rsidP="000A2BEF">
            <w:pPr>
              <w:pStyle w:val="tiivistelma"/>
              <w:framePr w:hSpace="0" w:wrap="auto" w:vAnchor="margin" w:hAnchor="text" w:yAlign="inline"/>
              <w:rPr>
                <w:lang w:val="fi-FI"/>
              </w:rPr>
            </w:pPr>
            <w:r w:rsidRPr="00C17182">
              <w:rPr>
                <w:lang w:val="fi-FI"/>
              </w:rPr>
              <w:t xml:space="preserve">Reititysanalyysin ja Web GIS sovelluksen kehittäminen hiljaisempien </w:t>
            </w:r>
            <w:r w:rsidR="00C74229">
              <w:rPr>
                <w:lang w:val="fi-FI"/>
              </w:rPr>
              <w:t>kävely</w:t>
            </w:r>
            <w:r w:rsidRPr="00C17182">
              <w:rPr>
                <w:lang w:val="fi-FI"/>
              </w:rPr>
              <w:t>reittien etsintää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213EA2BC" w:rsidR="00FB111E" w:rsidRPr="00313074" w:rsidRDefault="00C74229" w:rsidP="000A2BEF">
            <w:pPr>
              <w:pStyle w:val="tiivistelma"/>
              <w:framePr w:hSpace="0" w:wrap="auto" w:vAnchor="margin" w:hAnchor="text" w:yAlign="inline"/>
              <w:rPr>
                <w:sz w:val="16"/>
              </w:rPr>
            </w:pPr>
            <w:proofErr w:type="spellStart"/>
            <w:r>
              <w:t>Toukokuu</w:t>
            </w:r>
            <w:proofErr w:type="spellEnd"/>
            <w:r w:rsidR="00FB111E" w:rsidRPr="00313074">
              <w:t xml:space="preserve"> 20</w:t>
            </w:r>
            <w:r w:rsidR="00313074"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2F593988" w14:textId="77777777" w:rsidR="008112DF" w:rsidRDefault="00107B10" w:rsidP="008112DF">
            <w:pPr>
              <w:pStyle w:val="tiivistelma"/>
              <w:framePr w:hSpace="0" w:wrap="auto" w:vAnchor="margin" w:hAnchor="text" w:yAlign="inline"/>
              <w:spacing w:after="120" w:line="276" w:lineRule="auto"/>
              <w:rPr>
                <w:sz w:val="19"/>
                <w:szCs w:val="19"/>
                <w:lang w:val="fi-FI"/>
              </w:rPr>
            </w:pPr>
            <w:r w:rsidRPr="00107B10">
              <w:rPr>
                <w:sz w:val="19"/>
                <w:szCs w:val="19"/>
                <w:lang w:val="fi-FI"/>
              </w:rPr>
              <w:t>Altistuminen saasteille, kuten melulle ja pakokaasuille</w:t>
            </w:r>
            <w:r>
              <w:rPr>
                <w:sz w:val="19"/>
                <w:szCs w:val="19"/>
                <w:lang w:val="fi-FI"/>
              </w:rPr>
              <w:t xml:space="preserve"> saattaa merkittävästi </w:t>
            </w:r>
            <w:r w:rsidR="006C0B28">
              <w:rPr>
                <w:sz w:val="19"/>
                <w:szCs w:val="19"/>
                <w:lang w:val="fi-FI"/>
              </w:rPr>
              <w:t xml:space="preserve">vähentää </w:t>
            </w:r>
            <w:r>
              <w:rPr>
                <w:sz w:val="19"/>
                <w:szCs w:val="19"/>
                <w:lang w:val="fi-FI"/>
              </w:rPr>
              <w:t>aktiivisten liikkumismuotojen, kuten kävelyn ja pyöräilyn terveyshyötyjä.</w:t>
            </w:r>
            <w:r w:rsidR="006C0B28">
              <w:rPr>
                <w:sz w:val="19"/>
                <w:szCs w:val="19"/>
                <w:lang w:val="fi-FI"/>
              </w:rPr>
              <w:t xml:space="preserve"> Liikenteen aiheuttama melu voi aiheuttaa terveyshaittoja, kuten kohonnutta verenpainetta ja stressitasoja. Aikaisemmissa tutkimuksissa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Pr>
                <w:sz w:val="19"/>
                <w:szCs w:val="19"/>
                <w:lang w:val="fi-FI"/>
              </w:rPr>
              <w:t xml:space="preserve">. </w:t>
            </w:r>
          </w:p>
          <w:p w14:paraId="7C73BA33" w14:textId="387CE609" w:rsidR="008112DF" w:rsidRDefault="008112DF" w:rsidP="008112DF">
            <w:pPr>
              <w:pStyle w:val="tiivistelma"/>
              <w:framePr w:hSpace="0" w:wrap="auto" w:vAnchor="margin" w:hAnchor="text" w:yAlign="inline"/>
              <w:spacing w:after="120" w:line="276" w:lineRule="auto"/>
              <w:rPr>
                <w:sz w:val="19"/>
                <w:szCs w:val="19"/>
                <w:lang w:val="fi-FI"/>
              </w:rPr>
            </w:pPr>
            <w:r>
              <w:rPr>
                <w:sz w:val="19"/>
                <w:szCs w:val="19"/>
                <w:lang w:val="fi-FI"/>
              </w:rPr>
              <w:t xml:space="preserve">Tässä tutkielmassa kehitin kävelyn reititysmenetelmän ja sovelluksen, joka pystyy 1) löytämään lyhimmän reitin, 2) mallintamaan kävelyn aikaisen melualtistuksen ja 3) löytämään vaihtoehtoisia, hiljaisempia reittejä. Sovellus </w:t>
            </w:r>
            <w:r w:rsidR="002061B7">
              <w:rPr>
                <w:sz w:val="19"/>
                <w:szCs w:val="19"/>
                <w:lang w:val="fi-FI"/>
              </w:rPr>
              <w:t>hyödyntää</w:t>
            </w:r>
            <w:r>
              <w:rPr>
                <w:sz w:val="19"/>
                <w:szCs w:val="19"/>
                <w:lang w:val="fi-FI"/>
              </w:rPr>
              <w:t xml:space="preserve"> </w:t>
            </w:r>
            <w:proofErr w:type="spellStart"/>
            <w:r>
              <w:rPr>
                <w:sz w:val="19"/>
                <w:szCs w:val="19"/>
                <w:lang w:val="fi-FI"/>
              </w:rPr>
              <w:t>OpenStreetMap</w:t>
            </w:r>
            <w:proofErr w:type="spellEnd"/>
            <w:r w:rsidR="005C018B">
              <w:rPr>
                <w:sz w:val="19"/>
                <w:szCs w:val="19"/>
                <w:lang w:val="fi-FI"/>
              </w:rPr>
              <w:t>-</w:t>
            </w:r>
            <w:r>
              <w:rPr>
                <w:sz w:val="19"/>
                <w:szCs w:val="19"/>
                <w:lang w:val="fi-FI"/>
              </w:rPr>
              <w:t>t</w:t>
            </w:r>
            <w:bookmarkStart w:id="0" w:name="_GoBack"/>
            <w:bookmarkEnd w:id="0"/>
            <w:r>
              <w:rPr>
                <w:sz w:val="19"/>
                <w:szCs w:val="19"/>
                <w:lang w:val="fi-FI"/>
              </w:rPr>
              <w:t xml:space="preserve">ieverkostoaineistoa ja </w:t>
            </w:r>
            <w:r w:rsidR="002061B7">
              <w:rPr>
                <w:sz w:val="19"/>
                <w:szCs w:val="19"/>
                <w:lang w:val="fi-FI"/>
              </w:rPr>
              <w:t xml:space="preserve">mallinnettua dataa </w:t>
            </w:r>
            <w:r w:rsidR="00C8263B">
              <w:rPr>
                <w:sz w:val="19"/>
                <w:szCs w:val="19"/>
                <w:lang w:val="fi-FI"/>
              </w:rPr>
              <w:t xml:space="preserve">tieliikenteen </w:t>
            </w:r>
            <w:r w:rsidR="002061B7">
              <w:rPr>
                <w:sz w:val="19"/>
                <w:szCs w:val="19"/>
                <w:lang w:val="fi-FI"/>
              </w:rPr>
              <w:t xml:space="preserve">tyypillisistä päiväajan melutasoista. </w:t>
            </w:r>
            <w:r w:rsidR="004E3582">
              <w:rPr>
                <w:sz w:val="19"/>
                <w:szCs w:val="19"/>
                <w:lang w:val="fi-FI"/>
              </w:rPr>
              <w:t xml:space="preserve">Reitinetsintä perustuu kehittämääni </w:t>
            </w:r>
            <w:proofErr w:type="spellStart"/>
            <w:r w:rsidR="002061B7">
              <w:rPr>
                <w:sz w:val="19"/>
                <w:szCs w:val="19"/>
                <w:lang w:val="fi-FI"/>
              </w:rPr>
              <w:t>melukustannusfunk</w:t>
            </w:r>
            <w:r w:rsidR="004E3582">
              <w:rPr>
                <w:sz w:val="19"/>
                <w:szCs w:val="19"/>
                <w:lang w:val="fi-FI"/>
              </w:rPr>
              <w:t>ioon</w:t>
            </w:r>
            <w:proofErr w:type="spellEnd"/>
            <w:r w:rsidR="004E3582">
              <w:rPr>
                <w:sz w:val="19"/>
                <w:szCs w:val="19"/>
                <w:lang w:val="fi-FI"/>
              </w:rPr>
              <w:t xml:space="preserve"> ja </w:t>
            </w:r>
            <w:r w:rsidR="004E3582">
              <w:rPr>
                <w:sz w:val="19"/>
                <w:szCs w:val="19"/>
                <w:lang w:val="fi-FI"/>
              </w:rPr>
              <w:t>alhaisimman kustannuksen reititysanalyys</w:t>
            </w:r>
            <w:r w:rsidR="004E3582">
              <w:rPr>
                <w:sz w:val="19"/>
                <w:szCs w:val="19"/>
                <w:lang w:val="fi-FI"/>
              </w:rPr>
              <w:t>iin</w:t>
            </w:r>
            <w:r w:rsidR="002061B7">
              <w:rPr>
                <w:sz w:val="19"/>
                <w:szCs w:val="19"/>
                <w:lang w:val="fi-FI"/>
              </w:rPr>
              <w:t xml:space="preserve">. </w:t>
            </w:r>
            <w:r w:rsidR="004E3582">
              <w:rPr>
                <w:sz w:val="19"/>
                <w:szCs w:val="19"/>
                <w:lang w:val="fi-FI"/>
              </w:rPr>
              <w:t xml:space="preserve">Kehitin sarjan meluindeksejä, joilla eri reittien melualtistuksia voidaan vertailla. </w:t>
            </w:r>
            <w:r w:rsidR="00D8306C">
              <w:rPr>
                <w:sz w:val="19"/>
                <w:szCs w:val="19"/>
                <w:lang w:val="fi-FI"/>
              </w:rPr>
              <w:t xml:space="preserve"> </w:t>
            </w:r>
            <w:r w:rsidR="00D8306C">
              <w:rPr>
                <w:sz w:val="19"/>
                <w:szCs w:val="19"/>
                <w:lang w:val="fi-FI"/>
              </w:rPr>
              <w:t>Tapaustutkimuksessa</w:t>
            </w:r>
            <w:r w:rsidR="00D8306C">
              <w:rPr>
                <w:sz w:val="19"/>
                <w:szCs w:val="19"/>
                <w:lang w:val="fi-FI"/>
              </w:rPr>
              <w:t xml:space="preserve"> t</w:t>
            </w:r>
            <w:r w:rsidR="00C8263B">
              <w:rPr>
                <w:sz w:val="19"/>
                <w:szCs w:val="19"/>
                <w:lang w:val="fi-FI"/>
              </w:rPr>
              <w:t>utkin Helsingistä tehtävien työmatkojen aikaisia melualtistuksia</w:t>
            </w:r>
            <w:r w:rsidR="00D8306C">
              <w:rPr>
                <w:sz w:val="19"/>
                <w:szCs w:val="19"/>
                <w:lang w:val="fi-FI"/>
              </w:rPr>
              <w:t xml:space="preserve">; selvitin rekistereihin perustuvien työmatkavirtojen mukaiset joukkoliikennereitit ja tutkin reittien kävelyosuuksien aikaisia melualtistuksia </w:t>
            </w:r>
            <w:r w:rsidR="00683635">
              <w:rPr>
                <w:sz w:val="19"/>
                <w:szCs w:val="19"/>
                <w:lang w:val="fi-FI"/>
              </w:rPr>
              <w:t>reitittämällä kävelyreitit uudestaan sovellukseni avulla</w:t>
            </w:r>
            <w:r w:rsidR="00D8306C">
              <w:rPr>
                <w:sz w:val="19"/>
                <w:szCs w:val="19"/>
                <w:lang w:val="fi-FI"/>
              </w:rPr>
              <w:t xml:space="preserve">. </w:t>
            </w:r>
            <w:r w:rsidR="005F547A">
              <w:rPr>
                <w:sz w:val="19"/>
                <w:szCs w:val="19"/>
                <w:lang w:val="fi-FI"/>
              </w:rPr>
              <w:t xml:space="preserve">Lisäksi tutkin hiljaisempien reittivaihtoehtojen mahdollistamia vähennyksiä melualtistuksissa työmatkoihin liittyvillä kävelyreiteillä joukkoliikenteen pysäkeille. </w:t>
            </w:r>
          </w:p>
          <w:p w14:paraId="624E3A4D" w14:textId="729B136E" w:rsidR="005F547A" w:rsidRDefault="005F547A" w:rsidP="008112DF">
            <w:pPr>
              <w:pStyle w:val="tiivistelma"/>
              <w:framePr w:hSpace="0" w:wrap="auto" w:vAnchor="margin" w:hAnchor="text" w:yAlign="inline"/>
              <w:spacing w:after="120" w:line="276" w:lineRule="auto"/>
              <w:rPr>
                <w:sz w:val="19"/>
                <w:szCs w:val="19"/>
                <w:lang w:val="fi-FI"/>
              </w:rPr>
            </w:pPr>
            <w:r>
              <w:rPr>
                <w:sz w:val="19"/>
                <w:szCs w:val="19"/>
                <w:lang w:val="fi-FI"/>
              </w:rPr>
              <w:t xml:space="preserve">Tutkimuksen tulokset osoittavat, että tyypilliset dynaamiset melualtistukset vaihtelevat huomattavasti eri asuinalueiden välillä. Toisaalta suuri osa melulle altistumisesta on mahdollista välttää hiljaisemmilla reittivaihtoehdoilla; tilanteesta riippuen, hiljaisemmat reitit tarjoavat keskimäärin </w:t>
            </w:r>
            <w:r w:rsidRPr="005F547A">
              <w:rPr>
                <w:sz w:val="19"/>
                <w:szCs w:val="19"/>
                <w:lang w:val="fi-FI"/>
              </w:rPr>
              <w:t>12–57 %</w:t>
            </w:r>
            <w:r>
              <w:rPr>
                <w:sz w:val="19"/>
                <w:szCs w:val="19"/>
                <w:lang w:val="fi-FI"/>
              </w:rPr>
              <w:t xml:space="preserve"> vähennyksen altistuksessa yli 65 dB melutasoille ja </w:t>
            </w:r>
            <w:r w:rsidRPr="005F547A">
              <w:rPr>
                <w:sz w:val="19"/>
                <w:szCs w:val="19"/>
              </w:rPr>
              <w:t>1</w:t>
            </w:r>
            <w:r w:rsidRPr="005F547A">
              <w:rPr>
                <w:sz w:val="19"/>
                <w:szCs w:val="19"/>
                <w:lang w:val="fi-FI"/>
              </w:rPr>
              <w:t xml:space="preserve">.6–9.6 dB </w:t>
            </w:r>
            <w:r>
              <w:rPr>
                <w:sz w:val="19"/>
                <w:szCs w:val="19"/>
                <w:lang w:val="fi-FI"/>
              </w:rPr>
              <w:t xml:space="preserve">vähennyksen reittien keskimääräisessä melutasossa. </w:t>
            </w:r>
            <w:r w:rsidR="0067640B">
              <w:rPr>
                <w:sz w:val="19"/>
                <w:szCs w:val="19"/>
                <w:lang w:val="fi-FI"/>
              </w:rPr>
              <w:t>Altistuksen mahdollisen vähennyksen suuruuteen</w:t>
            </w:r>
            <w:r w:rsidR="0067640B">
              <w:rPr>
                <w:sz w:val="19"/>
                <w:szCs w:val="19"/>
                <w:lang w:val="fi-FI"/>
              </w:rPr>
              <w:t xml:space="preserve"> näyttäisivät</w:t>
            </w:r>
            <w:r w:rsidR="0067640B">
              <w:rPr>
                <w:sz w:val="19"/>
                <w:szCs w:val="19"/>
                <w:lang w:val="fi-FI"/>
              </w:rPr>
              <w:t xml:space="preserve"> vaikuttav</w:t>
            </w:r>
            <w:r w:rsidR="0067640B">
              <w:rPr>
                <w:sz w:val="19"/>
                <w:szCs w:val="19"/>
                <w:lang w:val="fi-FI"/>
              </w:rPr>
              <w:t>an</w:t>
            </w:r>
            <w:r w:rsidR="0067640B">
              <w:rPr>
                <w:sz w:val="19"/>
                <w:szCs w:val="19"/>
                <w:lang w:val="fi-FI"/>
              </w:rPr>
              <w:t xml:space="preserve"> 1) melualtistuksen suuruus lyhimmällä (ts. verrokki) reitillä, 2) lyhyimmän reitin pituus ja 3) hiljaisemman reitin pituus. </w:t>
            </w:r>
            <w:r>
              <w:rPr>
                <w:sz w:val="19"/>
                <w:szCs w:val="19"/>
                <w:lang w:val="fi-FI"/>
              </w:rPr>
              <w:t xml:space="preserve">Julkaisin hiljaisten kävelyreittien </w:t>
            </w:r>
            <w:r w:rsidR="007372B1">
              <w:rPr>
                <w:sz w:val="19"/>
                <w:szCs w:val="19"/>
                <w:lang w:val="fi-FI"/>
              </w:rPr>
              <w:t xml:space="preserve">reitityssovelluksen avoimena web-rajapintapalveluna (API – Application Programming </w:t>
            </w:r>
            <w:proofErr w:type="spellStart"/>
            <w:r w:rsidR="007372B1">
              <w:rPr>
                <w:sz w:val="19"/>
                <w:szCs w:val="19"/>
                <w:lang w:val="fi-FI"/>
              </w:rPr>
              <w:t>Interface</w:t>
            </w:r>
            <w:proofErr w:type="spellEnd"/>
            <w:r w:rsidR="007372B1">
              <w:rPr>
                <w:sz w:val="19"/>
                <w:szCs w:val="19"/>
                <w:lang w:val="fi-FI"/>
              </w:rPr>
              <w:t xml:space="preserve">) ja kehitin hiljaisten kävelyreittien reittioppaan interaktiivisena web-karttasovelluksena. </w:t>
            </w:r>
            <w:r w:rsidR="00E45E92">
              <w:rPr>
                <w:sz w:val="19"/>
                <w:szCs w:val="19"/>
                <w:lang w:val="fi-FI"/>
              </w:rPr>
              <w:t>Mobiilioptimoitu k</w:t>
            </w:r>
            <w:r w:rsidR="007372B1">
              <w:rPr>
                <w:sz w:val="19"/>
                <w:szCs w:val="19"/>
                <w:lang w:val="fi-FI"/>
              </w:rPr>
              <w:t xml:space="preserve">arttasovellus havainnollistaa hiljaisten reittien reititysmenetelmän toimivuutta tosielämän tilanteissa. Kaikki </w:t>
            </w:r>
            <w:r w:rsidR="0096444B">
              <w:rPr>
                <w:sz w:val="19"/>
                <w:szCs w:val="19"/>
                <w:lang w:val="fi-FI"/>
              </w:rPr>
              <w:t xml:space="preserve">tutkielmassa kehitetyt </w:t>
            </w:r>
            <w:r w:rsidR="007372B1">
              <w:rPr>
                <w:sz w:val="19"/>
                <w:szCs w:val="19"/>
                <w:lang w:val="fi-FI"/>
              </w:rPr>
              <w:t xml:space="preserve">menetelmät ja lähdekoodit ovat avoimesti saatavilla GitHub palvelussa. </w:t>
            </w:r>
          </w:p>
          <w:p w14:paraId="585CFD50" w14:textId="6A1E8813" w:rsidR="00D8306C" w:rsidRPr="00107B10" w:rsidRDefault="007372B1" w:rsidP="00FC4244">
            <w:pPr>
              <w:pStyle w:val="tiivistelma"/>
              <w:framePr w:hSpace="0" w:wrap="auto" w:vAnchor="margin" w:hAnchor="text" w:yAlign="inline"/>
              <w:spacing w:after="160" w:line="276" w:lineRule="auto"/>
              <w:rPr>
                <w:sz w:val="19"/>
                <w:szCs w:val="19"/>
                <w:lang w:val="fi-FI"/>
              </w:rPr>
            </w:pPr>
            <w:r>
              <w:rPr>
                <w:sz w:val="19"/>
                <w:szCs w:val="19"/>
                <w:lang w:val="fi-FI"/>
              </w:rPr>
              <w:t xml:space="preserve">Yksilöiden ja kaupunkisuunnittelijoiden tietoutta dynaamisesta altistuksesta melulle (ja muille saasteille) tulisi lisätä </w:t>
            </w:r>
            <w:r w:rsidR="00EE699C">
              <w:rPr>
                <w:sz w:val="19"/>
                <w:szCs w:val="19"/>
                <w:lang w:val="fi-FI"/>
              </w:rPr>
              <w:t>kehittämällä</w:t>
            </w:r>
            <w:r>
              <w:rPr>
                <w:sz w:val="19"/>
                <w:szCs w:val="19"/>
                <w:lang w:val="fi-FI"/>
              </w:rPr>
              <w:t xml:space="preserve"> dynaamisen altistuksen arviointiin ja vähentämiseen kehittyneempiä analyyseja ja sovelluksia. </w:t>
            </w:r>
            <w:r w:rsidR="00FC4244">
              <w:rPr>
                <w:sz w:val="19"/>
                <w:szCs w:val="19"/>
                <w:lang w:val="fi-FI"/>
              </w:rPr>
              <w:t xml:space="preserve">Kun ympäristöllisiin altistuksiin perustuvaa reitinetsintää kehitetään pidemmälle, tulisi pyrkiä huomioimaan </w:t>
            </w:r>
            <w:r w:rsidR="00EE699C">
              <w:rPr>
                <w:sz w:val="19"/>
                <w:szCs w:val="19"/>
                <w:lang w:val="fi-FI"/>
              </w:rPr>
              <w:t xml:space="preserve">useampia erillisiä </w:t>
            </w:r>
            <w:r w:rsidR="00FC4244">
              <w:rPr>
                <w:sz w:val="19"/>
                <w:szCs w:val="19"/>
                <w:lang w:val="fi-FI"/>
              </w:rPr>
              <w:t xml:space="preserve">altistuksia samanaikaisesti ja siten reitittämään yleisesti ottaen terveellisempiä reittejä. </w:t>
            </w: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4EC2C31A" w:rsidR="00FB111E" w:rsidRPr="00B37051" w:rsidRDefault="001A0201" w:rsidP="000A2BEF">
            <w:pPr>
              <w:pStyle w:val="tiivistelma"/>
              <w:framePr w:hSpace="0" w:wrap="auto" w:vAnchor="margin" w:hAnchor="text" w:yAlign="inline"/>
              <w:rPr>
                <w:lang w:val="fi-FI"/>
              </w:rPr>
            </w:pPr>
            <w:r w:rsidRPr="00B37051">
              <w:rPr>
                <w:lang w:val="fi-FI"/>
              </w:rPr>
              <w:t xml:space="preserve">Dynaaminen altistus, liikennemelu, </w:t>
            </w:r>
            <w:r w:rsidR="00B37051" w:rsidRPr="00B37051">
              <w:rPr>
                <w:lang w:val="fi-FI"/>
              </w:rPr>
              <w:t xml:space="preserve">alhaisimman kustannuksen reitinetsintä, </w:t>
            </w:r>
            <w:r w:rsidR="00B37051">
              <w:rPr>
                <w:lang w:val="fi-FI"/>
              </w:rPr>
              <w:t>Web GIS</w:t>
            </w:r>
          </w:p>
        </w:tc>
      </w:tr>
      <w:tr w:rsidR="00FB111E" w:rsidRPr="00CC2F87" w14:paraId="644CD664" w14:textId="77777777" w:rsidTr="00FC4244">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C4244">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5FD56ABC" w14:textId="66F92E25" w:rsidR="00107B10"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738040" w:history="1">
        <w:r w:rsidR="00107B10" w:rsidRPr="00217BDA">
          <w:rPr>
            <w:rStyle w:val="Hyperlink"/>
            <w:noProof/>
          </w:rPr>
          <w:t>I.</w:t>
        </w:r>
        <w:r w:rsidR="00107B10">
          <w:rPr>
            <w:rFonts w:asciiTheme="minorHAnsi" w:eastAsiaTheme="minorEastAsia" w:hAnsiTheme="minorHAnsi" w:cstheme="minorBidi"/>
            <w:noProof/>
            <w:lang w:val="en-FI" w:eastAsia="en-GB"/>
          </w:rPr>
          <w:tab/>
        </w:r>
        <w:r w:rsidR="00107B10" w:rsidRPr="00217BDA">
          <w:rPr>
            <w:rStyle w:val="Hyperlink"/>
            <w:noProof/>
          </w:rPr>
          <w:t>INTRODUCTION</w:t>
        </w:r>
        <w:r w:rsidR="00107B10">
          <w:rPr>
            <w:noProof/>
            <w:webHidden/>
          </w:rPr>
          <w:tab/>
        </w:r>
        <w:r w:rsidR="00107B10">
          <w:rPr>
            <w:noProof/>
            <w:webHidden/>
          </w:rPr>
          <w:fldChar w:fldCharType="begin"/>
        </w:r>
        <w:r w:rsidR="00107B10">
          <w:rPr>
            <w:noProof/>
            <w:webHidden/>
          </w:rPr>
          <w:instrText xml:space="preserve"> PAGEREF _Toc38738040 \h </w:instrText>
        </w:r>
        <w:r w:rsidR="00107B10">
          <w:rPr>
            <w:noProof/>
            <w:webHidden/>
          </w:rPr>
        </w:r>
        <w:r w:rsidR="00107B10">
          <w:rPr>
            <w:noProof/>
            <w:webHidden/>
          </w:rPr>
          <w:fldChar w:fldCharType="separate"/>
        </w:r>
        <w:r w:rsidR="00107B10">
          <w:rPr>
            <w:noProof/>
            <w:webHidden/>
          </w:rPr>
          <w:t>1</w:t>
        </w:r>
        <w:r w:rsidR="00107B10">
          <w:rPr>
            <w:noProof/>
            <w:webHidden/>
          </w:rPr>
          <w:fldChar w:fldCharType="end"/>
        </w:r>
      </w:hyperlink>
    </w:p>
    <w:p w14:paraId="196C96F9" w14:textId="34E6A1FA" w:rsidR="00107B10" w:rsidRDefault="00107B10">
      <w:pPr>
        <w:pStyle w:val="TOC1"/>
        <w:tabs>
          <w:tab w:val="left" w:pos="482"/>
          <w:tab w:val="right" w:leader="dot" w:pos="9622"/>
        </w:tabs>
        <w:rPr>
          <w:rFonts w:asciiTheme="minorHAnsi" w:eastAsiaTheme="minorEastAsia" w:hAnsiTheme="minorHAnsi" w:cstheme="minorBidi"/>
          <w:noProof/>
          <w:lang w:val="en-FI" w:eastAsia="en-GB"/>
        </w:rPr>
      </w:pPr>
      <w:hyperlink w:anchor="_Toc38738041" w:history="1">
        <w:r w:rsidRPr="00217BDA">
          <w:rPr>
            <w:rStyle w:val="Hyperlink"/>
            <w:noProof/>
          </w:rPr>
          <w:t>II.</w:t>
        </w:r>
        <w:r>
          <w:rPr>
            <w:rFonts w:asciiTheme="minorHAnsi" w:eastAsiaTheme="minorEastAsia" w:hAnsiTheme="minorHAnsi" w:cstheme="minorBidi"/>
            <w:noProof/>
            <w:lang w:val="en-FI" w:eastAsia="en-GB"/>
          </w:rPr>
          <w:tab/>
        </w:r>
        <w:r w:rsidRPr="00217BDA">
          <w:rPr>
            <w:rStyle w:val="Hyperlink"/>
            <w:noProof/>
          </w:rPr>
          <w:t>BACKGROUND</w:t>
        </w:r>
        <w:r>
          <w:rPr>
            <w:noProof/>
            <w:webHidden/>
          </w:rPr>
          <w:tab/>
        </w:r>
        <w:r>
          <w:rPr>
            <w:noProof/>
            <w:webHidden/>
          </w:rPr>
          <w:fldChar w:fldCharType="begin"/>
        </w:r>
        <w:r>
          <w:rPr>
            <w:noProof/>
            <w:webHidden/>
          </w:rPr>
          <w:instrText xml:space="preserve"> PAGEREF _Toc38738041 \h </w:instrText>
        </w:r>
        <w:r>
          <w:rPr>
            <w:noProof/>
            <w:webHidden/>
          </w:rPr>
        </w:r>
        <w:r>
          <w:rPr>
            <w:noProof/>
            <w:webHidden/>
          </w:rPr>
          <w:fldChar w:fldCharType="separate"/>
        </w:r>
        <w:r>
          <w:rPr>
            <w:noProof/>
            <w:webHidden/>
          </w:rPr>
          <w:t>4</w:t>
        </w:r>
        <w:r>
          <w:rPr>
            <w:noProof/>
            <w:webHidden/>
          </w:rPr>
          <w:fldChar w:fldCharType="end"/>
        </w:r>
      </w:hyperlink>
    </w:p>
    <w:p w14:paraId="75E89EC7" w14:textId="5781FF94"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2" w:history="1">
        <w:r w:rsidRPr="00217BDA">
          <w:rPr>
            <w:rStyle w:val="Hyperlink"/>
            <w:noProof/>
          </w:rPr>
          <w:t>2.1 Defining noise</w:t>
        </w:r>
        <w:r>
          <w:rPr>
            <w:noProof/>
            <w:webHidden/>
          </w:rPr>
          <w:tab/>
        </w:r>
        <w:r>
          <w:rPr>
            <w:noProof/>
            <w:webHidden/>
          </w:rPr>
          <w:fldChar w:fldCharType="begin"/>
        </w:r>
        <w:r>
          <w:rPr>
            <w:noProof/>
            <w:webHidden/>
          </w:rPr>
          <w:instrText xml:space="preserve"> PAGEREF _Toc38738042 \h </w:instrText>
        </w:r>
        <w:r>
          <w:rPr>
            <w:noProof/>
            <w:webHidden/>
          </w:rPr>
        </w:r>
        <w:r>
          <w:rPr>
            <w:noProof/>
            <w:webHidden/>
          </w:rPr>
          <w:fldChar w:fldCharType="separate"/>
        </w:r>
        <w:r>
          <w:rPr>
            <w:noProof/>
            <w:webHidden/>
          </w:rPr>
          <w:t>4</w:t>
        </w:r>
        <w:r>
          <w:rPr>
            <w:noProof/>
            <w:webHidden/>
          </w:rPr>
          <w:fldChar w:fldCharType="end"/>
        </w:r>
      </w:hyperlink>
    </w:p>
    <w:p w14:paraId="78202DB4" w14:textId="1B9FC7DF"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3" w:history="1">
        <w:r w:rsidRPr="00217BDA">
          <w:rPr>
            <w:rStyle w:val="Hyperlink"/>
            <w:noProof/>
          </w:rPr>
          <w:t>2.2 Traffic noise and health</w:t>
        </w:r>
        <w:r>
          <w:rPr>
            <w:noProof/>
            <w:webHidden/>
          </w:rPr>
          <w:tab/>
        </w:r>
        <w:r>
          <w:rPr>
            <w:noProof/>
            <w:webHidden/>
          </w:rPr>
          <w:fldChar w:fldCharType="begin"/>
        </w:r>
        <w:r>
          <w:rPr>
            <w:noProof/>
            <w:webHidden/>
          </w:rPr>
          <w:instrText xml:space="preserve"> PAGEREF _Toc38738043 \h </w:instrText>
        </w:r>
        <w:r>
          <w:rPr>
            <w:noProof/>
            <w:webHidden/>
          </w:rPr>
        </w:r>
        <w:r>
          <w:rPr>
            <w:noProof/>
            <w:webHidden/>
          </w:rPr>
          <w:fldChar w:fldCharType="separate"/>
        </w:r>
        <w:r>
          <w:rPr>
            <w:noProof/>
            <w:webHidden/>
          </w:rPr>
          <w:t>4</w:t>
        </w:r>
        <w:r>
          <w:rPr>
            <w:noProof/>
            <w:webHidden/>
          </w:rPr>
          <w:fldChar w:fldCharType="end"/>
        </w:r>
      </w:hyperlink>
    </w:p>
    <w:p w14:paraId="05864483" w14:textId="248C846E"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4" w:history="1">
        <w:r w:rsidRPr="00217BDA">
          <w:rPr>
            <w:rStyle w:val="Hyperlink"/>
            <w:noProof/>
          </w:rPr>
          <w:t>2.3 Traffic noise modeling</w:t>
        </w:r>
        <w:r>
          <w:rPr>
            <w:noProof/>
            <w:webHidden/>
          </w:rPr>
          <w:tab/>
        </w:r>
        <w:r>
          <w:rPr>
            <w:noProof/>
            <w:webHidden/>
          </w:rPr>
          <w:fldChar w:fldCharType="begin"/>
        </w:r>
        <w:r>
          <w:rPr>
            <w:noProof/>
            <w:webHidden/>
          </w:rPr>
          <w:instrText xml:space="preserve"> PAGEREF _Toc38738044 \h </w:instrText>
        </w:r>
        <w:r>
          <w:rPr>
            <w:noProof/>
            <w:webHidden/>
          </w:rPr>
        </w:r>
        <w:r>
          <w:rPr>
            <w:noProof/>
            <w:webHidden/>
          </w:rPr>
          <w:fldChar w:fldCharType="separate"/>
        </w:r>
        <w:r>
          <w:rPr>
            <w:noProof/>
            <w:webHidden/>
          </w:rPr>
          <w:t>6</w:t>
        </w:r>
        <w:r>
          <w:rPr>
            <w:noProof/>
            <w:webHidden/>
          </w:rPr>
          <w:fldChar w:fldCharType="end"/>
        </w:r>
      </w:hyperlink>
    </w:p>
    <w:p w14:paraId="0AFEFB48" w14:textId="695C8C53"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5" w:history="1">
        <w:r w:rsidRPr="00217BDA">
          <w:rPr>
            <w:rStyle w:val="Hyperlink"/>
            <w:noProof/>
          </w:rPr>
          <w:t>2.4 Active modes of transport in cities</w:t>
        </w:r>
        <w:r>
          <w:rPr>
            <w:noProof/>
            <w:webHidden/>
          </w:rPr>
          <w:tab/>
        </w:r>
        <w:r>
          <w:rPr>
            <w:noProof/>
            <w:webHidden/>
          </w:rPr>
          <w:fldChar w:fldCharType="begin"/>
        </w:r>
        <w:r>
          <w:rPr>
            <w:noProof/>
            <w:webHidden/>
          </w:rPr>
          <w:instrText xml:space="preserve"> PAGEREF _Toc38738045 \h </w:instrText>
        </w:r>
        <w:r>
          <w:rPr>
            <w:noProof/>
            <w:webHidden/>
          </w:rPr>
        </w:r>
        <w:r>
          <w:rPr>
            <w:noProof/>
            <w:webHidden/>
          </w:rPr>
          <w:fldChar w:fldCharType="separate"/>
        </w:r>
        <w:r>
          <w:rPr>
            <w:noProof/>
            <w:webHidden/>
          </w:rPr>
          <w:t>7</w:t>
        </w:r>
        <w:r>
          <w:rPr>
            <w:noProof/>
            <w:webHidden/>
          </w:rPr>
          <w:fldChar w:fldCharType="end"/>
        </w:r>
      </w:hyperlink>
    </w:p>
    <w:p w14:paraId="72FABAA4" w14:textId="6ACB49F7"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6" w:history="1">
        <w:r w:rsidRPr="00217BDA">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8738046 \h </w:instrText>
        </w:r>
        <w:r>
          <w:rPr>
            <w:noProof/>
            <w:webHidden/>
          </w:rPr>
        </w:r>
        <w:r>
          <w:rPr>
            <w:noProof/>
            <w:webHidden/>
          </w:rPr>
          <w:fldChar w:fldCharType="separate"/>
        </w:r>
        <w:r>
          <w:rPr>
            <w:noProof/>
            <w:webHidden/>
          </w:rPr>
          <w:t>8</w:t>
        </w:r>
        <w:r>
          <w:rPr>
            <w:noProof/>
            <w:webHidden/>
          </w:rPr>
          <w:fldChar w:fldCharType="end"/>
        </w:r>
      </w:hyperlink>
    </w:p>
    <w:p w14:paraId="17D71C58" w14:textId="3CA24B0B"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7" w:history="1">
        <w:r w:rsidRPr="00217BDA">
          <w:rPr>
            <w:rStyle w:val="Hyperlink"/>
            <w:noProof/>
          </w:rPr>
          <w:t>2.6 Graph theory and least cost path analysis</w:t>
        </w:r>
        <w:r>
          <w:rPr>
            <w:noProof/>
            <w:webHidden/>
          </w:rPr>
          <w:tab/>
        </w:r>
        <w:r>
          <w:rPr>
            <w:noProof/>
            <w:webHidden/>
          </w:rPr>
          <w:fldChar w:fldCharType="begin"/>
        </w:r>
        <w:r>
          <w:rPr>
            <w:noProof/>
            <w:webHidden/>
          </w:rPr>
          <w:instrText xml:space="preserve"> PAGEREF _Toc38738047 \h </w:instrText>
        </w:r>
        <w:r>
          <w:rPr>
            <w:noProof/>
            <w:webHidden/>
          </w:rPr>
        </w:r>
        <w:r>
          <w:rPr>
            <w:noProof/>
            <w:webHidden/>
          </w:rPr>
          <w:fldChar w:fldCharType="separate"/>
        </w:r>
        <w:r>
          <w:rPr>
            <w:noProof/>
            <w:webHidden/>
          </w:rPr>
          <w:t>10</w:t>
        </w:r>
        <w:r>
          <w:rPr>
            <w:noProof/>
            <w:webHidden/>
          </w:rPr>
          <w:fldChar w:fldCharType="end"/>
        </w:r>
      </w:hyperlink>
    </w:p>
    <w:p w14:paraId="32670BB3" w14:textId="198AF122"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8" w:history="1">
        <w:r w:rsidRPr="00217BDA">
          <w:rPr>
            <w:rStyle w:val="Hyperlink"/>
            <w:noProof/>
          </w:rPr>
          <w:t>2.7 Exposure-based impedances in routing</w:t>
        </w:r>
        <w:r>
          <w:rPr>
            <w:noProof/>
            <w:webHidden/>
          </w:rPr>
          <w:tab/>
        </w:r>
        <w:r>
          <w:rPr>
            <w:noProof/>
            <w:webHidden/>
          </w:rPr>
          <w:fldChar w:fldCharType="begin"/>
        </w:r>
        <w:r>
          <w:rPr>
            <w:noProof/>
            <w:webHidden/>
          </w:rPr>
          <w:instrText xml:space="preserve"> PAGEREF _Toc38738048 \h </w:instrText>
        </w:r>
        <w:r>
          <w:rPr>
            <w:noProof/>
            <w:webHidden/>
          </w:rPr>
        </w:r>
        <w:r>
          <w:rPr>
            <w:noProof/>
            <w:webHidden/>
          </w:rPr>
          <w:fldChar w:fldCharType="separate"/>
        </w:r>
        <w:r>
          <w:rPr>
            <w:noProof/>
            <w:webHidden/>
          </w:rPr>
          <w:t>12</w:t>
        </w:r>
        <w:r>
          <w:rPr>
            <w:noProof/>
            <w:webHidden/>
          </w:rPr>
          <w:fldChar w:fldCharType="end"/>
        </w:r>
      </w:hyperlink>
    </w:p>
    <w:p w14:paraId="3638A08E" w14:textId="17CEB2FE"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49" w:history="1">
        <w:r w:rsidRPr="00217BDA">
          <w:rPr>
            <w:rStyle w:val="Hyperlink"/>
            <w:noProof/>
          </w:rPr>
          <w:t>2.8 Web GIS concepts and developments</w:t>
        </w:r>
        <w:r>
          <w:rPr>
            <w:noProof/>
            <w:webHidden/>
          </w:rPr>
          <w:tab/>
        </w:r>
        <w:r>
          <w:rPr>
            <w:noProof/>
            <w:webHidden/>
          </w:rPr>
          <w:fldChar w:fldCharType="begin"/>
        </w:r>
        <w:r>
          <w:rPr>
            <w:noProof/>
            <w:webHidden/>
          </w:rPr>
          <w:instrText xml:space="preserve"> PAGEREF _Toc38738049 \h </w:instrText>
        </w:r>
        <w:r>
          <w:rPr>
            <w:noProof/>
            <w:webHidden/>
          </w:rPr>
        </w:r>
        <w:r>
          <w:rPr>
            <w:noProof/>
            <w:webHidden/>
          </w:rPr>
          <w:fldChar w:fldCharType="separate"/>
        </w:r>
        <w:r>
          <w:rPr>
            <w:noProof/>
            <w:webHidden/>
          </w:rPr>
          <w:t>14</w:t>
        </w:r>
        <w:r>
          <w:rPr>
            <w:noProof/>
            <w:webHidden/>
          </w:rPr>
          <w:fldChar w:fldCharType="end"/>
        </w:r>
      </w:hyperlink>
    </w:p>
    <w:p w14:paraId="357428D9" w14:textId="63C0E259" w:rsidR="00107B10" w:rsidRDefault="00107B10">
      <w:pPr>
        <w:pStyle w:val="TOC1"/>
        <w:tabs>
          <w:tab w:val="left" w:pos="720"/>
          <w:tab w:val="right" w:leader="dot" w:pos="9622"/>
        </w:tabs>
        <w:rPr>
          <w:rFonts w:asciiTheme="minorHAnsi" w:eastAsiaTheme="minorEastAsia" w:hAnsiTheme="minorHAnsi" w:cstheme="minorBidi"/>
          <w:noProof/>
          <w:lang w:val="en-FI" w:eastAsia="en-GB"/>
        </w:rPr>
      </w:pPr>
      <w:hyperlink w:anchor="_Toc38738050" w:history="1">
        <w:r w:rsidRPr="00217BDA">
          <w:rPr>
            <w:rStyle w:val="Hyperlink"/>
            <w:noProof/>
          </w:rPr>
          <w:t>III.</w:t>
        </w:r>
        <w:r>
          <w:rPr>
            <w:rFonts w:asciiTheme="minorHAnsi" w:eastAsiaTheme="minorEastAsia" w:hAnsiTheme="minorHAnsi" w:cstheme="minorBidi"/>
            <w:noProof/>
            <w:lang w:val="en-FI" w:eastAsia="en-GB"/>
          </w:rPr>
          <w:tab/>
        </w:r>
        <w:r w:rsidRPr="00217BDA">
          <w:rPr>
            <w:rStyle w:val="Hyperlink"/>
            <w:noProof/>
          </w:rPr>
          <w:t>DATA &amp; METHODS</w:t>
        </w:r>
        <w:r>
          <w:rPr>
            <w:noProof/>
            <w:webHidden/>
          </w:rPr>
          <w:tab/>
        </w:r>
        <w:r>
          <w:rPr>
            <w:noProof/>
            <w:webHidden/>
          </w:rPr>
          <w:fldChar w:fldCharType="begin"/>
        </w:r>
        <w:r>
          <w:rPr>
            <w:noProof/>
            <w:webHidden/>
          </w:rPr>
          <w:instrText xml:space="preserve"> PAGEREF _Toc38738050 \h </w:instrText>
        </w:r>
        <w:r>
          <w:rPr>
            <w:noProof/>
            <w:webHidden/>
          </w:rPr>
        </w:r>
        <w:r>
          <w:rPr>
            <w:noProof/>
            <w:webHidden/>
          </w:rPr>
          <w:fldChar w:fldCharType="separate"/>
        </w:r>
        <w:r>
          <w:rPr>
            <w:noProof/>
            <w:webHidden/>
          </w:rPr>
          <w:t>18</w:t>
        </w:r>
        <w:r>
          <w:rPr>
            <w:noProof/>
            <w:webHidden/>
          </w:rPr>
          <w:fldChar w:fldCharType="end"/>
        </w:r>
      </w:hyperlink>
    </w:p>
    <w:p w14:paraId="444FEEB0" w14:textId="299D819B"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51" w:history="1">
        <w:r w:rsidRPr="00217BDA">
          <w:rPr>
            <w:rStyle w:val="Hyperlink"/>
            <w:noProof/>
          </w:rPr>
          <w:t>3.1 Overview of the methods</w:t>
        </w:r>
        <w:r>
          <w:rPr>
            <w:noProof/>
            <w:webHidden/>
          </w:rPr>
          <w:tab/>
        </w:r>
        <w:r>
          <w:rPr>
            <w:noProof/>
            <w:webHidden/>
          </w:rPr>
          <w:fldChar w:fldCharType="begin"/>
        </w:r>
        <w:r>
          <w:rPr>
            <w:noProof/>
            <w:webHidden/>
          </w:rPr>
          <w:instrText xml:space="preserve"> PAGEREF _Toc38738051 \h </w:instrText>
        </w:r>
        <w:r>
          <w:rPr>
            <w:noProof/>
            <w:webHidden/>
          </w:rPr>
        </w:r>
        <w:r>
          <w:rPr>
            <w:noProof/>
            <w:webHidden/>
          </w:rPr>
          <w:fldChar w:fldCharType="separate"/>
        </w:r>
        <w:r>
          <w:rPr>
            <w:noProof/>
            <w:webHidden/>
          </w:rPr>
          <w:t>18</w:t>
        </w:r>
        <w:r>
          <w:rPr>
            <w:noProof/>
            <w:webHidden/>
          </w:rPr>
          <w:fldChar w:fldCharType="end"/>
        </w:r>
      </w:hyperlink>
    </w:p>
    <w:p w14:paraId="4984B851" w14:textId="227A2975"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52" w:history="1">
        <w:r w:rsidRPr="00217BDA">
          <w:rPr>
            <w:rStyle w:val="Hyperlink"/>
            <w:noProof/>
          </w:rPr>
          <w:t>3.2 Study area</w:t>
        </w:r>
        <w:r>
          <w:rPr>
            <w:noProof/>
            <w:webHidden/>
          </w:rPr>
          <w:tab/>
        </w:r>
        <w:r>
          <w:rPr>
            <w:noProof/>
            <w:webHidden/>
          </w:rPr>
          <w:fldChar w:fldCharType="begin"/>
        </w:r>
        <w:r>
          <w:rPr>
            <w:noProof/>
            <w:webHidden/>
          </w:rPr>
          <w:instrText xml:space="preserve"> PAGEREF _Toc38738052 \h </w:instrText>
        </w:r>
        <w:r>
          <w:rPr>
            <w:noProof/>
            <w:webHidden/>
          </w:rPr>
        </w:r>
        <w:r>
          <w:rPr>
            <w:noProof/>
            <w:webHidden/>
          </w:rPr>
          <w:fldChar w:fldCharType="separate"/>
        </w:r>
        <w:r>
          <w:rPr>
            <w:noProof/>
            <w:webHidden/>
          </w:rPr>
          <w:t>18</w:t>
        </w:r>
        <w:r>
          <w:rPr>
            <w:noProof/>
            <w:webHidden/>
          </w:rPr>
          <w:fldChar w:fldCharType="end"/>
        </w:r>
      </w:hyperlink>
    </w:p>
    <w:p w14:paraId="039FE83A" w14:textId="52F6A1E4"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53" w:history="1">
        <w:r w:rsidRPr="00217BDA">
          <w:rPr>
            <w:rStyle w:val="Hyperlink"/>
            <w:noProof/>
          </w:rPr>
          <w:t>3.3 Data</w:t>
        </w:r>
        <w:r>
          <w:rPr>
            <w:noProof/>
            <w:webHidden/>
          </w:rPr>
          <w:tab/>
        </w:r>
        <w:r>
          <w:rPr>
            <w:noProof/>
            <w:webHidden/>
          </w:rPr>
          <w:fldChar w:fldCharType="begin"/>
        </w:r>
        <w:r>
          <w:rPr>
            <w:noProof/>
            <w:webHidden/>
          </w:rPr>
          <w:instrText xml:space="preserve"> PAGEREF _Toc38738053 \h </w:instrText>
        </w:r>
        <w:r>
          <w:rPr>
            <w:noProof/>
            <w:webHidden/>
          </w:rPr>
        </w:r>
        <w:r>
          <w:rPr>
            <w:noProof/>
            <w:webHidden/>
          </w:rPr>
          <w:fldChar w:fldCharType="separate"/>
        </w:r>
        <w:r>
          <w:rPr>
            <w:noProof/>
            <w:webHidden/>
          </w:rPr>
          <w:t>19</w:t>
        </w:r>
        <w:r>
          <w:rPr>
            <w:noProof/>
            <w:webHidden/>
          </w:rPr>
          <w:fldChar w:fldCharType="end"/>
        </w:r>
      </w:hyperlink>
    </w:p>
    <w:p w14:paraId="289CA2A8" w14:textId="63944E4B"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54" w:history="1">
        <w:r w:rsidRPr="00217BDA">
          <w:rPr>
            <w:rStyle w:val="Hyperlink"/>
            <w:noProof/>
          </w:rPr>
          <w:t>3.3.1 Modelled traffic noise data</w:t>
        </w:r>
        <w:r>
          <w:rPr>
            <w:noProof/>
            <w:webHidden/>
          </w:rPr>
          <w:tab/>
        </w:r>
        <w:r>
          <w:rPr>
            <w:noProof/>
            <w:webHidden/>
          </w:rPr>
          <w:fldChar w:fldCharType="begin"/>
        </w:r>
        <w:r>
          <w:rPr>
            <w:noProof/>
            <w:webHidden/>
          </w:rPr>
          <w:instrText xml:space="preserve"> PAGEREF _Toc38738054 \h </w:instrText>
        </w:r>
        <w:r>
          <w:rPr>
            <w:noProof/>
            <w:webHidden/>
          </w:rPr>
        </w:r>
        <w:r>
          <w:rPr>
            <w:noProof/>
            <w:webHidden/>
          </w:rPr>
          <w:fldChar w:fldCharType="separate"/>
        </w:r>
        <w:r>
          <w:rPr>
            <w:noProof/>
            <w:webHidden/>
          </w:rPr>
          <w:t>20</w:t>
        </w:r>
        <w:r>
          <w:rPr>
            <w:noProof/>
            <w:webHidden/>
          </w:rPr>
          <w:fldChar w:fldCharType="end"/>
        </w:r>
      </w:hyperlink>
    </w:p>
    <w:p w14:paraId="1C18D99B" w14:textId="67AB5D0A"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55" w:history="1">
        <w:r w:rsidRPr="00217BDA">
          <w:rPr>
            <w:rStyle w:val="Hyperlink"/>
            <w:noProof/>
          </w:rPr>
          <w:t>3.3.2 OpenStreetMap data</w:t>
        </w:r>
        <w:r>
          <w:rPr>
            <w:noProof/>
            <w:webHidden/>
          </w:rPr>
          <w:tab/>
        </w:r>
        <w:r>
          <w:rPr>
            <w:noProof/>
            <w:webHidden/>
          </w:rPr>
          <w:fldChar w:fldCharType="begin"/>
        </w:r>
        <w:r>
          <w:rPr>
            <w:noProof/>
            <w:webHidden/>
          </w:rPr>
          <w:instrText xml:space="preserve"> PAGEREF _Toc38738055 \h </w:instrText>
        </w:r>
        <w:r>
          <w:rPr>
            <w:noProof/>
            <w:webHidden/>
          </w:rPr>
        </w:r>
        <w:r>
          <w:rPr>
            <w:noProof/>
            <w:webHidden/>
          </w:rPr>
          <w:fldChar w:fldCharType="separate"/>
        </w:r>
        <w:r>
          <w:rPr>
            <w:noProof/>
            <w:webHidden/>
          </w:rPr>
          <w:t>25</w:t>
        </w:r>
        <w:r>
          <w:rPr>
            <w:noProof/>
            <w:webHidden/>
          </w:rPr>
          <w:fldChar w:fldCharType="end"/>
        </w:r>
      </w:hyperlink>
    </w:p>
    <w:p w14:paraId="0060C93B" w14:textId="57A0FED4"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56" w:history="1">
        <w:r w:rsidRPr="00217BDA">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8738056 \h </w:instrText>
        </w:r>
        <w:r>
          <w:rPr>
            <w:noProof/>
            <w:webHidden/>
          </w:rPr>
        </w:r>
        <w:r>
          <w:rPr>
            <w:noProof/>
            <w:webHidden/>
          </w:rPr>
          <w:fldChar w:fldCharType="separate"/>
        </w:r>
        <w:r>
          <w:rPr>
            <w:noProof/>
            <w:webHidden/>
          </w:rPr>
          <w:t>26</w:t>
        </w:r>
        <w:r>
          <w:rPr>
            <w:noProof/>
            <w:webHidden/>
          </w:rPr>
          <w:fldChar w:fldCharType="end"/>
        </w:r>
      </w:hyperlink>
    </w:p>
    <w:p w14:paraId="1C149F92" w14:textId="7AABE900"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57" w:history="1">
        <w:r w:rsidRPr="00217BDA">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8738057 \h </w:instrText>
        </w:r>
        <w:r>
          <w:rPr>
            <w:noProof/>
            <w:webHidden/>
          </w:rPr>
        </w:r>
        <w:r>
          <w:rPr>
            <w:noProof/>
            <w:webHidden/>
          </w:rPr>
          <w:fldChar w:fldCharType="separate"/>
        </w:r>
        <w:r>
          <w:rPr>
            <w:noProof/>
            <w:webHidden/>
          </w:rPr>
          <w:t>27</w:t>
        </w:r>
        <w:r>
          <w:rPr>
            <w:noProof/>
            <w:webHidden/>
          </w:rPr>
          <w:fldChar w:fldCharType="end"/>
        </w:r>
      </w:hyperlink>
    </w:p>
    <w:p w14:paraId="5E3A744A" w14:textId="0897CC9F"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58" w:history="1">
        <w:r w:rsidRPr="00217BDA">
          <w:rPr>
            <w:rStyle w:val="Hyperlink"/>
            <w:noProof/>
          </w:rPr>
          <w:t>3.4 Technical framework and architecture</w:t>
        </w:r>
        <w:r>
          <w:rPr>
            <w:noProof/>
            <w:webHidden/>
          </w:rPr>
          <w:tab/>
        </w:r>
        <w:r>
          <w:rPr>
            <w:noProof/>
            <w:webHidden/>
          </w:rPr>
          <w:fldChar w:fldCharType="begin"/>
        </w:r>
        <w:r>
          <w:rPr>
            <w:noProof/>
            <w:webHidden/>
          </w:rPr>
          <w:instrText xml:space="preserve"> PAGEREF _Toc38738058 \h </w:instrText>
        </w:r>
        <w:r>
          <w:rPr>
            <w:noProof/>
            <w:webHidden/>
          </w:rPr>
        </w:r>
        <w:r>
          <w:rPr>
            <w:noProof/>
            <w:webHidden/>
          </w:rPr>
          <w:fldChar w:fldCharType="separate"/>
        </w:r>
        <w:r>
          <w:rPr>
            <w:noProof/>
            <w:webHidden/>
          </w:rPr>
          <w:t>27</w:t>
        </w:r>
        <w:r>
          <w:rPr>
            <w:noProof/>
            <w:webHidden/>
          </w:rPr>
          <w:fldChar w:fldCharType="end"/>
        </w:r>
      </w:hyperlink>
    </w:p>
    <w:p w14:paraId="038C115B" w14:textId="3BDBA1F5"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59" w:history="1">
        <w:r w:rsidRPr="00217BDA">
          <w:rPr>
            <w:rStyle w:val="Hyperlink"/>
            <w:noProof/>
          </w:rPr>
          <w:t>3.5 Quiet path routing method</w:t>
        </w:r>
        <w:r>
          <w:rPr>
            <w:noProof/>
            <w:webHidden/>
          </w:rPr>
          <w:tab/>
        </w:r>
        <w:r>
          <w:rPr>
            <w:noProof/>
            <w:webHidden/>
          </w:rPr>
          <w:fldChar w:fldCharType="begin"/>
        </w:r>
        <w:r>
          <w:rPr>
            <w:noProof/>
            <w:webHidden/>
          </w:rPr>
          <w:instrText xml:space="preserve"> PAGEREF _Toc38738059 \h </w:instrText>
        </w:r>
        <w:r>
          <w:rPr>
            <w:noProof/>
            <w:webHidden/>
          </w:rPr>
        </w:r>
        <w:r>
          <w:rPr>
            <w:noProof/>
            <w:webHidden/>
          </w:rPr>
          <w:fldChar w:fldCharType="separate"/>
        </w:r>
        <w:r>
          <w:rPr>
            <w:noProof/>
            <w:webHidden/>
          </w:rPr>
          <w:t>28</w:t>
        </w:r>
        <w:r>
          <w:rPr>
            <w:noProof/>
            <w:webHidden/>
          </w:rPr>
          <w:fldChar w:fldCharType="end"/>
        </w:r>
      </w:hyperlink>
    </w:p>
    <w:p w14:paraId="2F8274B3" w14:textId="1D35C451"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0" w:history="1">
        <w:r w:rsidRPr="00217BDA">
          <w:rPr>
            <w:rStyle w:val="Hyperlink"/>
            <w:noProof/>
          </w:rPr>
          <w:t>3.5.1 Network acquisition and manipulation</w:t>
        </w:r>
        <w:r>
          <w:rPr>
            <w:noProof/>
            <w:webHidden/>
          </w:rPr>
          <w:tab/>
        </w:r>
        <w:r>
          <w:rPr>
            <w:noProof/>
            <w:webHidden/>
          </w:rPr>
          <w:fldChar w:fldCharType="begin"/>
        </w:r>
        <w:r>
          <w:rPr>
            <w:noProof/>
            <w:webHidden/>
          </w:rPr>
          <w:instrText xml:space="preserve"> PAGEREF _Toc38738060 \h </w:instrText>
        </w:r>
        <w:r>
          <w:rPr>
            <w:noProof/>
            <w:webHidden/>
          </w:rPr>
        </w:r>
        <w:r>
          <w:rPr>
            <w:noProof/>
            <w:webHidden/>
          </w:rPr>
          <w:fldChar w:fldCharType="separate"/>
        </w:r>
        <w:r>
          <w:rPr>
            <w:noProof/>
            <w:webHidden/>
          </w:rPr>
          <w:t>29</w:t>
        </w:r>
        <w:r>
          <w:rPr>
            <w:noProof/>
            <w:webHidden/>
          </w:rPr>
          <w:fldChar w:fldCharType="end"/>
        </w:r>
      </w:hyperlink>
    </w:p>
    <w:p w14:paraId="3AC3CA0C" w14:textId="18109FBE"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1" w:history="1">
        <w:r w:rsidRPr="00217BDA">
          <w:rPr>
            <w:rStyle w:val="Hyperlink"/>
            <w:noProof/>
          </w:rPr>
          <w:t>3.5.2 Environmental impedance function</w:t>
        </w:r>
        <w:r>
          <w:rPr>
            <w:noProof/>
            <w:webHidden/>
          </w:rPr>
          <w:tab/>
        </w:r>
        <w:r>
          <w:rPr>
            <w:noProof/>
            <w:webHidden/>
          </w:rPr>
          <w:fldChar w:fldCharType="begin"/>
        </w:r>
        <w:r>
          <w:rPr>
            <w:noProof/>
            <w:webHidden/>
          </w:rPr>
          <w:instrText xml:space="preserve"> PAGEREF _Toc38738061 \h </w:instrText>
        </w:r>
        <w:r>
          <w:rPr>
            <w:noProof/>
            <w:webHidden/>
          </w:rPr>
        </w:r>
        <w:r>
          <w:rPr>
            <w:noProof/>
            <w:webHidden/>
          </w:rPr>
          <w:fldChar w:fldCharType="separate"/>
        </w:r>
        <w:r>
          <w:rPr>
            <w:noProof/>
            <w:webHidden/>
          </w:rPr>
          <w:t>31</w:t>
        </w:r>
        <w:r>
          <w:rPr>
            <w:noProof/>
            <w:webHidden/>
          </w:rPr>
          <w:fldChar w:fldCharType="end"/>
        </w:r>
      </w:hyperlink>
    </w:p>
    <w:p w14:paraId="042B1218" w14:textId="0478CBDC"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2" w:history="1">
        <w:r w:rsidRPr="00217BDA">
          <w:rPr>
            <w:rStyle w:val="Hyperlink"/>
            <w:noProof/>
          </w:rPr>
          <w:t>3.5.3 Quiet path routing application</w:t>
        </w:r>
        <w:r>
          <w:rPr>
            <w:noProof/>
            <w:webHidden/>
          </w:rPr>
          <w:tab/>
        </w:r>
        <w:r>
          <w:rPr>
            <w:noProof/>
            <w:webHidden/>
          </w:rPr>
          <w:fldChar w:fldCharType="begin"/>
        </w:r>
        <w:r>
          <w:rPr>
            <w:noProof/>
            <w:webHidden/>
          </w:rPr>
          <w:instrText xml:space="preserve"> PAGEREF _Toc38738062 \h </w:instrText>
        </w:r>
        <w:r>
          <w:rPr>
            <w:noProof/>
            <w:webHidden/>
          </w:rPr>
        </w:r>
        <w:r>
          <w:rPr>
            <w:noProof/>
            <w:webHidden/>
          </w:rPr>
          <w:fldChar w:fldCharType="separate"/>
        </w:r>
        <w:r>
          <w:rPr>
            <w:noProof/>
            <w:webHidden/>
          </w:rPr>
          <w:t>34</w:t>
        </w:r>
        <w:r>
          <w:rPr>
            <w:noProof/>
            <w:webHidden/>
          </w:rPr>
          <w:fldChar w:fldCharType="end"/>
        </w:r>
      </w:hyperlink>
    </w:p>
    <w:p w14:paraId="0361CD22" w14:textId="2588BBD5"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3" w:history="1">
        <w:r w:rsidRPr="00217BDA">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8738063 \h </w:instrText>
        </w:r>
        <w:r>
          <w:rPr>
            <w:noProof/>
            <w:webHidden/>
          </w:rPr>
        </w:r>
        <w:r>
          <w:rPr>
            <w:noProof/>
            <w:webHidden/>
          </w:rPr>
          <w:fldChar w:fldCharType="separate"/>
        </w:r>
        <w:r>
          <w:rPr>
            <w:noProof/>
            <w:webHidden/>
          </w:rPr>
          <w:t>37</w:t>
        </w:r>
        <w:r>
          <w:rPr>
            <w:noProof/>
            <w:webHidden/>
          </w:rPr>
          <w:fldChar w:fldCharType="end"/>
        </w:r>
      </w:hyperlink>
    </w:p>
    <w:p w14:paraId="5A073D7C" w14:textId="566AC353"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64" w:history="1">
        <w:r w:rsidRPr="00217BDA">
          <w:rPr>
            <w:rStyle w:val="Hyperlink"/>
            <w:noProof/>
          </w:rPr>
          <w:t>3.6 Web-based quiet path route planner</w:t>
        </w:r>
        <w:r>
          <w:rPr>
            <w:noProof/>
            <w:webHidden/>
          </w:rPr>
          <w:tab/>
        </w:r>
        <w:r>
          <w:rPr>
            <w:noProof/>
            <w:webHidden/>
          </w:rPr>
          <w:fldChar w:fldCharType="begin"/>
        </w:r>
        <w:r>
          <w:rPr>
            <w:noProof/>
            <w:webHidden/>
          </w:rPr>
          <w:instrText xml:space="preserve"> PAGEREF _Toc38738064 \h </w:instrText>
        </w:r>
        <w:r>
          <w:rPr>
            <w:noProof/>
            <w:webHidden/>
          </w:rPr>
        </w:r>
        <w:r>
          <w:rPr>
            <w:noProof/>
            <w:webHidden/>
          </w:rPr>
          <w:fldChar w:fldCharType="separate"/>
        </w:r>
        <w:r>
          <w:rPr>
            <w:noProof/>
            <w:webHidden/>
          </w:rPr>
          <w:t>39</w:t>
        </w:r>
        <w:r>
          <w:rPr>
            <w:noProof/>
            <w:webHidden/>
          </w:rPr>
          <w:fldChar w:fldCharType="end"/>
        </w:r>
      </w:hyperlink>
    </w:p>
    <w:p w14:paraId="62CE975C" w14:textId="13AF43B2"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65" w:history="1">
        <w:r w:rsidRPr="00217BDA">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8738065 \h </w:instrText>
        </w:r>
        <w:r>
          <w:rPr>
            <w:noProof/>
            <w:webHidden/>
          </w:rPr>
        </w:r>
        <w:r>
          <w:rPr>
            <w:noProof/>
            <w:webHidden/>
          </w:rPr>
          <w:fldChar w:fldCharType="separate"/>
        </w:r>
        <w:r>
          <w:rPr>
            <w:noProof/>
            <w:webHidden/>
          </w:rPr>
          <w:t>41</w:t>
        </w:r>
        <w:r>
          <w:rPr>
            <w:noProof/>
            <w:webHidden/>
          </w:rPr>
          <w:fldChar w:fldCharType="end"/>
        </w:r>
      </w:hyperlink>
    </w:p>
    <w:p w14:paraId="2A91920B" w14:textId="66383AE5"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6" w:history="1">
        <w:r w:rsidRPr="00217BDA">
          <w:rPr>
            <w:rStyle w:val="Hyperlink"/>
            <w:noProof/>
          </w:rPr>
          <w:t>3.7.1 Overview of the analysis</w:t>
        </w:r>
        <w:r>
          <w:rPr>
            <w:noProof/>
            <w:webHidden/>
          </w:rPr>
          <w:tab/>
        </w:r>
        <w:r>
          <w:rPr>
            <w:noProof/>
            <w:webHidden/>
          </w:rPr>
          <w:fldChar w:fldCharType="begin"/>
        </w:r>
        <w:r>
          <w:rPr>
            <w:noProof/>
            <w:webHidden/>
          </w:rPr>
          <w:instrText xml:space="preserve"> PAGEREF _Toc38738066 \h </w:instrText>
        </w:r>
        <w:r>
          <w:rPr>
            <w:noProof/>
            <w:webHidden/>
          </w:rPr>
        </w:r>
        <w:r>
          <w:rPr>
            <w:noProof/>
            <w:webHidden/>
          </w:rPr>
          <w:fldChar w:fldCharType="separate"/>
        </w:r>
        <w:r>
          <w:rPr>
            <w:noProof/>
            <w:webHidden/>
          </w:rPr>
          <w:t>41</w:t>
        </w:r>
        <w:r>
          <w:rPr>
            <w:noProof/>
            <w:webHidden/>
          </w:rPr>
          <w:fldChar w:fldCharType="end"/>
        </w:r>
      </w:hyperlink>
    </w:p>
    <w:p w14:paraId="2D9C7FDF" w14:textId="4B8F87D6"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7" w:history="1">
        <w:r w:rsidRPr="00217BDA">
          <w:rPr>
            <w:rStyle w:val="Hyperlink"/>
            <w:noProof/>
          </w:rPr>
          <w:t>3.7.2 Estimating local walking routes by PT commutes</w:t>
        </w:r>
        <w:r>
          <w:rPr>
            <w:noProof/>
            <w:webHidden/>
          </w:rPr>
          <w:tab/>
        </w:r>
        <w:r>
          <w:rPr>
            <w:noProof/>
            <w:webHidden/>
          </w:rPr>
          <w:fldChar w:fldCharType="begin"/>
        </w:r>
        <w:r>
          <w:rPr>
            <w:noProof/>
            <w:webHidden/>
          </w:rPr>
          <w:instrText xml:space="preserve"> PAGEREF _Toc38738067 \h </w:instrText>
        </w:r>
        <w:r>
          <w:rPr>
            <w:noProof/>
            <w:webHidden/>
          </w:rPr>
        </w:r>
        <w:r>
          <w:rPr>
            <w:noProof/>
            <w:webHidden/>
          </w:rPr>
          <w:fldChar w:fldCharType="separate"/>
        </w:r>
        <w:r>
          <w:rPr>
            <w:noProof/>
            <w:webHidden/>
          </w:rPr>
          <w:t>44</w:t>
        </w:r>
        <w:r>
          <w:rPr>
            <w:noProof/>
            <w:webHidden/>
          </w:rPr>
          <w:fldChar w:fldCharType="end"/>
        </w:r>
      </w:hyperlink>
    </w:p>
    <w:p w14:paraId="67E2599D" w14:textId="185A2FE1"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8" w:history="1">
        <w:r w:rsidRPr="00217BDA">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8738068 \h </w:instrText>
        </w:r>
        <w:r>
          <w:rPr>
            <w:noProof/>
            <w:webHidden/>
          </w:rPr>
        </w:r>
        <w:r>
          <w:rPr>
            <w:noProof/>
            <w:webHidden/>
          </w:rPr>
          <w:fldChar w:fldCharType="separate"/>
        </w:r>
        <w:r>
          <w:rPr>
            <w:noProof/>
            <w:webHidden/>
          </w:rPr>
          <w:t>49</w:t>
        </w:r>
        <w:r>
          <w:rPr>
            <w:noProof/>
            <w:webHidden/>
          </w:rPr>
          <w:fldChar w:fldCharType="end"/>
        </w:r>
      </w:hyperlink>
    </w:p>
    <w:p w14:paraId="7194C070" w14:textId="17F92E90"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69" w:history="1">
        <w:r w:rsidRPr="00217BDA">
          <w:rPr>
            <w:rStyle w:val="Hyperlink"/>
            <w:noProof/>
          </w:rPr>
          <w:t>3.7.4 Assessment of dynamic exposure to traffic noise</w:t>
        </w:r>
        <w:r>
          <w:rPr>
            <w:noProof/>
            <w:webHidden/>
          </w:rPr>
          <w:tab/>
        </w:r>
        <w:r>
          <w:rPr>
            <w:noProof/>
            <w:webHidden/>
          </w:rPr>
          <w:fldChar w:fldCharType="begin"/>
        </w:r>
        <w:r>
          <w:rPr>
            <w:noProof/>
            <w:webHidden/>
          </w:rPr>
          <w:instrText xml:space="preserve"> PAGEREF _Toc38738069 \h </w:instrText>
        </w:r>
        <w:r>
          <w:rPr>
            <w:noProof/>
            <w:webHidden/>
          </w:rPr>
        </w:r>
        <w:r>
          <w:rPr>
            <w:noProof/>
            <w:webHidden/>
          </w:rPr>
          <w:fldChar w:fldCharType="separate"/>
        </w:r>
        <w:r>
          <w:rPr>
            <w:noProof/>
            <w:webHidden/>
          </w:rPr>
          <w:t>50</w:t>
        </w:r>
        <w:r>
          <w:rPr>
            <w:noProof/>
            <w:webHidden/>
          </w:rPr>
          <w:fldChar w:fldCharType="end"/>
        </w:r>
      </w:hyperlink>
    </w:p>
    <w:p w14:paraId="72A771CF" w14:textId="0B257A93"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0" w:history="1">
        <w:r w:rsidRPr="00217BDA">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8738070 \h </w:instrText>
        </w:r>
        <w:r>
          <w:rPr>
            <w:noProof/>
            <w:webHidden/>
          </w:rPr>
        </w:r>
        <w:r>
          <w:rPr>
            <w:noProof/>
            <w:webHidden/>
          </w:rPr>
          <w:fldChar w:fldCharType="separate"/>
        </w:r>
        <w:r>
          <w:rPr>
            <w:noProof/>
            <w:webHidden/>
          </w:rPr>
          <w:t>51</w:t>
        </w:r>
        <w:r>
          <w:rPr>
            <w:noProof/>
            <w:webHidden/>
          </w:rPr>
          <w:fldChar w:fldCharType="end"/>
        </w:r>
      </w:hyperlink>
    </w:p>
    <w:p w14:paraId="1CC60C69" w14:textId="196335FC" w:rsidR="00107B10" w:rsidRDefault="00107B10">
      <w:pPr>
        <w:pStyle w:val="TOC1"/>
        <w:tabs>
          <w:tab w:val="left" w:pos="720"/>
          <w:tab w:val="right" w:leader="dot" w:pos="9622"/>
        </w:tabs>
        <w:rPr>
          <w:rFonts w:asciiTheme="minorHAnsi" w:eastAsiaTheme="minorEastAsia" w:hAnsiTheme="minorHAnsi" w:cstheme="minorBidi"/>
          <w:noProof/>
          <w:lang w:val="en-FI" w:eastAsia="en-GB"/>
        </w:rPr>
      </w:pPr>
      <w:hyperlink w:anchor="_Toc38738071" w:history="1">
        <w:r w:rsidRPr="00217BDA">
          <w:rPr>
            <w:rStyle w:val="Hyperlink"/>
            <w:noProof/>
          </w:rPr>
          <w:t>IV.</w:t>
        </w:r>
        <w:r>
          <w:rPr>
            <w:rFonts w:asciiTheme="minorHAnsi" w:eastAsiaTheme="minorEastAsia" w:hAnsiTheme="minorHAnsi" w:cstheme="minorBidi"/>
            <w:noProof/>
            <w:lang w:val="en-FI" w:eastAsia="en-GB"/>
          </w:rPr>
          <w:tab/>
        </w:r>
        <w:r w:rsidRPr="00217BDA">
          <w:rPr>
            <w:rStyle w:val="Hyperlink"/>
            <w:noProof/>
          </w:rPr>
          <w:t>RESULTS</w:t>
        </w:r>
        <w:r>
          <w:rPr>
            <w:noProof/>
            <w:webHidden/>
          </w:rPr>
          <w:tab/>
        </w:r>
        <w:r>
          <w:rPr>
            <w:noProof/>
            <w:webHidden/>
          </w:rPr>
          <w:fldChar w:fldCharType="begin"/>
        </w:r>
        <w:r>
          <w:rPr>
            <w:noProof/>
            <w:webHidden/>
          </w:rPr>
          <w:instrText xml:space="preserve"> PAGEREF _Toc38738071 \h </w:instrText>
        </w:r>
        <w:r>
          <w:rPr>
            <w:noProof/>
            <w:webHidden/>
          </w:rPr>
        </w:r>
        <w:r>
          <w:rPr>
            <w:noProof/>
            <w:webHidden/>
          </w:rPr>
          <w:fldChar w:fldCharType="separate"/>
        </w:r>
        <w:r>
          <w:rPr>
            <w:noProof/>
            <w:webHidden/>
          </w:rPr>
          <w:t>53</w:t>
        </w:r>
        <w:r>
          <w:rPr>
            <w:noProof/>
            <w:webHidden/>
          </w:rPr>
          <w:fldChar w:fldCharType="end"/>
        </w:r>
      </w:hyperlink>
    </w:p>
    <w:p w14:paraId="74D6D582" w14:textId="05A16FBD"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2" w:history="1">
        <w:r w:rsidRPr="00217BDA">
          <w:rPr>
            <w:rStyle w:val="Hyperlink"/>
            <w:noProof/>
          </w:rPr>
          <w:t>4.1 Quiet path routing API</w:t>
        </w:r>
        <w:r>
          <w:rPr>
            <w:noProof/>
            <w:webHidden/>
          </w:rPr>
          <w:tab/>
        </w:r>
        <w:r>
          <w:rPr>
            <w:noProof/>
            <w:webHidden/>
          </w:rPr>
          <w:fldChar w:fldCharType="begin"/>
        </w:r>
        <w:r>
          <w:rPr>
            <w:noProof/>
            <w:webHidden/>
          </w:rPr>
          <w:instrText xml:space="preserve"> PAGEREF _Toc38738072 \h </w:instrText>
        </w:r>
        <w:r>
          <w:rPr>
            <w:noProof/>
            <w:webHidden/>
          </w:rPr>
        </w:r>
        <w:r>
          <w:rPr>
            <w:noProof/>
            <w:webHidden/>
          </w:rPr>
          <w:fldChar w:fldCharType="separate"/>
        </w:r>
        <w:r>
          <w:rPr>
            <w:noProof/>
            <w:webHidden/>
          </w:rPr>
          <w:t>53</w:t>
        </w:r>
        <w:r>
          <w:rPr>
            <w:noProof/>
            <w:webHidden/>
          </w:rPr>
          <w:fldChar w:fldCharType="end"/>
        </w:r>
      </w:hyperlink>
    </w:p>
    <w:p w14:paraId="70C9D35C" w14:textId="18B3AC22"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3" w:history="1">
        <w:r w:rsidRPr="00217BDA">
          <w:rPr>
            <w:rStyle w:val="Hyperlink"/>
            <w:noProof/>
          </w:rPr>
          <w:t>4.2 Quiet path route planner</w:t>
        </w:r>
        <w:r>
          <w:rPr>
            <w:noProof/>
            <w:webHidden/>
          </w:rPr>
          <w:tab/>
        </w:r>
        <w:r>
          <w:rPr>
            <w:noProof/>
            <w:webHidden/>
          </w:rPr>
          <w:fldChar w:fldCharType="begin"/>
        </w:r>
        <w:r>
          <w:rPr>
            <w:noProof/>
            <w:webHidden/>
          </w:rPr>
          <w:instrText xml:space="preserve"> PAGEREF _Toc38738073 \h </w:instrText>
        </w:r>
        <w:r>
          <w:rPr>
            <w:noProof/>
            <w:webHidden/>
          </w:rPr>
        </w:r>
        <w:r>
          <w:rPr>
            <w:noProof/>
            <w:webHidden/>
          </w:rPr>
          <w:fldChar w:fldCharType="separate"/>
        </w:r>
        <w:r>
          <w:rPr>
            <w:noProof/>
            <w:webHidden/>
          </w:rPr>
          <w:t>57</w:t>
        </w:r>
        <w:r>
          <w:rPr>
            <w:noProof/>
            <w:webHidden/>
          </w:rPr>
          <w:fldChar w:fldCharType="end"/>
        </w:r>
      </w:hyperlink>
    </w:p>
    <w:p w14:paraId="09BE696F" w14:textId="774C0AF2"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4" w:history="1">
        <w:r w:rsidRPr="00217BDA">
          <w:rPr>
            <w:rStyle w:val="Hyperlink"/>
            <w:noProof/>
          </w:rPr>
          <w:t>4.3 Case study: Pedestrians’ exposure to traffic noise in Helsinki</w:t>
        </w:r>
        <w:r>
          <w:rPr>
            <w:noProof/>
            <w:webHidden/>
          </w:rPr>
          <w:tab/>
        </w:r>
        <w:r>
          <w:rPr>
            <w:noProof/>
            <w:webHidden/>
          </w:rPr>
          <w:fldChar w:fldCharType="begin"/>
        </w:r>
        <w:r>
          <w:rPr>
            <w:noProof/>
            <w:webHidden/>
          </w:rPr>
          <w:instrText xml:space="preserve"> PAGEREF _Toc38738074 \h </w:instrText>
        </w:r>
        <w:r>
          <w:rPr>
            <w:noProof/>
            <w:webHidden/>
          </w:rPr>
        </w:r>
        <w:r>
          <w:rPr>
            <w:noProof/>
            <w:webHidden/>
          </w:rPr>
          <w:fldChar w:fldCharType="separate"/>
        </w:r>
        <w:r>
          <w:rPr>
            <w:noProof/>
            <w:webHidden/>
          </w:rPr>
          <w:t>61</w:t>
        </w:r>
        <w:r>
          <w:rPr>
            <w:noProof/>
            <w:webHidden/>
          </w:rPr>
          <w:fldChar w:fldCharType="end"/>
        </w:r>
      </w:hyperlink>
    </w:p>
    <w:p w14:paraId="68DF8849" w14:textId="39EF8AAA"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75" w:history="1">
        <w:r w:rsidRPr="00217BDA">
          <w:rPr>
            <w:rStyle w:val="Hyperlink"/>
            <w:noProof/>
          </w:rPr>
          <w:t>4.3.1 Pedestrians’ exposure to traffic noise</w:t>
        </w:r>
        <w:r>
          <w:rPr>
            <w:noProof/>
            <w:webHidden/>
          </w:rPr>
          <w:tab/>
        </w:r>
        <w:r>
          <w:rPr>
            <w:noProof/>
            <w:webHidden/>
          </w:rPr>
          <w:fldChar w:fldCharType="begin"/>
        </w:r>
        <w:r>
          <w:rPr>
            <w:noProof/>
            <w:webHidden/>
          </w:rPr>
          <w:instrText xml:space="preserve"> PAGEREF _Toc38738075 \h </w:instrText>
        </w:r>
        <w:r>
          <w:rPr>
            <w:noProof/>
            <w:webHidden/>
          </w:rPr>
        </w:r>
        <w:r>
          <w:rPr>
            <w:noProof/>
            <w:webHidden/>
          </w:rPr>
          <w:fldChar w:fldCharType="separate"/>
        </w:r>
        <w:r>
          <w:rPr>
            <w:noProof/>
            <w:webHidden/>
          </w:rPr>
          <w:t>61</w:t>
        </w:r>
        <w:r>
          <w:rPr>
            <w:noProof/>
            <w:webHidden/>
          </w:rPr>
          <w:fldChar w:fldCharType="end"/>
        </w:r>
      </w:hyperlink>
    </w:p>
    <w:p w14:paraId="627C44DD" w14:textId="3B807E40" w:rsidR="00107B10" w:rsidRDefault="00107B10">
      <w:pPr>
        <w:pStyle w:val="TOC3"/>
        <w:tabs>
          <w:tab w:val="right" w:leader="dot" w:pos="9622"/>
        </w:tabs>
        <w:rPr>
          <w:rFonts w:asciiTheme="minorHAnsi" w:eastAsiaTheme="minorEastAsia" w:hAnsiTheme="minorHAnsi" w:cstheme="minorBidi"/>
          <w:noProof/>
          <w:lang w:val="en-FI" w:eastAsia="en-GB"/>
        </w:rPr>
      </w:pPr>
      <w:hyperlink w:anchor="_Toc38738076" w:history="1">
        <w:r w:rsidRPr="00217BDA">
          <w:rPr>
            <w:rStyle w:val="Hyperlink"/>
            <w:noProof/>
          </w:rPr>
          <w:t>4.3.2 Spatial patterns in pedestrians’ exposures to traffic noise</w:t>
        </w:r>
        <w:r>
          <w:rPr>
            <w:noProof/>
            <w:webHidden/>
          </w:rPr>
          <w:tab/>
        </w:r>
        <w:r>
          <w:rPr>
            <w:noProof/>
            <w:webHidden/>
          </w:rPr>
          <w:fldChar w:fldCharType="begin"/>
        </w:r>
        <w:r>
          <w:rPr>
            <w:noProof/>
            <w:webHidden/>
          </w:rPr>
          <w:instrText xml:space="preserve"> PAGEREF _Toc38738076 \h </w:instrText>
        </w:r>
        <w:r>
          <w:rPr>
            <w:noProof/>
            <w:webHidden/>
          </w:rPr>
        </w:r>
        <w:r>
          <w:rPr>
            <w:noProof/>
            <w:webHidden/>
          </w:rPr>
          <w:fldChar w:fldCharType="separate"/>
        </w:r>
        <w:r>
          <w:rPr>
            <w:noProof/>
            <w:webHidden/>
          </w:rPr>
          <w:t>63</w:t>
        </w:r>
        <w:r>
          <w:rPr>
            <w:noProof/>
            <w:webHidden/>
          </w:rPr>
          <w:fldChar w:fldCharType="end"/>
        </w:r>
      </w:hyperlink>
    </w:p>
    <w:p w14:paraId="546AC526" w14:textId="05FA8044"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7" w:history="1">
        <w:r w:rsidRPr="00217BDA">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8738077 \h </w:instrText>
        </w:r>
        <w:r>
          <w:rPr>
            <w:noProof/>
            <w:webHidden/>
          </w:rPr>
        </w:r>
        <w:r>
          <w:rPr>
            <w:noProof/>
            <w:webHidden/>
          </w:rPr>
          <w:fldChar w:fldCharType="separate"/>
        </w:r>
        <w:r>
          <w:rPr>
            <w:noProof/>
            <w:webHidden/>
          </w:rPr>
          <w:t>69</w:t>
        </w:r>
        <w:r>
          <w:rPr>
            <w:noProof/>
            <w:webHidden/>
          </w:rPr>
          <w:fldChar w:fldCharType="end"/>
        </w:r>
      </w:hyperlink>
    </w:p>
    <w:p w14:paraId="1F1A2E1B" w14:textId="69F28316"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78" w:history="1">
        <w:r w:rsidRPr="00217BDA">
          <w:rPr>
            <w:rStyle w:val="Hyperlink"/>
            <w:noProof/>
          </w:rPr>
          <w:t>4.5 Sharing of the methods and results</w:t>
        </w:r>
        <w:r>
          <w:rPr>
            <w:noProof/>
            <w:webHidden/>
          </w:rPr>
          <w:tab/>
        </w:r>
        <w:r>
          <w:rPr>
            <w:noProof/>
            <w:webHidden/>
          </w:rPr>
          <w:fldChar w:fldCharType="begin"/>
        </w:r>
        <w:r>
          <w:rPr>
            <w:noProof/>
            <w:webHidden/>
          </w:rPr>
          <w:instrText xml:space="preserve"> PAGEREF _Toc38738078 \h </w:instrText>
        </w:r>
        <w:r>
          <w:rPr>
            <w:noProof/>
            <w:webHidden/>
          </w:rPr>
        </w:r>
        <w:r>
          <w:rPr>
            <w:noProof/>
            <w:webHidden/>
          </w:rPr>
          <w:fldChar w:fldCharType="separate"/>
        </w:r>
        <w:r>
          <w:rPr>
            <w:noProof/>
            <w:webHidden/>
          </w:rPr>
          <w:t>74</w:t>
        </w:r>
        <w:r>
          <w:rPr>
            <w:noProof/>
            <w:webHidden/>
          </w:rPr>
          <w:fldChar w:fldCharType="end"/>
        </w:r>
      </w:hyperlink>
    </w:p>
    <w:p w14:paraId="4A67797B" w14:textId="5E513D2D" w:rsidR="00107B10" w:rsidRDefault="00107B10">
      <w:pPr>
        <w:pStyle w:val="TOC1"/>
        <w:tabs>
          <w:tab w:val="left" w:pos="482"/>
          <w:tab w:val="right" w:leader="dot" w:pos="9622"/>
        </w:tabs>
        <w:rPr>
          <w:rFonts w:asciiTheme="minorHAnsi" w:eastAsiaTheme="minorEastAsia" w:hAnsiTheme="minorHAnsi" w:cstheme="minorBidi"/>
          <w:noProof/>
          <w:lang w:val="en-FI" w:eastAsia="en-GB"/>
        </w:rPr>
      </w:pPr>
      <w:hyperlink w:anchor="_Toc38738079" w:history="1">
        <w:r w:rsidRPr="00217BDA">
          <w:rPr>
            <w:rStyle w:val="Hyperlink"/>
            <w:noProof/>
          </w:rPr>
          <w:t>V.</w:t>
        </w:r>
        <w:r>
          <w:rPr>
            <w:rFonts w:asciiTheme="minorHAnsi" w:eastAsiaTheme="minorEastAsia" w:hAnsiTheme="minorHAnsi" w:cstheme="minorBidi"/>
            <w:noProof/>
            <w:lang w:val="en-FI" w:eastAsia="en-GB"/>
          </w:rPr>
          <w:tab/>
        </w:r>
        <w:r w:rsidRPr="00217BDA">
          <w:rPr>
            <w:rStyle w:val="Hyperlink"/>
            <w:noProof/>
          </w:rPr>
          <w:t>DISCUSSION AND CONCLUSIONS</w:t>
        </w:r>
        <w:r>
          <w:rPr>
            <w:noProof/>
            <w:webHidden/>
          </w:rPr>
          <w:tab/>
        </w:r>
        <w:r>
          <w:rPr>
            <w:noProof/>
            <w:webHidden/>
          </w:rPr>
          <w:fldChar w:fldCharType="begin"/>
        </w:r>
        <w:r>
          <w:rPr>
            <w:noProof/>
            <w:webHidden/>
          </w:rPr>
          <w:instrText xml:space="preserve"> PAGEREF _Toc38738079 \h </w:instrText>
        </w:r>
        <w:r>
          <w:rPr>
            <w:noProof/>
            <w:webHidden/>
          </w:rPr>
        </w:r>
        <w:r>
          <w:rPr>
            <w:noProof/>
            <w:webHidden/>
          </w:rPr>
          <w:fldChar w:fldCharType="separate"/>
        </w:r>
        <w:r>
          <w:rPr>
            <w:noProof/>
            <w:webHidden/>
          </w:rPr>
          <w:t>76</w:t>
        </w:r>
        <w:r>
          <w:rPr>
            <w:noProof/>
            <w:webHidden/>
          </w:rPr>
          <w:fldChar w:fldCharType="end"/>
        </w:r>
      </w:hyperlink>
    </w:p>
    <w:p w14:paraId="7EAC3BF2" w14:textId="18746938"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0" w:history="1">
        <w:r w:rsidRPr="00217BDA">
          <w:rPr>
            <w:rStyle w:val="Hyperlink"/>
            <w:noProof/>
          </w:rPr>
          <w:t>5.1 Significant but varying reductions in traffic noise exposure can be achieved by routing quiet paths</w:t>
        </w:r>
        <w:r>
          <w:rPr>
            <w:noProof/>
            <w:webHidden/>
          </w:rPr>
          <w:tab/>
        </w:r>
        <w:r>
          <w:rPr>
            <w:noProof/>
            <w:webHidden/>
          </w:rPr>
          <w:fldChar w:fldCharType="begin"/>
        </w:r>
        <w:r>
          <w:rPr>
            <w:noProof/>
            <w:webHidden/>
          </w:rPr>
          <w:instrText xml:space="preserve"> PAGEREF _Toc38738080 \h </w:instrText>
        </w:r>
        <w:r>
          <w:rPr>
            <w:noProof/>
            <w:webHidden/>
          </w:rPr>
        </w:r>
        <w:r>
          <w:rPr>
            <w:noProof/>
            <w:webHidden/>
          </w:rPr>
          <w:fldChar w:fldCharType="separate"/>
        </w:r>
        <w:r>
          <w:rPr>
            <w:noProof/>
            <w:webHidden/>
          </w:rPr>
          <w:t>76</w:t>
        </w:r>
        <w:r>
          <w:rPr>
            <w:noProof/>
            <w:webHidden/>
          </w:rPr>
          <w:fldChar w:fldCharType="end"/>
        </w:r>
      </w:hyperlink>
    </w:p>
    <w:p w14:paraId="3084B212" w14:textId="2E633C4C"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1" w:history="1">
        <w:r w:rsidRPr="00217BDA">
          <w:rPr>
            <w:rStyle w:val="Hyperlink"/>
            <w:noProof/>
          </w:rPr>
          <w:t>5.2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8738081 \h </w:instrText>
        </w:r>
        <w:r>
          <w:rPr>
            <w:noProof/>
            <w:webHidden/>
          </w:rPr>
        </w:r>
        <w:r>
          <w:rPr>
            <w:noProof/>
            <w:webHidden/>
          </w:rPr>
          <w:fldChar w:fldCharType="separate"/>
        </w:r>
        <w:r>
          <w:rPr>
            <w:noProof/>
            <w:webHidden/>
          </w:rPr>
          <w:t>77</w:t>
        </w:r>
        <w:r>
          <w:rPr>
            <w:noProof/>
            <w:webHidden/>
          </w:rPr>
          <w:fldChar w:fldCharType="end"/>
        </w:r>
      </w:hyperlink>
    </w:p>
    <w:p w14:paraId="6DB01974" w14:textId="34E7ED6B"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2" w:history="1">
        <w:r w:rsidRPr="00217BDA">
          <w:rPr>
            <w:rStyle w:val="Hyperlink"/>
            <w:noProof/>
          </w:rPr>
          <w:t>5.3 Alternative quiet paths need to be calculated to suit different situations and personal preferences</w:t>
        </w:r>
        <w:r>
          <w:rPr>
            <w:noProof/>
            <w:webHidden/>
          </w:rPr>
          <w:tab/>
        </w:r>
        <w:r>
          <w:rPr>
            <w:noProof/>
            <w:webHidden/>
          </w:rPr>
          <w:fldChar w:fldCharType="begin"/>
        </w:r>
        <w:r>
          <w:rPr>
            <w:noProof/>
            <w:webHidden/>
          </w:rPr>
          <w:instrText xml:space="preserve"> PAGEREF _Toc38738082 \h </w:instrText>
        </w:r>
        <w:r>
          <w:rPr>
            <w:noProof/>
            <w:webHidden/>
          </w:rPr>
        </w:r>
        <w:r>
          <w:rPr>
            <w:noProof/>
            <w:webHidden/>
          </w:rPr>
          <w:fldChar w:fldCharType="separate"/>
        </w:r>
        <w:r>
          <w:rPr>
            <w:noProof/>
            <w:webHidden/>
          </w:rPr>
          <w:t>78</w:t>
        </w:r>
        <w:r>
          <w:rPr>
            <w:noProof/>
            <w:webHidden/>
          </w:rPr>
          <w:fldChar w:fldCharType="end"/>
        </w:r>
      </w:hyperlink>
    </w:p>
    <w:p w14:paraId="17CD6AD5" w14:textId="4646AD90"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3" w:history="1">
        <w:r w:rsidRPr="00217BDA">
          <w:rPr>
            <w:rStyle w:val="Hyperlink"/>
            <w:noProof/>
          </w:rPr>
          <w:t xml:space="preserve">5.4 Advanced routing features and higher performance may require revised technical </w:t>
        </w:r>
        <w:r w:rsidRPr="00217BDA">
          <w:rPr>
            <w:rStyle w:val="Hyperlink"/>
            <w:noProof/>
            <w:highlight w:val="yellow"/>
          </w:rPr>
          <w:t>implementation</w:t>
        </w:r>
        <w:r>
          <w:rPr>
            <w:noProof/>
            <w:webHidden/>
          </w:rPr>
          <w:tab/>
        </w:r>
        <w:r>
          <w:rPr>
            <w:noProof/>
            <w:webHidden/>
          </w:rPr>
          <w:fldChar w:fldCharType="begin"/>
        </w:r>
        <w:r>
          <w:rPr>
            <w:noProof/>
            <w:webHidden/>
          </w:rPr>
          <w:instrText xml:space="preserve"> PAGEREF _Toc38738083 \h </w:instrText>
        </w:r>
        <w:r>
          <w:rPr>
            <w:noProof/>
            <w:webHidden/>
          </w:rPr>
        </w:r>
        <w:r>
          <w:rPr>
            <w:noProof/>
            <w:webHidden/>
          </w:rPr>
          <w:fldChar w:fldCharType="separate"/>
        </w:r>
        <w:r>
          <w:rPr>
            <w:noProof/>
            <w:webHidden/>
          </w:rPr>
          <w:t>79</w:t>
        </w:r>
        <w:r>
          <w:rPr>
            <w:noProof/>
            <w:webHidden/>
          </w:rPr>
          <w:fldChar w:fldCharType="end"/>
        </w:r>
      </w:hyperlink>
    </w:p>
    <w:p w14:paraId="3E88323D" w14:textId="170A6ADC"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4" w:history="1">
        <w:r w:rsidRPr="00217BDA">
          <w:rPr>
            <w:rStyle w:val="Hyperlink"/>
            <w:noProof/>
          </w:rPr>
          <w:t>5.5 Usability of the quiet path routing application depends also on the quality of the shortest paths</w:t>
        </w:r>
        <w:r>
          <w:rPr>
            <w:noProof/>
            <w:webHidden/>
          </w:rPr>
          <w:tab/>
        </w:r>
        <w:r>
          <w:rPr>
            <w:noProof/>
            <w:webHidden/>
          </w:rPr>
          <w:fldChar w:fldCharType="begin"/>
        </w:r>
        <w:r>
          <w:rPr>
            <w:noProof/>
            <w:webHidden/>
          </w:rPr>
          <w:instrText xml:space="preserve"> PAGEREF _Toc38738084 \h </w:instrText>
        </w:r>
        <w:r>
          <w:rPr>
            <w:noProof/>
            <w:webHidden/>
          </w:rPr>
        </w:r>
        <w:r>
          <w:rPr>
            <w:noProof/>
            <w:webHidden/>
          </w:rPr>
          <w:fldChar w:fldCharType="separate"/>
        </w:r>
        <w:r>
          <w:rPr>
            <w:noProof/>
            <w:webHidden/>
          </w:rPr>
          <w:t>80</w:t>
        </w:r>
        <w:r>
          <w:rPr>
            <w:noProof/>
            <w:webHidden/>
          </w:rPr>
          <w:fldChar w:fldCharType="end"/>
        </w:r>
      </w:hyperlink>
    </w:p>
    <w:p w14:paraId="09FC253B" w14:textId="61F1BF35"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5" w:history="1">
        <w:r w:rsidRPr="00217BDA">
          <w:rPr>
            <w:rStyle w:val="Hyperlink"/>
            <w:noProof/>
          </w:rPr>
          <w:t>5.6 Indirect assessment of pedestrians’ dynamic exposures to traffic noise can reveal unequal distribution of exposures to high noise levels</w:t>
        </w:r>
        <w:r>
          <w:rPr>
            <w:noProof/>
            <w:webHidden/>
          </w:rPr>
          <w:tab/>
        </w:r>
        <w:r>
          <w:rPr>
            <w:noProof/>
            <w:webHidden/>
          </w:rPr>
          <w:fldChar w:fldCharType="begin"/>
        </w:r>
        <w:r>
          <w:rPr>
            <w:noProof/>
            <w:webHidden/>
          </w:rPr>
          <w:instrText xml:space="preserve"> PAGEREF _Toc38738085 \h </w:instrText>
        </w:r>
        <w:r>
          <w:rPr>
            <w:noProof/>
            <w:webHidden/>
          </w:rPr>
        </w:r>
        <w:r>
          <w:rPr>
            <w:noProof/>
            <w:webHidden/>
          </w:rPr>
          <w:fldChar w:fldCharType="separate"/>
        </w:r>
        <w:r>
          <w:rPr>
            <w:noProof/>
            <w:webHidden/>
          </w:rPr>
          <w:t>84</w:t>
        </w:r>
        <w:r>
          <w:rPr>
            <w:noProof/>
            <w:webHidden/>
          </w:rPr>
          <w:fldChar w:fldCharType="end"/>
        </w:r>
      </w:hyperlink>
    </w:p>
    <w:p w14:paraId="292CFE75" w14:textId="524D712C"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6" w:history="1">
        <w:r w:rsidRPr="00217BDA">
          <w:rPr>
            <w:rStyle w:val="Hyperlink"/>
            <w:noProof/>
          </w:rPr>
          <w:t>5.7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8738086 \h </w:instrText>
        </w:r>
        <w:r>
          <w:rPr>
            <w:noProof/>
            <w:webHidden/>
          </w:rPr>
        </w:r>
        <w:r>
          <w:rPr>
            <w:noProof/>
            <w:webHidden/>
          </w:rPr>
          <w:fldChar w:fldCharType="separate"/>
        </w:r>
        <w:r>
          <w:rPr>
            <w:noProof/>
            <w:webHidden/>
          </w:rPr>
          <w:t>85</w:t>
        </w:r>
        <w:r>
          <w:rPr>
            <w:noProof/>
            <w:webHidden/>
          </w:rPr>
          <w:fldChar w:fldCharType="end"/>
        </w:r>
      </w:hyperlink>
    </w:p>
    <w:p w14:paraId="3E2AA6EB" w14:textId="343BDACF"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7" w:history="1">
        <w:r w:rsidRPr="00217BDA">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8738087 \h </w:instrText>
        </w:r>
        <w:r>
          <w:rPr>
            <w:noProof/>
            <w:webHidden/>
          </w:rPr>
        </w:r>
        <w:r>
          <w:rPr>
            <w:noProof/>
            <w:webHidden/>
          </w:rPr>
          <w:fldChar w:fldCharType="separate"/>
        </w:r>
        <w:r>
          <w:rPr>
            <w:noProof/>
            <w:webHidden/>
          </w:rPr>
          <w:t>86</w:t>
        </w:r>
        <w:r>
          <w:rPr>
            <w:noProof/>
            <w:webHidden/>
          </w:rPr>
          <w:fldChar w:fldCharType="end"/>
        </w:r>
      </w:hyperlink>
    </w:p>
    <w:p w14:paraId="05526C1A" w14:textId="5D24FC8E" w:rsidR="00107B10" w:rsidRDefault="00107B10">
      <w:pPr>
        <w:pStyle w:val="TOC2"/>
        <w:tabs>
          <w:tab w:val="right" w:leader="dot" w:pos="9622"/>
        </w:tabs>
        <w:rPr>
          <w:rFonts w:asciiTheme="minorHAnsi" w:eastAsiaTheme="minorEastAsia" w:hAnsiTheme="minorHAnsi" w:cstheme="minorBidi"/>
          <w:noProof/>
          <w:lang w:val="en-FI" w:eastAsia="en-GB"/>
        </w:rPr>
      </w:pPr>
      <w:hyperlink w:anchor="_Toc38738088" w:history="1">
        <w:r w:rsidRPr="00217BDA">
          <w:rPr>
            <w:rStyle w:val="Hyperlink"/>
            <w:noProof/>
          </w:rPr>
          <w:t>5.9 Exposure-based routing should be developed as a concept to simultaneously consider multiple exposures</w:t>
        </w:r>
        <w:r>
          <w:rPr>
            <w:noProof/>
            <w:webHidden/>
          </w:rPr>
          <w:tab/>
        </w:r>
        <w:r>
          <w:rPr>
            <w:noProof/>
            <w:webHidden/>
          </w:rPr>
          <w:fldChar w:fldCharType="begin"/>
        </w:r>
        <w:r>
          <w:rPr>
            <w:noProof/>
            <w:webHidden/>
          </w:rPr>
          <w:instrText xml:space="preserve"> PAGEREF _Toc38738088 \h </w:instrText>
        </w:r>
        <w:r>
          <w:rPr>
            <w:noProof/>
            <w:webHidden/>
          </w:rPr>
        </w:r>
        <w:r>
          <w:rPr>
            <w:noProof/>
            <w:webHidden/>
          </w:rPr>
          <w:fldChar w:fldCharType="separate"/>
        </w:r>
        <w:r>
          <w:rPr>
            <w:noProof/>
            <w:webHidden/>
          </w:rPr>
          <w:t>88</w:t>
        </w:r>
        <w:r>
          <w:rPr>
            <w:noProof/>
            <w:webHidden/>
          </w:rPr>
          <w:fldChar w:fldCharType="end"/>
        </w:r>
      </w:hyperlink>
    </w:p>
    <w:p w14:paraId="4609D60C" w14:textId="6B7B329E" w:rsidR="00107B10" w:rsidRDefault="00107B10">
      <w:pPr>
        <w:pStyle w:val="TOC1"/>
        <w:tabs>
          <w:tab w:val="left" w:pos="720"/>
          <w:tab w:val="right" w:leader="dot" w:pos="9622"/>
        </w:tabs>
        <w:rPr>
          <w:rFonts w:asciiTheme="minorHAnsi" w:eastAsiaTheme="minorEastAsia" w:hAnsiTheme="minorHAnsi" w:cstheme="minorBidi"/>
          <w:noProof/>
          <w:lang w:val="en-FI" w:eastAsia="en-GB"/>
        </w:rPr>
      </w:pPr>
      <w:hyperlink w:anchor="_Toc38738089" w:history="1">
        <w:r w:rsidRPr="00217BDA">
          <w:rPr>
            <w:rStyle w:val="Hyperlink"/>
            <w:noProof/>
          </w:rPr>
          <w:t>VI.</w:t>
        </w:r>
        <w:r>
          <w:rPr>
            <w:rFonts w:asciiTheme="minorHAnsi" w:eastAsiaTheme="minorEastAsia" w:hAnsiTheme="minorHAnsi" w:cstheme="minorBidi"/>
            <w:noProof/>
            <w:lang w:val="en-FI" w:eastAsia="en-GB"/>
          </w:rPr>
          <w:tab/>
        </w:r>
        <w:r w:rsidRPr="00217BDA">
          <w:rPr>
            <w:rStyle w:val="Hyperlink"/>
            <w:noProof/>
          </w:rPr>
          <w:t>REFERENCES</w:t>
        </w:r>
        <w:r>
          <w:rPr>
            <w:noProof/>
            <w:webHidden/>
          </w:rPr>
          <w:tab/>
        </w:r>
        <w:r>
          <w:rPr>
            <w:noProof/>
            <w:webHidden/>
          </w:rPr>
          <w:fldChar w:fldCharType="begin"/>
        </w:r>
        <w:r>
          <w:rPr>
            <w:noProof/>
            <w:webHidden/>
          </w:rPr>
          <w:instrText xml:space="preserve"> PAGEREF _Toc38738089 \h </w:instrText>
        </w:r>
        <w:r>
          <w:rPr>
            <w:noProof/>
            <w:webHidden/>
          </w:rPr>
        </w:r>
        <w:r>
          <w:rPr>
            <w:noProof/>
            <w:webHidden/>
          </w:rPr>
          <w:fldChar w:fldCharType="separate"/>
        </w:r>
        <w:r>
          <w:rPr>
            <w:noProof/>
            <w:webHidden/>
          </w:rPr>
          <w:t>91</w:t>
        </w:r>
        <w:r>
          <w:rPr>
            <w:noProof/>
            <w:webHidden/>
          </w:rPr>
          <w:fldChar w:fldCharType="end"/>
        </w:r>
      </w:hyperlink>
    </w:p>
    <w:p w14:paraId="02655178" w14:textId="10175B48" w:rsidR="00107B10" w:rsidRDefault="00107B10">
      <w:pPr>
        <w:pStyle w:val="TOC1"/>
        <w:tabs>
          <w:tab w:val="right" w:leader="dot" w:pos="9622"/>
        </w:tabs>
        <w:rPr>
          <w:rFonts w:asciiTheme="minorHAnsi" w:eastAsiaTheme="minorEastAsia" w:hAnsiTheme="minorHAnsi" w:cstheme="minorBidi"/>
          <w:noProof/>
          <w:lang w:val="en-FI" w:eastAsia="en-GB"/>
        </w:rPr>
      </w:pPr>
      <w:hyperlink w:anchor="_Toc38738090" w:history="1">
        <w:r w:rsidRPr="00217BDA">
          <w:rPr>
            <w:rStyle w:val="Hyperlink"/>
            <w:noProof/>
          </w:rPr>
          <w:t>ACKNOWLEDGEMENTS</w:t>
        </w:r>
        <w:r>
          <w:rPr>
            <w:noProof/>
            <w:webHidden/>
          </w:rPr>
          <w:tab/>
        </w:r>
        <w:r>
          <w:rPr>
            <w:noProof/>
            <w:webHidden/>
          </w:rPr>
          <w:fldChar w:fldCharType="begin"/>
        </w:r>
        <w:r>
          <w:rPr>
            <w:noProof/>
            <w:webHidden/>
          </w:rPr>
          <w:instrText xml:space="preserve"> PAGEREF _Toc38738090 \h </w:instrText>
        </w:r>
        <w:r>
          <w:rPr>
            <w:noProof/>
            <w:webHidden/>
          </w:rPr>
        </w:r>
        <w:r>
          <w:rPr>
            <w:noProof/>
            <w:webHidden/>
          </w:rPr>
          <w:fldChar w:fldCharType="separate"/>
        </w:r>
        <w:r>
          <w:rPr>
            <w:noProof/>
            <w:webHidden/>
          </w:rPr>
          <w:t>97</w:t>
        </w:r>
        <w:r>
          <w:rPr>
            <w:noProof/>
            <w:webHidden/>
          </w:rPr>
          <w:fldChar w:fldCharType="end"/>
        </w:r>
      </w:hyperlink>
    </w:p>
    <w:p w14:paraId="03F32A89" w14:textId="18EC6A2C" w:rsidR="00107B10" w:rsidRDefault="00107B10">
      <w:pPr>
        <w:pStyle w:val="TOC1"/>
        <w:tabs>
          <w:tab w:val="right" w:leader="dot" w:pos="9622"/>
        </w:tabs>
        <w:rPr>
          <w:rFonts w:asciiTheme="minorHAnsi" w:eastAsiaTheme="minorEastAsia" w:hAnsiTheme="minorHAnsi" w:cstheme="minorBidi"/>
          <w:noProof/>
          <w:lang w:val="en-FI" w:eastAsia="en-GB"/>
        </w:rPr>
      </w:pPr>
      <w:hyperlink w:anchor="_Toc38738091" w:history="1">
        <w:r w:rsidRPr="00217BDA">
          <w:rPr>
            <w:rStyle w:val="Hyperlink"/>
            <w:noProof/>
          </w:rPr>
          <w:t>APPENDICES</w:t>
        </w:r>
        <w:r>
          <w:rPr>
            <w:noProof/>
            <w:webHidden/>
          </w:rPr>
          <w:tab/>
        </w:r>
        <w:r>
          <w:rPr>
            <w:noProof/>
            <w:webHidden/>
          </w:rPr>
          <w:fldChar w:fldCharType="begin"/>
        </w:r>
        <w:r>
          <w:rPr>
            <w:noProof/>
            <w:webHidden/>
          </w:rPr>
          <w:instrText xml:space="preserve"> PAGEREF _Toc38738091 \h </w:instrText>
        </w:r>
        <w:r>
          <w:rPr>
            <w:noProof/>
            <w:webHidden/>
          </w:rPr>
        </w:r>
        <w:r>
          <w:rPr>
            <w:noProof/>
            <w:webHidden/>
          </w:rPr>
          <w:fldChar w:fldCharType="separate"/>
        </w:r>
        <w:r>
          <w:rPr>
            <w:noProof/>
            <w:webHidden/>
          </w:rPr>
          <w:t>98</w:t>
        </w:r>
        <w:r>
          <w:rPr>
            <w:noProof/>
            <w:webHidden/>
          </w:rPr>
          <w:fldChar w:fldCharType="end"/>
        </w:r>
      </w:hyperlink>
    </w:p>
    <w:p w14:paraId="0652274B" w14:textId="22B37741" w:rsidR="00BB18F2" w:rsidRDefault="00B43CC4" w:rsidP="00BB18F2">
      <w:pPr>
        <w:jc w:val="left"/>
      </w:pPr>
      <w:r w:rsidRPr="00CC2F87">
        <w:fldChar w:fldCharType="end"/>
      </w:r>
      <w:r w:rsidR="00BB18F2">
        <w:br w:type="page"/>
      </w:r>
    </w:p>
    <w:p w14:paraId="30C9A2E9" w14:textId="7858EB92" w:rsidR="00D908C2" w:rsidRPr="00265C5D" w:rsidRDefault="00D908C2" w:rsidP="00F6412D">
      <w:pPr>
        <w:ind w:left="284" w:hanging="284"/>
        <w:jc w:val="left"/>
      </w:pPr>
      <w:r w:rsidRPr="002D51B6">
        <w:rPr>
          <w:b/>
          <w:bCs/>
          <w:sz w:val="30"/>
          <w:szCs w:val="30"/>
        </w:rPr>
        <w:lastRenderedPageBreak/>
        <w:t>LIST OF FIGURES</w:t>
      </w:r>
    </w:p>
    <w:p w14:paraId="7CDCEF0D" w14:textId="1755A214" w:rsidR="00220B2F" w:rsidRDefault="00D908C2"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708953" w:history="1">
        <w:r w:rsidR="00220B2F" w:rsidRPr="00B615F0">
          <w:rPr>
            <w:rStyle w:val="Hyperlink"/>
            <w:noProof/>
          </w:rPr>
          <w:t xml:space="preserve">Figure 1. Equal loudness contours as in ISO 226 </w:t>
        </w:r>
        <w:r w:rsidR="00220B2F" w:rsidRPr="00B615F0">
          <w:rPr>
            <w:rStyle w:val="Hyperlink"/>
            <w:noProof/>
            <w:lang w:val="en-GB"/>
          </w:rPr>
          <w:t>(</w:t>
        </w:r>
        <w:r w:rsidR="00220B2F" w:rsidRPr="00B615F0">
          <w:rPr>
            <w:rStyle w:val="Hyperlink"/>
            <w:i/>
            <w:noProof/>
            <w:lang w:val="en-GB"/>
          </w:rPr>
          <w:t>Acoustics – normal equal-loudness contours. International Standard ISO 226</w:t>
        </w:r>
        <w:r w:rsidR="00220B2F" w:rsidRPr="00B615F0">
          <w:rPr>
            <w:rStyle w:val="Hyperlink"/>
            <w:noProof/>
            <w:lang w:val="en-GB"/>
          </w:rPr>
          <w:t>)</w:t>
        </w:r>
        <w:r w:rsidR="00220B2F" w:rsidRPr="00B615F0">
          <w:rPr>
            <w:rStyle w:val="Hyperlink"/>
            <w:noProof/>
          </w:rPr>
          <w:t>.</w:t>
        </w:r>
        <w:r w:rsidR="00220B2F">
          <w:rPr>
            <w:noProof/>
            <w:webHidden/>
          </w:rPr>
          <w:tab/>
        </w:r>
        <w:r w:rsidR="00220B2F">
          <w:rPr>
            <w:noProof/>
            <w:webHidden/>
          </w:rPr>
          <w:fldChar w:fldCharType="begin"/>
        </w:r>
        <w:r w:rsidR="00220B2F">
          <w:rPr>
            <w:noProof/>
            <w:webHidden/>
          </w:rPr>
          <w:instrText xml:space="preserve"> PAGEREF _Toc38708953 \h </w:instrText>
        </w:r>
        <w:r w:rsidR="00220B2F">
          <w:rPr>
            <w:noProof/>
            <w:webHidden/>
          </w:rPr>
        </w:r>
        <w:r w:rsidR="00220B2F">
          <w:rPr>
            <w:noProof/>
            <w:webHidden/>
          </w:rPr>
          <w:fldChar w:fldCharType="separate"/>
        </w:r>
        <w:r w:rsidR="00220B2F">
          <w:rPr>
            <w:noProof/>
            <w:webHidden/>
          </w:rPr>
          <w:t>4</w:t>
        </w:r>
        <w:r w:rsidR="00220B2F">
          <w:rPr>
            <w:noProof/>
            <w:webHidden/>
          </w:rPr>
          <w:fldChar w:fldCharType="end"/>
        </w:r>
      </w:hyperlink>
    </w:p>
    <w:p w14:paraId="42CBBC8F" w14:textId="4CB3AC0D"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4" w:history="1">
        <w:r w:rsidR="00220B2F" w:rsidRPr="00B615F0">
          <w:rPr>
            <w:rStyle w:val="Hyperlink"/>
            <w:noProof/>
          </w:rPr>
          <w:t>Figure 2. Composed scatterplot between L</w:t>
        </w:r>
        <w:r w:rsidR="00220B2F" w:rsidRPr="00B615F0">
          <w:rPr>
            <w:rStyle w:val="Hyperlink"/>
            <w:noProof/>
            <w:vertAlign w:val="subscript"/>
          </w:rPr>
          <w:t>den</w:t>
        </w:r>
        <w:r w:rsidR="00220B2F" w:rsidRPr="00B615F0">
          <w:rPr>
            <w:rStyle w:val="Hyperlink"/>
            <w:noProof/>
          </w:rPr>
          <w:t xml:space="preserve"> and percentage of highly annoyed (HA%) for several studies on road traffic noise and annoyance by Guski et al. (2017).</w:t>
        </w:r>
        <w:r w:rsidR="00220B2F">
          <w:rPr>
            <w:noProof/>
            <w:webHidden/>
          </w:rPr>
          <w:tab/>
        </w:r>
        <w:r w:rsidR="00220B2F">
          <w:rPr>
            <w:noProof/>
            <w:webHidden/>
          </w:rPr>
          <w:fldChar w:fldCharType="begin"/>
        </w:r>
        <w:r w:rsidR="00220B2F">
          <w:rPr>
            <w:noProof/>
            <w:webHidden/>
          </w:rPr>
          <w:instrText xml:space="preserve"> PAGEREF _Toc38708954 \h </w:instrText>
        </w:r>
        <w:r w:rsidR="00220B2F">
          <w:rPr>
            <w:noProof/>
            <w:webHidden/>
          </w:rPr>
        </w:r>
        <w:r w:rsidR="00220B2F">
          <w:rPr>
            <w:noProof/>
            <w:webHidden/>
          </w:rPr>
          <w:fldChar w:fldCharType="separate"/>
        </w:r>
        <w:r w:rsidR="00220B2F">
          <w:rPr>
            <w:noProof/>
            <w:webHidden/>
          </w:rPr>
          <w:t>6</w:t>
        </w:r>
        <w:r w:rsidR="00220B2F">
          <w:rPr>
            <w:noProof/>
            <w:webHidden/>
          </w:rPr>
          <w:fldChar w:fldCharType="end"/>
        </w:r>
      </w:hyperlink>
    </w:p>
    <w:p w14:paraId="1D0D9716" w14:textId="7640025D"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5" w:history="1">
        <w:r w:rsidR="00220B2F" w:rsidRPr="00B615F0">
          <w:rPr>
            <w:rStyle w:val="Hyperlink"/>
            <w:noProof/>
          </w:rPr>
          <w:t>Figure 3. Dynamic exposure to traffic noise level on a path as distances (left) and durations (right) of different traffic noise levels.</w:t>
        </w:r>
        <w:r w:rsidR="00220B2F">
          <w:rPr>
            <w:noProof/>
            <w:webHidden/>
          </w:rPr>
          <w:tab/>
        </w:r>
        <w:r w:rsidR="00220B2F">
          <w:rPr>
            <w:noProof/>
            <w:webHidden/>
          </w:rPr>
          <w:fldChar w:fldCharType="begin"/>
        </w:r>
        <w:r w:rsidR="00220B2F">
          <w:rPr>
            <w:noProof/>
            <w:webHidden/>
          </w:rPr>
          <w:instrText xml:space="preserve"> PAGEREF _Toc38708955 \h </w:instrText>
        </w:r>
        <w:r w:rsidR="00220B2F">
          <w:rPr>
            <w:noProof/>
            <w:webHidden/>
          </w:rPr>
        </w:r>
        <w:r w:rsidR="00220B2F">
          <w:rPr>
            <w:noProof/>
            <w:webHidden/>
          </w:rPr>
          <w:fldChar w:fldCharType="separate"/>
        </w:r>
        <w:r w:rsidR="00220B2F">
          <w:rPr>
            <w:noProof/>
            <w:webHidden/>
          </w:rPr>
          <w:t>9</w:t>
        </w:r>
        <w:r w:rsidR="00220B2F">
          <w:rPr>
            <w:noProof/>
            <w:webHidden/>
          </w:rPr>
          <w:fldChar w:fldCharType="end"/>
        </w:r>
      </w:hyperlink>
    </w:p>
    <w:p w14:paraId="2D69F85E" w14:textId="04D2F8B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6" w:history="1">
        <w:r w:rsidR="00220B2F" w:rsidRPr="00B615F0">
          <w:rPr>
            <w:rStyle w:val="Hyperlink"/>
            <w:noProof/>
          </w:rPr>
          <w:t>Figure 4. An illustration of the sequence of steps in finding least cost paths with Dijkstra's algorithm by Jasika et al. (2012).</w:t>
        </w:r>
        <w:r w:rsidR="00220B2F">
          <w:rPr>
            <w:noProof/>
            <w:webHidden/>
          </w:rPr>
          <w:tab/>
        </w:r>
        <w:r w:rsidR="00220B2F">
          <w:rPr>
            <w:noProof/>
            <w:webHidden/>
          </w:rPr>
          <w:fldChar w:fldCharType="begin"/>
        </w:r>
        <w:r w:rsidR="00220B2F">
          <w:rPr>
            <w:noProof/>
            <w:webHidden/>
          </w:rPr>
          <w:instrText xml:space="preserve"> PAGEREF _Toc38708956 \h </w:instrText>
        </w:r>
        <w:r w:rsidR="00220B2F">
          <w:rPr>
            <w:noProof/>
            <w:webHidden/>
          </w:rPr>
        </w:r>
        <w:r w:rsidR="00220B2F">
          <w:rPr>
            <w:noProof/>
            <w:webHidden/>
          </w:rPr>
          <w:fldChar w:fldCharType="separate"/>
        </w:r>
        <w:r w:rsidR="00220B2F">
          <w:rPr>
            <w:noProof/>
            <w:webHidden/>
          </w:rPr>
          <w:t>11</w:t>
        </w:r>
        <w:r w:rsidR="00220B2F">
          <w:rPr>
            <w:noProof/>
            <w:webHidden/>
          </w:rPr>
          <w:fldChar w:fldCharType="end"/>
        </w:r>
      </w:hyperlink>
    </w:p>
    <w:p w14:paraId="5569EBAA" w14:textId="5451E49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7" w:history="1">
        <w:r w:rsidR="00220B2F" w:rsidRPr="00B615F0">
          <w:rPr>
            <w:rStyle w:val="Hyperlink"/>
            <w:noProof/>
          </w:rPr>
          <w:t>Figure 5.  A figure by Veenendaal et al. (2017): “Interacting web services feeding into apps within application workflows.”</w:t>
        </w:r>
        <w:r w:rsidR="00220B2F">
          <w:rPr>
            <w:noProof/>
            <w:webHidden/>
          </w:rPr>
          <w:tab/>
        </w:r>
        <w:r w:rsidR="00220B2F">
          <w:rPr>
            <w:noProof/>
            <w:webHidden/>
          </w:rPr>
          <w:fldChar w:fldCharType="begin"/>
        </w:r>
        <w:r w:rsidR="00220B2F">
          <w:rPr>
            <w:noProof/>
            <w:webHidden/>
          </w:rPr>
          <w:instrText xml:space="preserve"> PAGEREF _Toc38708957 \h </w:instrText>
        </w:r>
        <w:r w:rsidR="00220B2F">
          <w:rPr>
            <w:noProof/>
            <w:webHidden/>
          </w:rPr>
        </w:r>
        <w:r w:rsidR="00220B2F">
          <w:rPr>
            <w:noProof/>
            <w:webHidden/>
          </w:rPr>
          <w:fldChar w:fldCharType="separate"/>
        </w:r>
        <w:r w:rsidR="00220B2F">
          <w:rPr>
            <w:noProof/>
            <w:webHidden/>
          </w:rPr>
          <w:t>15</w:t>
        </w:r>
        <w:r w:rsidR="00220B2F">
          <w:rPr>
            <w:noProof/>
            <w:webHidden/>
          </w:rPr>
          <w:fldChar w:fldCharType="end"/>
        </w:r>
      </w:hyperlink>
    </w:p>
    <w:p w14:paraId="5B82B777" w14:textId="0AC7D520"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8" w:history="1">
        <w:r w:rsidR="00220B2F" w:rsidRPr="00B615F0">
          <w:rPr>
            <w:rStyle w:val="Hyperlink"/>
            <w:noProof/>
          </w:rPr>
          <w:t>Figure 6. Illustration by Veenendaal et al. (2017): "Focus and trends in increasing web mapping functionality".</w:t>
        </w:r>
        <w:r w:rsidR="00220B2F">
          <w:rPr>
            <w:noProof/>
            <w:webHidden/>
          </w:rPr>
          <w:tab/>
        </w:r>
        <w:r w:rsidR="00220B2F">
          <w:rPr>
            <w:noProof/>
            <w:webHidden/>
          </w:rPr>
          <w:fldChar w:fldCharType="begin"/>
        </w:r>
        <w:r w:rsidR="00220B2F">
          <w:rPr>
            <w:noProof/>
            <w:webHidden/>
          </w:rPr>
          <w:instrText xml:space="preserve"> PAGEREF _Toc38708958 \h </w:instrText>
        </w:r>
        <w:r w:rsidR="00220B2F">
          <w:rPr>
            <w:noProof/>
            <w:webHidden/>
          </w:rPr>
        </w:r>
        <w:r w:rsidR="00220B2F">
          <w:rPr>
            <w:noProof/>
            <w:webHidden/>
          </w:rPr>
          <w:fldChar w:fldCharType="separate"/>
        </w:r>
        <w:r w:rsidR="00220B2F">
          <w:rPr>
            <w:noProof/>
            <w:webHidden/>
          </w:rPr>
          <w:t>17</w:t>
        </w:r>
        <w:r w:rsidR="00220B2F">
          <w:rPr>
            <w:noProof/>
            <w:webHidden/>
          </w:rPr>
          <w:fldChar w:fldCharType="end"/>
        </w:r>
      </w:hyperlink>
    </w:p>
    <w:p w14:paraId="40C540D9" w14:textId="19F118AB"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59" w:history="1">
        <w:r w:rsidR="00220B2F" w:rsidRPr="00B615F0">
          <w:rPr>
            <w:rStyle w:val="Hyperlink"/>
            <w:noProof/>
          </w:rPr>
          <w:t>Figure 7. Illustration of the internal dependencies of the methods and results of the study.</w:t>
        </w:r>
        <w:r w:rsidR="00220B2F">
          <w:rPr>
            <w:noProof/>
            <w:webHidden/>
          </w:rPr>
          <w:tab/>
        </w:r>
        <w:r w:rsidR="00220B2F">
          <w:rPr>
            <w:noProof/>
            <w:webHidden/>
          </w:rPr>
          <w:fldChar w:fldCharType="begin"/>
        </w:r>
        <w:r w:rsidR="00220B2F">
          <w:rPr>
            <w:noProof/>
            <w:webHidden/>
          </w:rPr>
          <w:instrText xml:space="preserve"> PAGEREF _Toc38708959 \h </w:instrText>
        </w:r>
        <w:r w:rsidR="00220B2F">
          <w:rPr>
            <w:noProof/>
            <w:webHidden/>
          </w:rPr>
        </w:r>
        <w:r w:rsidR="00220B2F">
          <w:rPr>
            <w:noProof/>
            <w:webHidden/>
          </w:rPr>
          <w:fldChar w:fldCharType="separate"/>
        </w:r>
        <w:r w:rsidR="00220B2F">
          <w:rPr>
            <w:noProof/>
            <w:webHidden/>
          </w:rPr>
          <w:t>18</w:t>
        </w:r>
        <w:r w:rsidR="00220B2F">
          <w:rPr>
            <w:noProof/>
            <w:webHidden/>
          </w:rPr>
          <w:fldChar w:fldCharType="end"/>
        </w:r>
      </w:hyperlink>
    </w:p>
    <w:p w14:paraId="6A559EE5" w14:textId="227586BE"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0" w:history="1">
        <w:r w:rsidR="00220B2F" w:rsidRPr="00B615F0">
          <w:rPr>
            <w:rStyle w:val="Hyperlink"/>
            <w:noProof/>
          </w:rPr>
          <w:t>Figure 8. The study area and its key transportation networks.</w:t>
        </w:r>
        <w:r w:rsidR="00220B2F">
          <w:rPr>
            <w:noProof/>
            <w:webHidden/>
          </w:rPr>
          <w:tab/>
        </w:r>
        <w:r w:rsidR="00220B2F">
          <w:rPr>
            <w:noProof/>
            <w:webHidden/>
          </w:rPr>
          <w:fldChar w:fldCharType="begin"/>
        </w:r>
        <w:r w:rsidR="00220B2F">
          <w:rPr>
            <w:noProof/>
            <w:webHidden/>
          </w:rPr>
          <w:instrText xml:space="preserve"> PAGEREF _Toc38708960 \h </w:instrText>
        </w:r>
        <w:r w:rsidR="00220B2F">
          <w:rPr>
            <w:noProof/>
            <w:webHidden/>
          </w:rPr>
        </w:r>
        <w:r w:rsidR="00220B2F">
          <w:rPr>
            <w:noProof/>
            <w:webHidden/>
          </w:rPr>
          <w:fldChar w:fldCharType="separate"/>
        </w:r>
        <w:r w:rsidR="00220B2F">
          <w:rPr>
            <w:noProof/>
            <w:webHidden/>
          </w:rPr>
          <w:t>19</w:t>
        </w:r>
        <w:r w:rsidR="00220B2F">
          <w:rPr>
            <w:noProof/>
            <w:webHidden/>
          </w:rPr>
          <w:fldChar w:fldCharType="end"/>
        </w:r>
      </w:hyperlink>
    </w:p>
    <w:p w14:paraId="71BD9DC4" w14:textId="7DD2FD95"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1" w:history="1">
        <w:r w:rsidR="00220B2F" w:rsidRPr="00B615F0">
          <w:rPr>
            <w:rStyle w:val="Hyperlink"/>
            <w:noProof/>
          </w:rPr>
          <w:t>Figure 9. Modelled daytime traffic noise levels (dB(A)) in Helsinki.</w:t>
        </w:r>
        <w:r w:rsidR="00220B2F">
          <w:rPr>
            <w:noProof/>
            <w:webHidden/>
          </w:rPr>
          <w:tab/>
        </w:r>
        <w:r w:rsidR="00220B2F">
          <w:rPr>
            <w:noProof/>
            <w:webHidden/>
          </w:rPr>
          <w:fldChar w:fldCharType="begin"/>
        </w:r>
        <w:r w:rsidR="00220B2F">
          <w:rPr>
            <w:noProof/>
            <w:webHidden/>
          </w:rPr>
          <w:instrText xml:space="preserve"> PAGEREF _Toc38708961 \h </w:instrText>
        </w:r>
        <w:r w:rsidR="00220B2F">
          <w:rPr>
            <w:noProof/>
            <w:webHidden/>
          </w:rPr>
        </w:r>
        <w:r w:rsidR="00220B2F">
          <w:rPr>
            <w:noProof/>
            <w:webHidden/>
          </w:rPr>
          <w:fldChar w:fldCharType="separate"/>
        </w:r>
        <w:r w:rsidR="00220B2F">
          <w:rPr>
            <w:noProof/>
            <w:webHidden/>
          </w:rPr>
          <w:t>23</w:t>
        </w:r>
        <w:r w:rsidR="00220B2F">
          <w:rPr>
            <w:noProof/>
            <w:webHidden/>
          </w:rPr>
          <w:fldChar w:fldCharType="end"/>
        </w:r>
      </w:hyperlink>
    </w:p>
    <w:p w14:paraId="125A5B99" w14:textId="59B4A08D"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2" w:history="1">
        <w:r w:rsidR="00220B2F" w:rsidRPr="00B615F0">
          <w:rPr>
            <w:rStyle w:val="Hyperlink"/>
            <w:noProof/>
          </w:rPr>
          <w:t>Figure 10. Modelled daytime traffic noise levels (dB(A)) in Viikki.</w:t>
        </w:r>
        <w:r w:rsidR="00220B2F">
          <w:rPr>
            <w:noProof/>
            <w:webHidden/>
          </w:rPr>
          <w:tab/>
        </w:r>
        <w:r w:rsidR="00220B2F">
          <w:rPr>
            <w:noProof/>
            <w:webHidden/>
          </w:rPr>
          <w:fldChar w:fldCharType="begin"/>
        </w:r>
        <w:r w:rsidR="00220B2F">
          <w:rPr>
            <w:noProof/>
            <w:webHidden/>
          </w:rPr>
          <w:instrText xml:space="preserve"> PAGEREF _Toc38708962 \h </w:instrText>
        </w:r>
        <w:r w:rsidR="00220B2F">
          <w:rPr>
            <w:noProof/>
            <w:webHidden/>
          </w:rPr>
        </w:r>
        <w:r w:rsidR="00220B2F">
          <w:rPr>
            <w:noProof/>
            <w:webHidden/>
          </w:rPr>
          <w:fldChar w:fldCharType="separate"/>
        </w:r>
        <w:r w:rsidR="00220B2F">
          <w:rPr>
            <w:noProof/>
            <w:webHidden/>
          </w:rPr>
          <w:t>24</w:t>
        </w:r>
        <w:r w:rsidR="00220B2F">
          <w:rPr>
            <w:noProof/>
            <w:webHidden/>
          </w:rPr>
          <w:fldChar w:fldCharType="end"/>
        </w:r>
      </w:hyperlink>
    </w:p>
    <w:p w14:paraId="2F78A592" w14:textId="7A801821"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3" w:history="1">
        <w:r w:rsidR="00220B2F" w:rsidRPr="00B615F0">
          <w:rPr>
            <w:rStyle w:val="Hyperlink"/>
            <w:noProof/>
          </w:rPr>
          <w:t>Figure 11. Modelled daytime traffic noise levels (dB(A)) in Kallio and Vallila (in Helsinki).</w:t>
        </w:r>
        <w:r w:rsidR="00220B2F">
          <w:rPr>
            <w:noProof/>
            <w:webHidden/>
          </w:rPr>
          <w:tab/>
        </w:r>
        <w:r w:rsidR="00220B2F">
          <w:rPr>
            <w:noProof/>
            <w:webHidden/>
          </w:rPr>
          <w:fldChar w:fldCharType="begin"/>
        </w:r>
        <w:r w:rsidR="00220B2F">
          <w:rPr>
            <w:noProof/>
            <w:webHidden/>
          </w:rPr>
          <w:instrText xml:space="preserve"> PAGEREF _Toc38708963 \h </w:instrText>
        </w:r>
        <w:r w:rsidR="00220B2F">
          <w:rPr>
            <w:noProof/>
            <w:webHidden/>
          </w:rPr>
        </w:r>
        <w:r w:rsidR="00220B2F">
          <w:rPr>
            <w:noProof/>
            <w:webHidden/>
          </w:rPr>
          <w:fldChar w:fldCharType="separate"/>
        </w:r>
        <w:r w:rsidR="00220B2F">
          <w:rPr>
            <w:noProof/>
            <w:webHidden/>
          </w:rPr>
          <w:t>25</w:t>
        </w:r>
        <w:r w:rsidR="00220B2F">
          <w:rPr>
            <w:noProof/>
            <w:webHidden/>
          </w:rPr>
          <w:fldChar w:fldCharType="end"/>
        </w:r>
      </w:hyperlink>
    </w:p>
    <w:p w14:paraId="4274933A" w14:textId="45D31B9A"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4" w:history="1">
        <w:r w:rsidR="00220B2F" w:rsidRPr="00B615F0">
          <w:rPr>
            <w:rStyle w:val="Hyperlink"/>
            <w:noProof/>
          </w:rPr>
          <w:t>Figure 12. Technical framework of the study: internal (blue) and external (grey) technical dependencies (* = Python library). The several external dependencies of the used Python libraries are not included in the graph.</w:t>
        </w:r>
        <w:r w:rsidR="00220B2F">
          <w:rPr>
            <w:noProof/>
            <w:webHidden/>
          </w:rPr>
          <w:tab/>
        </w:r>
        <w:r w:rsidR="00220B2F">
          <w:rPr>
            <w:noProof/>
            <w:webHidden/>
          </w:rPr>
          <w:fldChar w:fldCharType="begin"/>
        </w:r>
        <w:r w:rsidR="00220B2F">
          <w:rPr>
            <w:noProof/>
            <w:webHidden/>
          </w:rPr>
          <w:instrText xml:space="preserve"> PAGEREF _Toc38708964 \h </w:instrText>
        </w:r>
        <w:r w:rsidR="00220B2F">
          <w:rPr>
            <w:noProof/>
            <w:webHidden/>
          </w:rPr>
        </w:r>
        <w:r w:rsidR="00220B2F">
          <w:rPr>
            <w:noProof/>
            <w:webHidden/>
          </w:rPr>
          <w:fldChar w:fldCharType="separate"/>
        </w:r>
        <w:r w:rsidR="00220B2F">
          <w:rPr>
            <w:noProof/>
            <w:webHidden/>
          </w:rPr>
          <w:t>28</w:t>
        </w:r>
        <w:r w:rsidR="00220B2F">
          <w:rPr>
            <w:noProof/>
            <w:webHidden/>
          </w:rPr>
          <w:fldChar w:fldCharType="end"/>
        </w:r>
      </w:hyperlink>
    </w:p>
    <w:p w14:paraId="0D40F2F6" w14:textId="2509F14F"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5" w:history="1">
        <w:r w:rsidR="00220B2F" w:rsidRPr="00B615F0">
          <w:rPr>
            <w:rStyle w:val="Hyperlink"/>
            <w:noProof/>
          </w:rPr>
          <w:t>Figure 13. Workflow of street network graph acquisition and construction.</w:t>
        </w:r>
        <w:r w:rsidR="00220B2F">
          <w:rPr>
            <w:noProof/>
            <w:webHidden/>
          </w:rPr>
          <w:tab/>
        </w:r>
        <w:r w:rsidR="00220B2F">
          <w:rPr>
            <w:noProof/>
            <w:webHidden/>
          </w:rPr>
          <w:fldChar w:fldCharType="begin"/>
        </w:r>
        <w:r w:rsidR="00220B2F">
          <w:rPr>
            <w:noProof/>
            <w:webHidden/>
          </w:rPr>
          <w:instrText xml:space="preserve"> PAGEREF _Toc38708965 \h </w:instrText>
        </w:r>
        <w:r w:rsidR="00220B2F">
          <w:rPr>
            <w:noProof/>
            <w:webHidden/>
          </w:rPr>
        </w:r>
        <w:r w:rsidR="00220B2F">
          <w:rPr>
            <w:noProof/>
            <w:webHidden/>
          </w:rPr>
          <w:fldChar w:fldCharType="separate"/>
        </w:r>
        <w:r w:rsidR="00220B2F">
          <w:rPr>
            <w:noProof/>
            <w:webHidden/>
          </w:rPr>
          <w:t>30</w:t>
        </w:r>
        <w:r w:rsidR="00220B2F">
          <w:rPr>
            <w:noProof/>
            <w:webHidden/>
          </w:rPr>
          <w:fldChar w:fldCharType="end"/>
        </w:r>
      </w:hyperlink>
    </w:p>
    <w:p w14:paraId="0FB58782" w14:textId="5E60F0B8"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6" w:history="1">
        <w:r w:rsidR="00220B2F" w:rsidRPr="00B615F0">
          <w:rPr>
            <w:rStyle w:val="Hyperlink"/>
            <w:noProof/>
          </w:rPr>
          <w:t>Figure 14. Workflow of extracting exposures to traffic noise (contaminated distances) to the edges of the graph.</w:t>
        </w:r>
        <w:r w:rsidR="00220B2F">
          <w:rPr>
            <w:noProof/>
            <w:webHidden/>
          </w:rPr>
          <w:tab/>
        </w:r>
        <w:r w:rsidR="00220B2F">
          <w:rPr>
            <w:noProof/>
            <w:webHidden/>
          </w:rPr>
          <w:fldChar w:fldCharType="begin"/>
        </w:r>
        <w:r w:rsidR="00220B2F">
          <w:rPr>
            <w:noProof/>
            <w:webHidden/>
          </w:rPr>
          <w:instrText xml:space="preserve"> PAGEREF _Toc38708966 \h </w:instrText>
        </w:r>
        <w:r w:rsidR="00220B2F">
          <w:rPr>
            <w:noProof/>
            <w:webHidden/>
          </w:rPr>
        </w:r>
        <w:r w:rsidR="00220B2F">
          <w:rPr>
            <w:noProof/>
            <w:webHidden/>
          </w:rPr>
          <w:fldChar w:fldCharType="separate"/>
        </w:r>
        <w:r w:rsidR="00220B2F">
          <w:rPr>
            <w:noProof/>
            <w:webHidden/>
          </w:rPr>
          <w:t>30</w:t>
        </w:r>
        <w:r w:rsidR="00220B2F">
          <w:rPr>
            <w:noProof/>
            <w:webHidden/>
          </w:rPr>
          <w:fldChar w:fldCharType="end"/>
        </w:r>
      </w:hyperlink>
    </w:p>
    <w:p w14:paraId="421C4C49" w14:textId="07217BAB"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7" w:history="1">
        <w:r w:rsidR="00220B2F" w:rsidRPr="00B615F0">
          <w:rPr>
            <w:rStyle w:val="Hyperlink"/>
            <w:noProof/>
          </w:rPr>
          <w:t>Figure 15. Noise cost coefficients for dB range 45–75 dB calculated with both equations presented in this chapter (Table 3).</w:t>
        </w:r>
        <w:r w:rsidR="00220B2F">
          <w:rPr>
            <w:noProof/>
            <w:webHidden/>
          </w:rPr>
          <w:tab/>
        </w:r>
        <w:r w:rsidR="00220B2F">
          <w:rPr>
            <w:noProof/>
            <w:webHidden/>
          </w:rPr>
          <w:fldChar w:fldCharType="begin"/>
        </w:r>
        <w:r w:rsidR="00220B2F">
          <w:rPr>
            <w:noProof/>
            <w:webHidden/>
          </w:rPr>
          <w:instrText xml:space="preserve"> PAGEREF _Toc38708967 \h </w:instrText>
        </w:r>
        <w:r w:rsidR="00220B2F">
          <w:rPr>
            <w:noProof/>
            <w:webHidden/>
          </w:rPr>
        </w:r>
        <w:r w:rsidR="00220B2F">
          <w:rPr>
            <w:noProof/>
            <w:webHidden/>
          </w:rPr>
          <w:fldChar w:fldCharType="separate"/>
        </w:r>
        <w:r w:rsidR="00220B2F">
          <w:rPr>
            <w:noProof/>
            <w:webHidden/>
          </w:rPr>
          <w:t>34</w:t>
        </w:r>
        <w:r w:rsidR="00220B2F">
          <w:rPr>
            <w:noProof/>
            <w:webHidden/>
          </w:rPr>
          <w:fldChar w:fldCharType="end"/>
        </w:r>
      </w:hyperlink>
    </w:p>
    <w:p w14:paraId="52A75FFD" w14:textId="40DA9FA0"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8" w:history="1">
        <w:r w:rsidR="00220B2F" w:rsidRPr="00B615F0">
          <w:rPr>
            <w:rStyle w:val="Hyperlink"/>
            <w:noProof/>
          </w:rPr>
          <w:t>Figure 16. Workflow of calculating and adding noise sensitivity specific edge costs as new edge attributes.</w:t>
        </w:r>
        <w:r w:rsidR="00220B2F">
          <w:rPr>
            <w:noProof/>
            <w:webHidden/>
          </w:rPr>
          <w:tab/>
        </w:r>
        <w:r w:rsidR="00220B2F">
          <w:rPr>
            <w:noProof/>
            <w:webHidden/>
          </w:rPr>
          <w:fldChar w:fldCharType="begin"/>
        </w:r>
        <w:r w:rsidR="00220B2F">
          <w:rPr>
            <w:noProof/>
            <w:webHidden/>
          </w:rPr>
          <w:instrText xml:space="preserve"> PAGEREF _Toc38708968 \h </w:instrText>
        </w:r>
        <w:r w:rsidR="00220B2F">
          <w:rPr>
            <w:noProof/>
            <w:webHidden/>
          </w:rPr>
        </w:r>
        <w:r w:rsidR="00220B2F">
          <w:rPr>
            <w:noProof/>
            <w:webHidden/>
          </w:rPr>
          <w:fldChar w:fldCharType="separate"/>
        </w:r>
        <w:r w:rsidR="00220B2F">
          <w:rPr>
            <w:noProof/>
            <w:webHidden/>
          </w:rPr>
          <w:t>35</w:t>
        </w:r>
        <w:r w:rsidR="00220B2F">
          <w:rPr>
            <w:noProof/>
            <w:webHidden/>
          </w:rPr>
          <w:fldChar w:fldCharType="end"/>
        </w:r>
      </w:hyperlink>
    </w:p>
    <w:p w14:paraId="7A1A5415" w14:textId="6006E375"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69" w:history="1">
        <w:r w:rsidR="00220B2F" w:rsidRPr="00B615F0">
          <w:rPr>
            <w:rStyle w:val="Hyperlink"/>
            <w:noProof/>
          </w:rPr>
          <w:t>Figure 17. The sequence of high-level actions included in solving a common pathfinding problem with quiet path routing application.</w:t>
        </w:r>
        <w:r w:rsidR="00220B2F">
          <w:rPr>
            <w:noProof/>
            <w:webHidden/>
          </w:rPr>
          <w:tab/>
        </w:r>
        <w:r w:rsidR="00220B2F">
          <w:rPr>
            <w:noProof/>
            <w:webHidden/>
          </w:rPr>
          <w:fldChar w:fldCharType="begin"/>
        </w:r>
        <w:r w:rsidR="00220B2F">
          <w:rPr>
            <w:noProof/>
            <w:webHidden/>
          </w:rPr>
          <w:instrText xml:space="preserve"> PAGEREF _Toc38708969 \h </w:instrText>
        </w:r>
        <w:r w:rsidR="00220B2F">
          <w:rPr>
            <w:noProof/>
            <w:webHidden/>
          </w:rPr>
        </w:r>
        <w:r w:rsidR="00220B2F">
          <w:rPr>
            <w:noProof/>
            <w:webHidden/>
          </w:rPr>
          <w:fldChar w:fldCharType="separate"/>
        </w:r>
        <w:r w:rsidR="00220B2F">
          <w:rPr>
            <w:noProof/>
            <w:webHidden/>
          </w:rPr>
          <w:t>37</w:t>
        </w:r>
        <w:r w:rsidR="00220B2F">
          <w:rPr>
            <w:noProof/>
            <w:webHidden/>
          </w:rPr>
          <w:fldChar w:fldCharType="end"/>
        </w:r>
      </w:hyperlink>
    </w:p>
    <w:p w14:paraId="5F18AE66" w14:textId="35D3CCF4"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0" w:history="1">
        <w:r w:rsidR="00220B2F" w:rsidRPr="00DF5660">
          <w:rPr>
            <w:rStyle w:val="Hyperlink"/>
            <w:noProof/>
          </w:rPr>
          <w:t>Figure 18. Technical architecture of the quiet path route planner web application.</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70 \h </w:instrText>
        </w:r>
        <w:r w:rsidR="00220B2F" w:rsidRPr="00DF5660">
          <w:rPr>
            <w:noProof/>
            <w:webHidden/>
          </w:rPr>
        </w:r>
        <w:r w:rsidR="00220B2F" w:rsidRPr="00DF5660">
          <w:rPr>
            <w:noProof/>
            <w:webHidden/>
          </w:rPr>
          <w:fldChar w:fldCharType="separate"/>
        </w:r>
        <w:r w:rsidR="00220B2F" w:rsidRPr="00DF5660">
          <w:rPr>
            <w:noProof/>
            <w:webHidden/>
          </w:rPr>
          <w:t>40</w:t>
        </w:r>
        <w:r w:rsidR="00220B2F" w:rsidRPr="00DF5660">
          <w:rPr>
            <w:noProof/>
            <w:webHidden/>
          </w:rPr>
          <w:fldChar w:fldCharType="end"/>
        </w:r>
      </w:hyperlink>
    </w:p>
    <w:p w14:paraId="50E77A29" w14:textId="3151CE75"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1" w:history="1">
        <w:r w:rsidR="00220B2F" w:rsidRPr="00B615F0">
          <w:rPr>
            <w:rStyle w:val="Hyperlink"/>
            <w:noProof/>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220B2F" w:rsidRPr="00B615F0">
          <w:rPr>
            <w:rStyle w:val="Hyperlink"/>
            <w:i/>
            <w:noProof/>
          </w:rPr>
          <w:t xml:space="preserve">local walking routes </w:t>
        </w:r>
        <w:r w:rsidR="00220B2F" w:rsidRPr="00B615F0">
          <w:rPr>
            <w:rStyle w:val="Hyperlink"/>
            <w:noProof/>
          </w:rPr>
          <w:t>in the study.</w:t>
        </w:r>
        <w:r w:rsidR="00220B2F">
          <w:rPr>
            <w:noProof/>
            <w:webHidden/>
          </w:rPr>
          <w:tab/>
        </w:r>
        <w:r w:rsidR="00220B2F">
          <w:rPr>
            <w:noProof/>
            <w:webHidden/>
          </w:rPr>
          <w:fldChar w:fldCharType="begin"/>
        </w:r>
        <w:r w:rsidR="00220B2F">
          <w:rPr>
            <w:noProof/>
            <w:webHidden/>
          </w:rPr>
          <w:instrText xml:space="preserve"> PAGEREF _Toc38708971 \h </w:instrText>
        </w:r>
        <w:r w:rsidR="00220B2F">
          <w:rPr>
            <w:noProof/>
            <w:webHidden/>
          </w:rPr>
        </w:r>
        <w:r w:rsidR="00220B2F">
          <w:rPr>
            <w:noProof/>
            <w:webHidden/>
          </w:rPr>
          <w:fldChar w:fldCharType="separate"/>
        </w:r>
        <w:r w:rsidR="00220B2F">
          <w:rPr>
            <w:noProof/>
            <w:webHidden/>
          </w:rPr>
          <w:t>43</w:t>
        </w:r>
        <w:r w:rsidR="00220B2F">
          <w:rPr>
            <w:noProof/>
            <w:webHidden/>
          </w:rPr>
          <w:fldChar w:fldCharType="end"/>
        </w:r>
      </w:hyperlink>
    </w:p>
    <w:p w14:paraId="5B466171" w14:textId="4150342D"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2" w:history="1">
        <w:r w:rsidR="00220B2F" w:rsidRPr="00B615F0">
          <w:rPr>
            <w:rStyle w:val="Hyperlink"/>
            <w:noProof/>
          </w:rPr>
          <w:t>Figure 20. Workflow of the analysis for 1) calculating short and quiet paths for local walking routes (3.7.3),  2) assessing exposures to traffic noise on the paths (3.7.4) and 3) assessing achievable reductions in traffic noise exposure by taking quiet paths (3.8).</w:t>
        </w:r>
        <w:r w:rsidR="00220B2F">
          <w:rPr>
            <w:noProof/>
            <w:webHidden/>
          </w:rPr>
          <w:tab/>
        </w:r>
        <w:r w:rsidR="00220B2F">
          <w:rPr>
            <w:noProof/>
            <w:webHidden/>
          </w:rPr>
          <w:fldChar w:fldCharType="begin"/>
        </w:r>
        <w:r w:rsidR="00220B2F">
          <w:rPr>
            <w:noProof/>
            <w:webHidden/>
          </w:rPr>
          <w:instrText xml:space="preserve"> PAGEREF _Toc38708972 \h </w:instrText>
        </w:r>
        <w:r w:rsidR="00220B2F">
          <w:rPr>
            <w:noProof/>
            <w:webHidden/>
          </w:rPr>
        </w:r>
        <w:r w:rsidR="00220B2F">
          <w:rPr>
            <w:noProof/>
            <w:webHidden/>
          </w:rPr>
          <w:fldChar w:fldCharType="separate"/>
        </w:r>
        <w:r w:rsidR="00220B2F">
          <w:rPr>
            <w:noProof/>
            <w:webHidden/>
          </w:rPr>
          <w:t>44</w:t>
        </w:r>
        <w:r w:rsidR="00220B2F">
          <w:rPr>
            <w:noProof/>
            <w:webHidden/>
          </w:rPr>
          <w:fldChar w:fldCharType="end"/>
        </w:r>
      </w:hyperlink>
    </w:p>
    <w:p w14:paraId="36151121" w14:textId="533D336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3" w:history="1">
        <w:r w:rsidR="00220B2F" w:rsidRPr="00B615F0">
          <w:rPr>
            <w:rStyle w:val="Hyperlink"/>
            <w:noProof/>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220B2F">
          <w:rPr>
            <w:noProof/>
            <w:webHidden/>
          </w:rPr>
          <w:tab/>
        </w:r>
        <w:r w:rsidR="00220B2F">
          <w:rPr>
            <w:noProof/>
            <w:webHidden/>
          </w:rPr>
          <w:fldChar w:fldCharType="begin"/>
        </w:r>
        <w:r w:rsidR="00220B2F">
          <w:rPr>
            <w:noProof/>
            <w:webHidden/>
          </w:rPr>
          <w:instrText xml:space="preserve"> PAGEREF _Toc38708973 \h </w:instrText>
        </w:r>
        <w:r w:rsidR="00220B2F">
          <w:rPr>
            <w:noProof/>
            <w:webHidden/>
          </w:rPr>
        </w:r>
        <w:r w:rsidR="00220B2F">
          <w:rPr>
            <w:noProof/>
            <w:webHidden/>
          </w:rPr>
          <w:fldChar w:fldCharType="separate"/>
        </w:r>
        <w:r w:rsidR="00220B2F">
          <w:rPr>
            <w:noProof/>
            <w:webHidden/>
          </w:rPr>
          <w:t>45</w:t>
        </w:r>
        <w:r w:rsidR="00220B2F">
          <w:rPr>
            <w:noProof/>
            <w:webHidden/>
          </w:rPr>
          <w:fldChar w:fldCharType="end"/>
        </w:r>
      </w:hyperlink>
    </w:p>
    <w:p w14:paraId="613EFA19" w14:textId="343A3721"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4" w:history="1">
        <w:r w:rsidR="00220B2F" w:rsidRPr="00B615F0">
          <w:rPr>
            <w:rStyle w:val="Hyperlink"/>
            <w:noProof/>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220B2F">
          <w:rPr>
            <w:noProof/>
            <w:webHidden/>
          </w:rPr>
          <w:tab/>
        </w:r>
        <w:r w:rsidR="00220B2F">
          <w:rPr>
            <w:noProof/>
            <w:webHidden/>
          </w:rPr>
          <w:fldChar w:fldCharType="begin"/>
        </w:r>
        <w:r w:rsidR="00220B2F">
          <w:rPr>
            <w:noProof/>
            <w:webHidden/>
          </w:rPr>
          <w:instrText xml:space="preserve"> PAGEREF _Toc38708974 \h </w:instrText>
        </w:r>
        <w:r w:rsidR="00220B2F">
          <w:rPr>
            <w:noProof/>
            <w:webHidden/>
          </w:rPr>
        </w:r>
        <w:r w:rsidR="00220B2F">
          <w:rPr>
            <w:noProof/>
            <w:webHidden/>
          </w:rPr>
          <w:fldChar w:fldCharType="separate"/>
        </w:r>
        <w:r w:rsidR="00220B2F">
          <w:rPr>
            <w:noProof/>
            <w:webHidden/>
          </w:rPr>
          <w:t>47</w:t>
        </w:r>
        <w:r w:rsidR="00220B2F">
          <w:rPr>
            <w:noProof/>
            <w:webHidden/>
          </w:rPr>
          <w:fldChar w:fldCharType="end"/>
        </w:r>
      </w:hyperlink>
    </w:p>
    <w:p w14:paraId="480D8C7D" w14:textId="74D03ECA"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5" w:history="1">
        <w:r w:rsidR="00220B2F" w:rsidRPr="00B615F0">
          <w:rPr>
            <w:rStyle w:val="Hyperlink"/>
            <w:noProof/>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220B2F">
          <w:rPr>
            <w:noProof/>
            <w:webHidden/>
          </w:rPr>
          <w:tab/>
        </w:r>
        <w:r w:rsidR="00220B2F">
          <w:rPr>
            <w:noProof/>
            <w:webHidden/>
          </w:rPr>
          <w:fldChar w:fldCharType="begin"/>
        </w:r>
        <w:r w:rsidR="00220B2F">
          <w:rPr>
            <w:noProof/>
            <w:webHidden/>
          </w:rPr>
          <w:instrText xml:space="preserve"> PAGEREF _Toc38708975 \h </w:instrText>
        </w:r>
        <w:r w:rsidR="00220B2F">
          <w:rPr>
            <w:noProof/>
            <w:webHidden/>
          </w:rPr>
        </w:r>
        <w:r w:rsidR="00220B2F">
          <w:rPr>
            <w:noProof/>
            <w:webHidden/>
          </w:rPr>
          <w:fldChar w:fldCharType="separate"/>
        </w:r>
        <w:r w:rsidR="00220B2F">
          <w:rPr>
            <w:noProof/>
            <w:webHidden/>
          </w:rPr>
          <w:t>48</w:t>
        </w:r>
        <w:r w:rsidR="00220B2F">
          <w:rPr>
            <w:noProof/>
            <w:webHidden/>
          </w:rPr>
          <w:fldChar w:fldCharType="end"/>
        </w:r>
      </w:hyperlink>
    </w:p>
    <w:p w14:paraId="4AD37778" w14:textId="78CA1961"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6" w:history="1">
        <w:r w:rsidR="00220B2F" w:rsidRPr="00B615F0">
          <w:rPr>
            <w:rStyle w:val="Hyperlink"/>
            <w:noProof/>
          </w:rPr>
          <w:t>Figure 24. Number of commutes vs. commutes included in the itinerary planning analysis (%) per origin.</w:t>
        </w:r>
        <w:r w:rsidR="00220B2F">
          <w:rPr>
            <w:noProof/>
            <w:webHidden/>
          </w:rPr>
          <w:tab/>
        </w:r>
        <w:r w:rsidR="00220B2F">
          <w:rPr>
            <w:noProof/>
            <w:webHidden/>
          </w:rPr>
          <w:fldChar w:fldCharType="begin"/>
        </w:r>
        <w:r w:rsidR="00220B2F">
          <w:rPr>
            <w:noProof/>
            <w:webHidden/>
          </w:rPr>
          <w:instrText xml:space="preserve"> PAGEREF _Toc38708976 \h </w:instrText>
        </w:r>
        <w:r w:rsidR="00220B2F">
          <w:rPr>
            <w:noProof/>
            <w:webHidden/>
          </w:rPr>
        </w:r>
        <w:r w:rsidR="00220B2F">
          <w:rPr>
            <w:noProof/>
            <w:webHidden/>
          </w:rPr>
          <w:fldChar w:fldCharType="separate"/>
        </w:r>
        <w:r w:rsidR="00220B2F">
          <w:rPr>
            <w:noProof/>
            <w:webHidden/>
          </w:rPr>
          <w:t>49</w:t>
        </w:r>
        <w:r w:rsidR="00220B2F">
          <w:rPr>
            <w:noProof/>
            <w:webHidden/>
          </w:rPr>
          <w:fldChar w:fldCharType="end"/>
        </w:r>
      </w:hyperlink>
    </w:p>
    <w:p w14:paraId="2D9B0B30" w14:textId="3FEC3BC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7" w:history="1">
        <w:r w:rsidR="00220B2F" w:rsidRPr="00B615F0">
          <w:rPr>
            <w:rStyle w:val="Hyperlink"/>
            <w:noProof/>
          </w:rPr>
          <w:t>Figure 25. All shortest paths visualized with feature blending method: overlapping paths show darker on the map. I routed shortest- and quiet paths for all local walking routes to PT stops modelled in the previous phases of the assessment.</w:t>
        </w:r>
        <w:r w:rsidR="00220B2F">
          <w:rPr>
            <w:noProof/>
            <w:webHidden/>
          </w:rPr>
          <w:tab/>
        </w:r>
        <w:r w:rsidR="00220B2F">
          <w:rPr>
            <w:noProof/>
            <w:webHidden/>
          </w:rPr>
          <w:fldChar w:fldCharType="begin"/>
        </w:r>
        <w:r w:rsidR="00220B2F">
          <w:rPr>
            <w:noProof/>
            <w:webHidden/>
          </w:rPr>
          <w:instrText xml:space="preserve"> PAGEREF _Toc38708977 \h </w:instrText>
        </w:r>
        <w:r w:rsidR="00220B2F">
          <w:rPr>
            <w:noProof/>
            <w:webHidden/>
          </w:rPr>
        </w:r>
        <w:r w:rsidR="00220B2F">
          <w:rPr>
            <w:noProof/>
            <w:webHidden/>
          </w:rPr>
          <w:fldChar w:fldCharType="separate"/>
        </w:r>
        <w:r w:rsidR="00220B2F">
          <w:rPr>
            <w:noProof/>
            <w:webHidden/>
          </w:rPr>
          <w:t>50</w:t>
        </w:r>
        <w:r w:rsidR="00220B2F">
          <w:rPr>
            <w:noProof/>
            <w:webHidden/>
          </w:rPr>
          <w:fldChar w:fldCharType="end"/>
        </w:r>
      </w:hyperlink>
    </w:p>
    <w:p w14:paraId="30090D0D" w14:textId="3F08B365"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8" w:history="1">
        <w:r w:rsidR="00220B2F" w:rsidRPr="00B615F0">
          <w:rPr>
            <w:rStyle w:val="Hyperlink"/>
            <w:noProof/>
          </w:rPr>
          <w:t>Figure 32. A typical sequence of actions included in solving one pathfinding problem from the perspective of the route planner application (grey) and user (blue).</w:t>
        </w:r>
        <w:r w:rsidR="00220B2F">
          <w:rPr>
            <w:noProof/>
            <w:webHidden/>
          </w:rPr>
          <w:tab/>
        </w:r>
        <w:r w:rsidR="00220B2F">
          <w:rPr>
            <w:noProof/>
            <w:webHidden/>
          </w:rPr>
          <w:fldChar w:fldCharType="begin"/>
        </w:r>
        <w:r w:rsidR="00220B2F">
          <w:rPr>
            <w:noProof/>
            <w:webHidden/>
          </w:rPr>
          <w:instrText xml:space="preserve"> PAGEREF _Toc38708978 \h </w:instrText>
        </w:r>
        <w:r w:rsidR="00220B2F">
          <w:rPr>
            <w:noProof/>
            <w:webHidden/>
          </w:rPr>
        </w:r>
        <w:r w:rsidR="00220B2F">
          <w:rPr>
            <w:noProof/>
            <w:webHidden/>
          </w:rPr>
          <w:fldChar w:fldCharType="separate"/>
        </w:r>
        <w:r w:rsidR="00220B2F">
          <w:rPr>
            <w:noProof/>
            <w:webHidden/>
          </w:rPr>
          <w:t>59</w:t>
        </w:r>
        <w:r w:rsidR="00220B2F">
          <w:rPr>
            <w:noProof/>
            <w:webHidden/>
          </w:rPr>
          <w:fldChar w:fldCharType="end"/>
        </w:r>
      </w:hyperlink>
    </w:p>
    <w:p w14:paraId="664672AE" w14:textId="234A288E"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79" w:history="1">
        <w:r w:rsidR="00220B2F" w:rsidRPr="00B615F0">
          <w:rPr>
            <w:rStyle w:val="Hyperlink"/>
            <w:noProof/>
          </w:rPr>
          <w:t>Figure 33. The user interface of the quiet path route planner when showing two alternative paths (one shortest path and one quiet path).</w:t>
        </w:r>
        <w:r w:rsidR="00220B2F">
          <w:rPr>
            <w:noProof/>
            <w:webHidden/>
          </w:rPr>
          <w:tab/>
        </w:r>
        <w:r w:rsidR="00220B2F">
          <w:rPr>
            <w:noProof/>
            <w:webHidden/>
          </w:rPr>
          <w:fldChar w:fldCharType="begin"/>
        </w:r>
        <w:r w:rsidR="00220B2F">
          <w:rPr>
            <w:noProof/>
            <w:webHidden/>
          </w:rPr>
          <w:instrText xml:space="preserve"> PAGEREF _Toc38708979 \h </w:instrText>
        </w:r>
        <w:r w:rsidR="00220B2F">
          <w:rPr>
            <w:noProof/>
            <w:webHidden/>
          </w:rPr>
        </w:r>
        <w:r w:rsidR="00220B2F">
          <w:rPr>
            <w:noProof/>
            <w:webHidden/>
          </w:rPr>
          <w:fldChar w:fldCharType="separate"/>
        </w:r>
        <w:r w:rsidR="00220B2F">
          <w:rPr>
            <w:noProof/>
            <w:webHidden/>
          </w:rPr>
          <w:t>60</w:t>
        </w:r>
        <w:r w:rsidR="00220B2F">
          <w:rPr>
            <w:noProof/>
            <w:webHidden/>
          </w:rPr>
          <w:fldChar w:fldCharType="end"/>
        </w:r>
      </w:hyperlink>
    </w:p>
    <w:p w14:paraId="37AA5793" w14:textId="4E4F6773"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0" w:history="1">
        <w:r w:rsidR="00220B2F" w:rsidRPr="00B615F0">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220B2F">
          <w:rPr>
            <w:noProof/>
            <w:webHidden/>
          </w:rPr>
          <w:tab/>
        </w:r>
        <w:r w:rsidR="00220B2F">
          <w:rPr>
            <w:noProof/>
            <w:webHidden/>
          </w:rPr>
          <w:fldChar w:fldCharType="begin"/>
        </w:r>
        <w:r w:rsidR="00220B2F">
          <w:rPr>
            <w:noProof/>
            <w:webHidden/>
          </w:rPr>
          <w:instrText xml:space="preserve"> PAGEREF _Toc38708980 \h </w:instrText>
        </w:r>
        <w:r w:rsidR="00220B2F">
          <w:rPr>
            <w:noProof/>
            <w:webHidden/>
          </w:rPr>
        </w:r>
        <w:r w:rsidR="00220B2F">
          <w:rPr>
            <w:noProof/>
            <w:webHidden/>
          </w:rPr>
          <w:fldChar w:fldCharType="separate"/>
        </w:r>
        <w:r w:rsidR="00220B2F">
          <w:rPr>
            <w:noProof/>
            <w:webHidden/>
          </w:rPr>
          <w:t>60</w:t>
        </w:r>
        <w:r w:rsidR="00220B2F">
          <w:rPr>
            <w:noProof/>
            <w:webHidden/>
          </w:rPr>
          <w:fldChar w:fldCharType="end"/>
        </w:r>
      </w:hyperlink>
    </w:p>
    <w:p w14:paraId="1CEE7E7E" w14:textId="224EB455"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1" w:history="1">
        <w:r w:rsidR="00220B2F" w:rsidRPr="00B615F0">
          <w:rPr>
            <w:rStyle w:val="Hyperlink"/>
            <w:noProof/>
          </w:rPr>
          <w:t>Figure 35. “Add to home screen” -functionality of the web application; the quiet path route planner can be "installed" on user's phone to work similarly as installed apps (without web browser and address bar).</w:t>
        </w:r>
        <w:r w:rsidR="00220B2F">
          <w:rPr>
            <w:noProof/>
            <w:webHidden/>
          </w:rPr>
          <w:tab/>
        </w:r>
        <w:r w:rsidR="00220B2F">
          <w:rPr>
            <w:noProof/>
            <w:webHidden/>
          </w:rPr>
          <w:fldChar w:fldCharType="begin"/>
        </w:r>
        <w:r w:rsidR="00220B2F">
          <w:rPr>
            <w:noProof/>
            <w:webHidden/>
          </w:rPr>
          <w:instrText xml:space="preserve"> PAGEREF _Toc38708981 \h </w:instrText>
        </w:r>
        <w:r w:rsidR="00220B2F">
          <w:rPr>
            <w:noProof/>
            <w:webHidden/>
          </w:rPr>
        </w:r>
        <w:r w:rsidR="00220B2F">
          <w:rPr>
            <w:noProof/>
            <w:webHidden/>
          </w:rPr>
          <w:fldChar w:fldCharType="separate"/>
        </w:r>
        <w:r w:rsidR="00220B2F">
          <w:rPr>
            <w:noProof/>
            <w:webHidden/>
          </w:rPr>
          <w:t>61</w:t>
        </w:r>
        <w:r w:rsidR="00220B2F">
          <w:rPr>
            <w:noProof/>
            <w:webHidden/>
          </w:rPr>
          <w:fldChar w:fldCharType="end"/>
        </w:r>
      </w:hyperlink>
    </w:p>
    <w:p w14:paraId="04776452" w14:textId="142AF5A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2" w:history="1">
        <w:r w:rsidR="00220B2F" w:rsidRPr="00B615F0">
          <w:rPr>
            <w:rStyle w:val="Hyperlink"/>
            <w:noProof/>
          </w:rPr>
          <w:t>Figure 26. Mean walking distances from homes to public transport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2 \h </w:instrText>
        </w:r>
        <w:r w:rsidR="00220B2F">
          <w:rPr>
            <w:noProof/>
            <w:webHidden/>
          </w:rPr>
        </w:r>
        <w:r w:rsidR="00220B2F">
          <w:rPr>
            <w:noProof/>
            <w:webHidden/>
          </w:rPr>
          <w:fldChar w:fldCharType="separate"/>
        </w:r>
        <w:r w:rsidR="00220B2F">
          <w:rPr>
            <w:noProof/>
            <w:webHidden/>
          </w:rPr>
          <w:t>64</w:t>
        </w:r>
        <w:r w:rsidR="00220B2F">
          <w:rPr>
            <w:noProof/>
            <w:webHidden/>
          </w:rPr>
          <w:fldChar w:fldCharType="end"/>
        </w:r>
      </w:hyperlink>
    </w:p>
    <w:p w14:paraId="73504845" w14:textId="08482622"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3" w:history="1">
        <w:r w:rsidR="00220B2F" w:rsidRPr="00B615F0">
          <w:rPr>
            <w:rStyle w:val="Hyperlink"/>
            <w:noProof/>
          </w:rPr>
          <w:t>Figure 27. Mean traffic noise level (dB(A)) on walks from homes to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3 \h </w:instrText>
        </w:r>
        <w:r w:rsidR="00220B2F">
          <w:rPr>
            <w:noProof/>
            <w:webHidden/>
          </w:rPr>
        </w:r>
        <w:r w:rsidR="00220B2F">
          <w:rPr>
            <w:noProof/>
            <w:webHidden/>
          </w:rPr>
          <w:fldChar w:fldCharType="separate"/>
        </w:r>
        <w:r w:rsidR="00220B2F">
          <w:rPr>
            <w:noProof/>
            <w:webHidden/>
          </w:rPr>
          <w:t>65</w:t>
        </w:r>
        <w:r w:rsidR="00220B2F">
          <w:rPr>
            <w:noProof/>
            <w:webHidden/>
          </w:rPr>
          <w:fldChar w:fldCharType="end"/>
        </w:r>
      </w:hyperlink>
    </w:p>
    <w:p w14:paraId="69F17EE4" w14:textId="3D523009"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4" w:history="1">
        <w:r w:rsidR="00220B2F" w:rsidRPr="00B615F0">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4 \h </w:instrText>
        </w:r>
        <w:r w:rsidR="00220B2F">
          <w:rPr>
            <w:noProof/>
            <w:webHidden/>
          </w:rPr>
        </w:r>
        <w:r w:rsidR="00220B2F">
          <w:rPr>
            <w:noProof/>
            <w:webHidden/>
          </w:rPr>
          <w:fldChar w:fldCharType="separate"/>
        </w:r>
        <w:r w:rsidR="00220B2F">
          <w:rPr>
            <w:noProof/>
            <w:webHidden/>
          </w:rPr>
          <w:t>66</w:t>
        </w:r>
        <w:r w:rsidR="00220B2F">
          <w:rPr>
            <w:noProof/>
            <w:webHidden/>
          </w:rPr>
          <w:fldChar w:fldCharType="end"/>
        </w:r>
      </w:hyperlink>
    </w:p>
    <w:p w14:paraId="709DEC88" w14:textId="44545B57"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5" w:history="1">
        <w:r w:rsidR="00220B2F" w:rsidRPr="00B615F0">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5 \h </w:instrText>
        </w:r>
        <w:r w:rsidR="00220B2F">
          <w:rPr>
            <w:noProof/>
            <w:webHidden/>
          </w:rPr>
        </w:r>
        <w:r w:rsidR="00220B2F">
          <w:rPr>
            <w:noProof/>
            <w:webHidden/>
          </w:rPr>
          <w:fldChar w:fldCharType="separate"/>
        </w:r>
        <w:r w:rsidR="00220B2F">
          <w:rPr>
            <w:noProof/>
            <w:webHidden/>
          </w:rPr>
          <w:t>67</w:t>
        </w:r>
        <w:r w:rsidR="00220B2F">
          <w:rPr>
            <w:noProof/>
            <w:webHidden/>
          </w:rPr>
          <w:fldChar w:fldCharType="end"/>
        </w:r>
      </w:hyperlink>
    </w:p>
    <w:p w14:paraId="75881956" w14:textId="1B1E5079"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6" w:history="1">
        <w:r w:rsidR="00220B2F" w:rsidRPr="00B615F0">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6 \h </w:instrText>
        </w:r>
        <w:r w:rsidR="00220B2F">
          <w:rPr>
            <w:noProof/>
            <w:webHidden/>
          </w:rPr>
        </w:r>
        <w:r w:rsidR="00220B2F">
          <w:rPr>
            <w:noProof/>
            <w:webHidden/>
          </w:rPr>
          <w:fldChar w:fldCharType="separate"/>
        </w:r>
        <w:r w:rsidR="00220B2F">
          <w:rPr>
            <w:noProof/>
            <w:webHidden/>
          </w:rPr>
          <w:t>68</w:t>
        </w:r>
        <w:r w:rsidR="00220B2F">
          <w:rPr>
            <w:noProof/>
            <w:webHidden/>
          </w:rPr>
          <w:fldChar w:fldCharType="end"/>
        </w:r>
      </w:hyperlink>
    </w:p>
    <w:p w14:paraId="0140E2DF" w14:textId="17D760B1"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7" w:history="1">
        <w:r w:rsidR="00220B2F" w:rsidRPr="00B615F0">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220B2F">
          <w:rPr>
            <w:noProof/>
            <w:webHidden/>
          </w:rPr>
          <w:tab/>
        </w:r>
        <w:r w:rsidR="00220B2F">
          <w:rPr>
            <w:noProof/>
            <w:webHidden/>
          </w:rPr>
          <w:fldChar w:fldCharType="begin"/>
        </w:r>
        <w:r w:rsidR="00220B2F">
          <w:rPr>
            <w:noProof/>
            <w:webHidden/>
          </w:rPr>
          <w:instrText xml:space="preserve"> PAGEREF _Toc38708987 \h </w:instrText>
        </w:r>
        <w:r w:rsidR="00220B2F">
          <w:rPr>
            <w:noProof/>
            <w:webHidden/>
          </w:rPr>
        </w:r>
        <w:r w:rsidR="00220B2F">
          <w:rPr>
            <w:noProof/>
            <w:webHidden/>
          </w:rPr>
          <w:fldChar w:fldCharType="separate"/>
        </w:r>
        <w:r w:rsidR="00220B2F">
          <w:rPr>
            <w:noProof/>
            <w:webHidden/>
          </w:rPr>
          <w:t>69</w:t>
        </w:r>
        <w:r w:rsidR="00220B2F">
          <w:rPr>
            <w:noProof/>
            <w:webHidden/>
          </w:rPr>
          <w:fldChar w:fldCharType="end"/>
        </w:r>
      </w:hyperlink>
    </w:p>
    <w:p w14:paraId="314C2468" w14:textId="22577F9B" w:rsidR="00220B2F"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8" w:history="1">
        <w:r w:rsidR="00220B2F" w:rsidRPr="00B615F0">
          <w:rPr>
            <w:rStyle w:val="Hyperlink"/>
            <w:noProof/>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220B2F">
          <w:rPr>
            <w:noProof/>
            <w:webHidden/>
          </w:rPr>
          <w:tab/>
        </w:r>
        <w:r w:rsidR="00220B2F">
          <w:rPr>
            <w:noProof/>
            <w:webHidden/>
          </w:rPr>
          <w:fldChar w:fldCharType="begin"/>
        </w:r>
        <w:r w:rsidR="00220B2F">
          <w:rPr>
            <w:noProof/>
            <w:webHidden/>
          </w:rPr>
          <w:instrText xml:space="preserve"> PAGEREF _Toc38708988 \h </w:instrText>
        </w:r>
        <w:r w:rsidR="00220B2F">
          <w:rPr>
            <w:noProof/>
            <w:webHidden/>
          </w:rPr>
        </w:r>
        <w:r w:rsidR="00220B2F">
          <w:rPr>
            <w:noProof/>
            <w:webHidden/>
          </w:rPr>
          <w:fldChar w:fldCharType="separate"/>
        </w:r>
        <w:r w:rsidR="00220B2F">
          <w:rPr>
            <w:noProof/>
            <w:webHidden/>
          </w:rPr>
          <w:t>71</w:t>
        </w:r>
        <w:r w:rsidR="00220B2F">
          <w:rPr>
            <w:noProof/>
            <w:webHidden/>
          </w:rPr>
          <w:fldChar w:fldCharType="end"/>
        </w:r>
      </w:hyperlink>
    </w:p>
    <w:p w14:paraId="511D87BE" w14:textId="76B68451"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89" w:history="1">
        <w:r w:rsidR="00220B2F" w:rsidRPr="00DF5660">
          <w:rPr>
            <w:rStyle w:val="Hyperlink"/>
            <w:noProof/>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89 \h </w:instrText>
        </w:r>
        <w:r w:rsidR="00220B2F" w:rsidRPr="00DF5660">
          <w:rPr>
            <w:noProof/>
            <w:webHidden/>
          </w:rPr>
        </w:r>
        <w:r w:rsidR="00220B2F" w:rsidRPr="00DF5660">
          <w:rPr>
            <w:noProof/>
            <w:webHidden/>
          </w:rPr>
          <w:fldChar w:fldCharType="separate"/>
        </w:r>
        <w:r w:rsidR="00220B2F" w:rsidRPr="00DF5660">
          <w:rPr>
            <w:noProof/>
            <w:webHidden/>
          </w:rPr>
          <w:t>72</w:t>
        </w:r>
        <w:r w:rsidR="00220B2F" w:rsidRPr="00DF5660">
          <w:rPr>
            <w:noProof/>
            <w:webHidden/>
          </w:rPr>
          <w:fldChar w:fldCharType="end"/>
        </w:r>
      </w:hyperlink>
    </w:p>
    <w:p w14:paraId="74ED60D2" w14:textId="15D54D54"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0" w:history="1">
        <w:r w:rsidR="00220B2F" w:rsidRPr="00DF5660">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0 \h </w:instrText>
        </w:r>
        <w:r w:rsidR="00220B2F" w:rsidRPr="00DF5660">
          <w:rPr>
            <w:noProof/>
            <w:webHidden/>
          </w:rPr>
        </w:r>
        <w:r w:rsidR="00220B2F" w:rsidRPr="00DF5660">
          <w:rPr>
            <w:noProof/>
            <w:webHidden/>
          </w:rPr>
          <w:fldChar w:fldCharType="separate"/>
        </w:r>
        <w:r w:rsidR="00220B2F" w:rsidRPr="00DF5660">
          <w:rPr>
            <w:noProof/>
            <w:webHidden/>
          </w:rPr>
          <w:t>83</w:t>
        </w:r>
        <w:r w:rsidR="00220B2F" w:rsidRPr="00DF5660">
          <w:rPr>
            <w:noProof/>
            <w:webHidden/>
          </w:rPr>
          <w:fldChar w:fldCharType="end"/>
        </w:r>
      </w:hyperlink>
    </w:p>
    <w:p w14:paraId="51A843E3" w14:textId="2C833211"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1" w:history="1">
        <w:r w:rsidR="00220B2F" w:rsidRPr="00DF5660">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1 \h </w:instrText>
        </w:r>
        <w:r w:rsidR="00220B2F" w:rsidRPr="00DF5660">
          <w:rPr>
            <w:noProof/>
            <w:webHidden/>
          </w:rPr>
        </w:r>
        <w:r w:rsidR="00220B2F" w:rsidRPr="00DF5660">
          <w:rPr>
            <w:noProof/>
            <w:webHidden/>
          </w:rPr>
          <w:fldChar w:fldCharType="separate"/>
        </w:r>
        <w:r w:rsidR="00220B2F" w:rsidRPr="00DF5660">
          <w:rPr>
            <w:noProof/>
            <w:webHidden/>
          </w:rPr>
          <w:t>83</w:t>
        </w:r>
        <w:r w:rsidR="00220B2F" w:rsidRPr="00DF5660">
          <w:rPr>
            <w:noProof/>
            <w:webHidden/>
          </w:rPr>
          <w:fldChar w:fldCharType="end"/>
        </w:r>
      </w:hyperlink>
    </w:p>
    <w:p w14:paraId="24BB8C4D" w14:textId="3F412F03" w:rsidR="00D908C2" w:rsidRPr="00CC2F87" w:rsidRDefault="00D908C2" w:rsidP="00F6412D">
      <w:pPr>
        <w:ind w:left="284" w:hanging="284"/>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00D64473" w14:textId="474849A5" w:rsidR="00220B2F" w:rsidRPr="00DF5660" w:rsidRDefault="00D908C2"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r w:rsidRPr="00DF5660">
        <w:fldChar w:fldCharType="begin"/>
      </w:r>
      <w:r w:rsidRPr="00DF5660">
        <w:instrText xml:space="preserve"> TOC \h \z \c "Table" </w:instrText>
      </w:r>
      <w:r w:rsidRPr="00DF5660">
        <w:fldChar w:fldCharType="separate"/>
      </w:r>
      <w:hyperlink w:anchor="_Toc38708992" w:history="1">
        <w:r w:rsidR="00220B2F" w:rsidRPr="00DF5660">
          <w:rPr>
            <w:rStyle w:val="Hyperlink"/>
            <w:noProof/>
          </w:rPr>
          <w:t>Table 1. Data that were used in the study.</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2 \h </w:instrText>
        </w:r>
        <w:r w:rsidR="00220B2F" w:rsidRPr="00DF5660">
          <w:rPr>
            <w:noProof/>
            <w:webHidden/>
          </w:rPr>
        </w:r>
        <w:r w:rsidR="00220B2F" w:rsidRPr="00DF5660">
          <w:rPr>
            <w:noProof/>
            <w:webHidden/>
          </w:rPr>
          <w:fldChar w:fldCharType="separate"/>
        </w:r>
        <w:r w:rsidR="00220B2F" w:rsidRPr="00DF5660">
          <w:rPr>
            <w:noProof/>
            <w:webHidden/>
          </w:rPr>
          <w:t>20</w:t>
        </w:r>
        <w:r w:rsidR="00220B2F" w:rsidRPr="00DF5660">
          <w:rPr>
            <w:noProof/>
            <w:webHidden/>
          </w:rPr>
          <w:fldChar w:fldCharType="end"/>
        </w:r>
      </w:hyperlink>
    </w:p>
    <w:p w14:paraId="370C92B2" w14:textId="42C0F3CF"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3" w:history="1">
        <w:r w:rsidR="00220B2F" w:rsidRPr="00DF5660">
          <w:rPr>
            <w:rStyle w:val="Hyperlink"/>
            <w:noProof/>
          </w:rPr>
          <w:t>Table 2. Query strings for street network data downloads to be used with Overpass API and OSMnx python library.</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3 \h </w:instrText>
        </w:r>
        <w:r w:rsidR="00220B2F" w:rsidRPr="00DF5660">
          <w:rPr>
            <w:noProof/>
            <w:webHidden/>
          </w:rPr>
        </w:r>
        <w:r w:rsidR="00220B2F" w:rsidRPr="00DF5660">
          <w:rPr>
            <w:noProof/>
            <w:webHidden/>
          </w:rPr>
          <w:fldChar w:fldCharType="separate"/>
        </w:r>
        <w:r w:rsidR="00220B2F" w:rsidRPr="00DF5660">
          <w:rPr>
            <w:noProof/>
            <w:webHidden/>
          </w:rPr>
          <w:t>26</w:t>
        </w:r>
        <w:r w:rsidR="00220B2F" w:rsidRPr="00DF5660">
          <w:rPr>
            <w:noProof/>
            <w:webHidden/>
          </w:rPr>
          <w:fldChar w:fldCharType="end"/>
        </w:r>
      </w:hyperlink>
    </w:p>
    <w:p w14:paraId="786482DD" w14:textId="7E4E009B"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4" w:history="1">
        <w:r w:rsidR="00220B2F" w:rsidRPr="00DF5660">
          <w:rPr>
            <w:rStyle w:val="Hyperlink"/>
            <w:noProof/>
          </w:rPr>
          <w:t>Table 3. Noise cost coefficients for dB range from 45 dB to 75 dB calculated with both equations presented in this chapter (3 &amp; 4).</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4 \h </w:instrText>
        </w:r>
        <w:r w:rsidR="00220B2F" w:rsidRPr="00DF5660">
          <w:rPr>
            <w:noProof/>
            <w:webHidden/>
          </w:rPr>
        </w:r>
        <w:r w:rsidR="00220B2F" w:rsidRPr="00DF5660">
          <w:rPr>
            <w:noProof/>
            <w:webHidden/>
          </w:rPr>
          <w:fldChar w:fldCharType="separate"/>
        </w:r>
        <w:r w:rsidR="00220B2F" w:rsidRPr="00DF5660">
          <w:rPr>
            <w:noProof/>
            <w:webHidden/>
          </w:rPr>
          <w:t>33</w:t>
        </w:r>
        <w:r w:rsidR="00220B2F" w:rsidRPr="00DF5660">
          <w:rPr>
            <w:noProof/>
            <w:webHidden/>
          </w:rPr>
          <w:fldChar w:fldCharType="end"/>
        </w:r>
      </w:hyperlink>
    </w:p>
    <w:p w14:paraId="42FD5989" w14:textId="17B03B0F"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5" w:history="1">
        <w:r w:rsidR="00220B2F" w:rsidRPr="00DF5660">
          <w:rPr>
            <w:rStyle w:val="Hyperlink"/>
            <w:noProof/>
          </w:rPr>
          <w:t>Table 4. The noise exposure indices that were defined for measuring dynamic traffic noise exposure and reduction in noise exposure on quiet paths.</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5 \h </w:instrText>
        </w:r>
        <w:r w:rsidR="00220B2F" w:rsidRPr="00DF5660">
          <w:rPr>
            <w:noProof/>
            <w:webHidden/>
          </w:rPr>
        </w:r>
        <w:r w:rsidR="00220B2F" w:rsidRPr="00DF5660">
          <w:rPr>
            <w:noProof/>
            <w:webHidden/>
          </w:rPr>
          <w:fldChar w:fldCharType="separate"/>
        </w:r>
        <w:r w:rsidR="00220B2F" w:rsidRPr="00DF5660">
          <w:rPr>
            <w:noProof/>
            <w:webHidden/>
          </w:rPr>
          <w:t>39</w:t>
        </w:r>
        <w:r w:rsidR="00220B2F" w:rsidRPr="00DF5660">
          <w:rPr>
            <w:noProof/>
            <w:webHidden/>
          </w:rPr>
          <w:fldChar w:fldCharType="end"/>
        </w:r>
      </w:hyperlink>
    </w:p>
    <w:p w14:paraId="0C60C35A" w14:textId="67A7472E"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6" w:history="1">
        <w:r w:rsidR="00220B2F" w:rsidRPr="00DF5660">
          <w:rPr>
            <w:rStyle w:val="Hyperlink"/>
            <w:noProof/>
          </w:rPr>
          <w:t>Table 5. Parameters used in public transport itinerary planning with Digitransit routing API.</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6 \h </w:instrText>
        </w:r>
        <w:r w:rsidR="00220B2F" w:rsidRPr="00DF5660">
          <w:rPr>
            <w:noProof/>
            <w:webHidden/>
          </w:rPr>
        </w:r>
        <w:r w:rsidR="00220B2F" w:rsidRPr="00DF5660">
          <w:rPr>
            <w:noProof/>
            <w:webHidden/>
          </w:rPr>
          <w:fldChar w:fldCharType="separate"/>
        </w:r>
        <w:r w:rsidR="00220B2F" w:rsidRPr="00DF5660">
          <w:rPr>
            <w:noProof/>
            <w:webHidden/>
          </w:rPr>
          <w:t>46</w:t>
        </w:r>
        <w:r w:rsidR="00220B2F" w:rsidRPr="00DF5660">
          <w:rPr>
            <w:noProof/>
            <w:webHidden/>
          </w:rPr>
          <w:fldChar w:fldCharType="end"/>
        </w:r>
      </w:hyperlink>
    </w:p>
    <w:p w14:paraId="7732FA5B" w14:textId="76FEF554"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7" w:history="1">
        <w:r w:rsidR="00220B2F" w:rsidRPr="00DF5660">
          <w:rPr>
            <w:rStyle w:val="Hyperlink"/>
            <w:noProof/>
          </w:rPr>
          <w:t>Table 6. Descriptive statistics of the length of the shortest paths to PT stops and commuting destinations, both separately and combined (n=31291).</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7 \h </w:instrText>
        </w:r>
        <w:r w:rsidR="00220B2F" w:rsidRPr="00DF5660">
          <w:rPr>
            <w:noProof/>
            <w:webHidden/>
          </w:rPr>
        </w:r>
        <w:r w:rsidR="00220B2F" w:rsidRPr="00DF5660">
          <w:rPr>
            <w:noProof/>
            <w:webHidden/>
          </w:rPr>
          <w:fldChar w:fldCharType="separate"/>
        </w:r>
        <w:r w:rsidR="00220B2F" w:rsidRPr="00DF5660">
          <w:rPr>
            <w:noProof/>
            <w:webHidden/>
          </w:rPr>
          <w:t>49</w:t>
        </w:r>
        <w:r w:rsidR="00220B2F" w:rsidRPr="00DF5660">
          <w:rPr>
            <w:noProof/>
            <w:webHidden/>
          </w:rPr>
          <w:fldChar w:fldCharType="end"/>
        </w:r>
      </w:hyperlink>
    </w:p>
    <w:p w14:paraId="79BB6AC5" w14:textId="7C40C9A8"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8" w:history="1">
        <w:r w:rsidR="00220B2F" w:rsidRPr="00DF5660">
          <w:rPr>
            <w:rStyle w:val="Hyperlink"/>
            <w:noProof/>
          </w:rPr>
          <w:t>Table 9. Descriptions of the path properties returned by the quiet path routing API.</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8 \h </w:instrText>
        </w:r>
        <w:r w:rsidR="00220B2F" w:rsidRPr="00DF5660">
          <w:rPr>
            <w:noProof/>
            <w:webHidden/>
          </w:rPr>
        </w:r>
        <w:r w:rsidR="00220B2F" w:rsidRPr="00DF5660">
          <w:rPr>
            <w:noProof/>
            <w:webHidden/>
          </w:rPr>
          <w:fldChar w:fldCharType="separate"/>
        </w:r>
        <w:r w:rsidR="00220B2F" w:rsidRPr="00DF5660">
          <w:rPr>
            <w:noProof/>
            <w:webHidden/>
          </w:rPr>
          <w:t>53</w:t>
        </w:r>
        <w:r w:rsidR="00220B2F" w:rsidRPr="00DF5660">
          <w:rPr>
            <w:noProof/>
            <w:webHidden/>
          </w:rPr>
          <w:fldChar w:fldCharType="end"/>
        </w:r>
      </w:hyperlink>
    </w:p>
    <w:p w14:paraId="25FBEF32" w14:textId="745ABD67"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8999" w:history="1">
        <w:r w:rsidR="00220B2F" w:rsidRPr="00DF5660">
          <w:rPr>
            <w:rStyle w:val="Hyperlink"/>
            <w:noProof/>
          </w:rPr>
          <w:t>Table 10. A FeatureCollection of two paths returned from the quiet path routing API.</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8999 \h </w:instrText>
        </w:r>
        <w:r w:rsidR="00220B2F" w:rsidRPr="00DF5660">
          <w:rPr>
            <w:noProof/>
            <w:webHidden/>
          </w:rPr>
        </w:r>
        <w:r w:rsidR="00220B2F" w:rsidRPr="00DF5660">
          <w:rPr>
            <w:noProof/>
            <w:webHidden/>
          </w:rPr>
          <w:fldChar w:fldCharType="separate"/>
        </w:r>
        <w:r w:rsidR="00220B2F" w:rsidRPr="00DF5660">
          <w:rPr>
            <w:noProof/>
            <w:webHidden/>
          </w:rPr>
          <w:t>56</w:t>
        </w:r>
        <w:r w:rsidR="00220B2F" w:rsidRPr="00DF5660">
          <w:rPr>
            <w:noProof/>
            <w:webHidden/>
          </w:rPr>
          <w:fldChar w:fldCharType="end"/>
        </w:r>
      </w:hyperlink>
    </w:p>
    <w:p w14:paraId="4D140CBB" w14:textId="5F43914D"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0" w:history="1">
        <w:r w:rsidR="00220B2F" w:rsidRPr="00DF5660">
          <w:rPr>
            <w:rStyle w:val="Hyperlink"/>
            <w:noProof/>
          </w:rPr>
          <w:t>Table 11. Minor features and functionalities of the route planner UI that aim to improve the overall user experience of the application.</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0 \h </w:instrText>
        </w:r>
        <w:r w:rsidR="00220B2F" w:rsidRPr="00DF5660">
          <w:rPr>
            <w:noProof/>
            <w:webHidden/>
          </w:rPr>
        </w:r>
        <w:r w:rsidR="00220B2F" w:rsidRPr="00DF5660">
          <w:rPr>
            <w:noProof/>
            <w:webHidden/>
          </w:rPr>
          <w:fldChar w:fldCharType="separate"/>
        </w:r>
        <w:r w:rsidR="00220B2F" w:rsidRPr="00DF5660">
          <w:rPr>
            <w:noProof/>
            <w:webHidden/>
          </w:rPr>
          <w:t>57</w:t>
        </w:r>
        <w:r w:rsidR="00220B2F" w:rsidRPr="00DF5660">
          <w:rPr>
            <w:noProof/>
            <w:webHidden/>
          </w:rPr>
          <w:fldChar w:fldCharType="end"/>
        </w:r>
      </w:hyperlink>
    </w:p>
    <w:p w14:paraId="15394B49" w14:textId="13EEFB15"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1" w:history="1">
        <w:r w:rsidR="00220B2F" w:rsidRPr="00DF5660">
          <w:rPr>
            <w:rStyle w:val="Hyperlink"/>
            <w:noProof/>
          </w:rPr>
          <w:t>Table 7. Descriptive statistics of exposure to traffic noise on the first walks of public transport itineraries to workplaces and on direct walks to nearby workplaces (n=30160).</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1 \h </w:instrText>
        </w:r>
        <w:r w:rsidR="00220B2F" w:rsidRPr="00DF5660">
          <w:rPr>
            <w:noProof/>
            <w:webHidden/>
          </w:rPr>
        </w:r>
        <w:r w:rsidR="00220B2F" w:rsidRPr="00DF5660">
          <w:rPr>
            <w:noProof/>
            <w:webHidden/>
          </w:rPr>
          <w:fldChar w:fldCharType="separate"/>
        </w:r>
        <w:r w:rsidR="00220B2F" w:rsidRPr="00DF5660">
          <w:rPr>
            <w:noProof/>
            <w:webHidden/>
          </w:rPr>
          <w:t>62</w:t>
        </w:r>
        <w:r w:rsidR="00220B2F" w:rsidRPr="00DF5660">
          <w:rPr>
            <w:noProof/>
            <w:webHidden/>
          </w:rPr>
          <w:fldChar w:fldCharType="end"/>
        </w:r>
      </w:hyperlink>
    </w:p>
    <w:p w14:paraId="5209F1D5" w14:textId="283C6905"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2" w:history="1">
        <w:r w:rsidR="00220B2F" w:rsidRPr="00DF5660">
          <w:rPr>
            <w:rStyle w:val="Hyperlink"/>
            <w:noProof/>
          </w:rPr>
          <w:t>Table 8. Descriptive statistics of exposure to traffic noise on the first walks of public transport itineraries to workplaces (direct walks to nearby workplaces are filtered out, n=17891).</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2 \h </w:instrText>
        </w:r>
        <w:r w:rsidR="00220B2F" w:rsidRPr="00DF5660">
          <w:rPr>
            <w:noProof/>
            <w:webHidden/>
          </w:rPr>
        </w:r>
        <w:r w:rsidR="00220B2F" w:rsidRPr="00DF5660">
          <w:rPr>
            <w:noProof/>
            <w:webHidden/>
          </w:rPr>
          <w:fldChar w:fldCharType="separate"/>
        </w:r>
        <w:r w:rsidR="00220B2F" w:rsidRPr="00DF5660">
          <w:rPr>
            <w:noProof/>
            <w:webHidden/>
          </w:rPr>
          <w:t>62</w:t>
        </w:r>
        <w:r w:rsidR="00220B2F" w:rsidRPr="00DF5660">
          <w:rPr>
            <w:noProof/>
            <w:webHidden/>
          </w:rPr>
          <w:fldChar w:fldCharType="end"/>
        </w:r>
      </w:hyperlink>
    </w:p>
    <w:p w14:paraId="628F48B3" w14:textId="199942D9"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3" w:history="1">
        <w:r w:rsidR="00220B2F" w:rsidRPr="00DF5660">
          <w:rPr>
            <w:rStyle w:val="Hyperlink"/>
            <w:noProof/>
          </w:rPr>
          <w:t>Table 12.  Descriptive statistics of the achievable reductions in noise exposure index ER</w:t>
        </w:r>
        <w:r w:rsidR="00220B2F" w:rsidRPr="00DF5660">
          <w:rPr>
            <w:rStyle w:val="Hyperlink"/>
            <w:noProof/>
            <w:vertAlign w:val="subscript"/>
          </w:rPr>
          <w:t xml:space="preserve">+65dB </w:t>
        </w:r>
        <w:r w:rsidR="00220B2F" w:rsidRPr="00DF5660">
          <w:rPr>
            <w:rStyle w:val="Hyperlink"/>
            <w:noProof/>
          </w:rPr>
          <w:t>on different subsets of the paths. The subsets were defined by 1) the length of the shortest path, 2) the length difference of the quiet path and 3) the initial ER</w:t>
        </w:r>
        <w:r w:rsidR="00220B2F" w:rsidRPr="00DF5660">
          <w:rPr>
            <w:rStyle w:val="Hyperlink"/>
            <w:noProof/>
            <w:vertAlign w:val="subscript"/>
          </w:rPr>
          <w:t xml:space="preserve">+65dB </w:t>
        </w:r>
        <w:r w:rsidR="00220B2F" w:rsidRPr="00DF5660">
          <w:rPr>
            <w:rStyle w:val="Hyperlink"/>
            <w:noProof/>
          </w:rPr>
          <w:t>(n</w:t>
        </w:r>
        <w:r w:rsidR="00220B2F" w:rsidRPr="00DF5660">
          <w:rPr>
            <w:rStyle w:val="Hyperlink"/>
            <w:noProof/>
            <w:vertAlign w:val="subscript"/>
          </w:rPr>
          <w:t xml:space="preserve">300-600m </w:t>
        </w:r>
        <w:r w:rsidR="00220B2F" w:rsidRPr="00DF5660">
          <w:rPr>
            <w:rStyle w:val="Hyperlink"/>
            <w:noProof/>
          </w:rPr>
          <w:t>= 4338, n</w:t>
        </w:r>
        <w:r w:rsidR="00220B2F" w:rsidRPr="00DF5660">
          <w:rPr>
            <w:rStyle w:val="Hyperlink"/>
            <w:noProof/>
            <w:vertAlign w:val="subscript"/>
          </w:rPr>
          <w:t xml:space="preserve">700-1300m </w:t>
        </w:r>
        <w:r w:rsidR="00220B2F" w:rsidRPr="00DF5660">
          <w:rPr>
            <w:rStyle w:val="Hyperlink"/>
            <w:noProof/>
          </w:rPr>
          <w:t>= 7842).</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3 \h </w:instrText>
        </w:r>
        <w:r w:rsidR="00220B2F" w:rsidRPr="00DF5660">
          <w:rPr>
            <w:noProof/>
            <w:webHidden/>
          </w:rPr>
        </w:r>
        <w:r w:rsidR="00220B2F" w:rsidRPr="00DF5660">
          <w:rPr>
            <w:noProof/>
            <w:webHidden/>
          </w:rPr>
          <w:fldChar w:fldCharType="separate"/>
        </w:r>
        <w:r w:rsidR="00220B2F" w:rsidRPr="00DF5660">
          <w:rPr>
            <w:noProof/>
            <w:webHidden/>
          </w:rPr>
          <w:t>73</w:t>
        </w:r>
        <w:r w:rsidR="00220B2F" w:rsidRPr="00DF5660">
          <w:rPr>
            <w:noProof/>
            <w:webHidden/>
          </w:rPr>
          <w:fldChar w:fldCharType="end"/>
        </w:r>
      </w:hyperlink>
    </w:p>
    <w:p w14:paraId="2DE4F071" w14:textId="171C2E17"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4" w:history="1">
        <w:r w:rsidR="00220B2F" w:rsidRPr="00DF5660">
          <w:rPr>
            <w:rStyle w:val="Hyperlink"/>
            <w:noProof/>
          </w:rPr>
          <w:t>Table 13. Descriptive statistics of the achievable reductions in noise exposure index dB</w:t>
        </w:r>
        <w:r w:rsidR="00220B2F" w:rsidRPr="00DF5660">
          <w:rPr>
            <w:rStyle w:val="Hyperlink"/>
            <w:noProof/>
            <w:vertAlign w:val="subscript"/>
          </w:rPr>
          <w:t xml:space="preserve">mean </w:t>
        </w:r>
        <w:r w:rsidR="00220B2F" w:rsidRPr="00DF5660">
          <w:rPr>
            <w:rStyle w:val="Hyperlink"/>
            <w:noProof/>
          </w:rPr>
          <w:t>on different subsets of the paths. The subsets were defined by 1) the length of the shortest path, 2) the length difference of the quiet path and 3) the initial dB</w:t>
        </w:r>
        <w:r w:rsidR="00220B2F" w:rsidRPr="00DF5660">
          <w:rPr>
            <w:rStyle w:val="Hyperlink"/>
            <w:noProof/>
            <w:vertAlign w:val="subscript"/>
          </w:rPr>
          <w:t xml:space="preserve">mean </w:t>
        </w:r>
        <w:r w:rsidR="00220B2F" w:rsidRPr="00DF5660">
          <w:rPr>
            <w:rStyle w:val="Hyperlink"/>
            <w:noProof/>
          </w:rPr>
          <w:t>(n</w:t>
        </w:r>
        <w:r w:rsidR="00220B2F" w:rsidRPr="00DF5660">
          <w:rPr>
            <w:rStyle w:val="Hyperlink"/>
            <w:noProof/>
            <w:vertAlign w:val="subscript"/>
          </w:rPr>
          <w:t xml:space="preserve">300-600m </w:t>
        </w:r>
        <w:r w:rsidR="00220B2F" w:rsidRPr="00DF5660">
          <w:rPr>
            <w:rStyle w:val="Hyperlink"/>
            <w:noProof/>
          </w:rPr>
          <w:t>= 4103, n</w:t>
        </w:r>
        <w:r w:rsidR="00220B2F" w:rsidRPr="00DF5660">
          <w:rPr>
            <w:rStyle w:val="Hyperlink"/>
            <w:noProof/>
            <w:vertAlign w:val="subscript"/>
          </w:rPr>
          <w:t xml:space="preserve">700-1300m </w:t>
        </w:r>
        <w:r w:rsidR="00220B2F" w:rsidRPr="00DF5660">
          <w:rPr>
            <w:rStyle w:val="Hyperlink"/>
            <w:noProof/>
          </w:rPr>
          <w:t>= 6925).</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4 \h </w:instrText>
        </w:r>
        <w:r w:rsidR="00220B2F" w:rsidRPr="00DF5660">
          <w:rPr>
            <w:noProof/>
            <w:webHidden/>
          </w:rPr>
        </w:r>
        <w:r w:rsidR="00220B2F" w:rsidRPr="00DF5660">
          <w:rPr>
            <w:noProof/>
            <w:webHidden/>
          </w:rPr>
          <w:fldChar w:fldCharType="separate"/>
        </w:r>
        <w:r w:rsidR="00220B2F" w:rsidRPr="00DF5660">
          <w:rPr>
            <w:noProof/>
            <w:webHidden/>
          </w:rPr>
          <w:t>74</w:t>
        </w:r>
        <w:r w:rsidR="00220B2F" w:rsidRPr="00DF5660">
          <w:rPr>
            <w:noProof/>
            <w:webHidden/>
          </w:rPr>
          <w:fldChar w:fldCharType="end"/>
        </w:r>
      </w:hyperlink>
    </w:p>
    <w:p w14:paraId="42E8EABA" w14:textId="482DD414"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5" w:history="1">
        <w:r w:rsidR="00220B2F" w:rsidRPr="00DF5660">
          <w:rPr>
            <w:rStyle w:val="Hyperlink"/>
            <w:noProof/>
          </w:rPr>
          <w:t>Table 14. Differences in path length between shortest paths and reference paths (n=31228).</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5 \h </w:instrText>
        </w:r>
        <w:r w:rsidR="00220B2F" w:rsidRPr="00DF5660">
          <w:rPr>
            <w:noProof/>
            <w:webHidden/>
          </w:rPr>
        </w:r>
        <w:r w:rsidR="00220B2F" w:rsidRPr="00DF5660">
          <w:rPr>
            <w:noProof/>
            <w:webHidden/>
          </w:rPr>
          <w:fldChar w:fldCharType="separate"/>
        </w:r>
        <w:r w:rsidR="00220B2F" w:rsidRPr="00DF5660">
          <w:rPr>
            <w:noProof/>
            <w:webHidden/>
          </w:rPr>
          <w:t>81</w:t>
        </w:r>
        <w:r w:rsidR="00220B2F" w:rsidRPr="00DF5660">
          <w:rPr>
            <w:noProof/>
            <w:webHidden/>
          </w:rPr>
          <w:fldChar w:fldCharType="end"/>
        </w:r>
      </w:hyperlink>
    </w:p>
    <w:p w14:paraId="7C81CCF0" w14:textId="2B59627D" w:rsidR="00220B2F" w:rsidRPr="00DF5660" w:rsidRDefault="00107B10" w:rsidP="00F6412D">
      <w:pPr>
        <w:pStyle w:val="TableofFigures"/>
        <w:tabs>
          <w:tab w:val="right" w:leader="dot" w:pos="9622"/>
        </w:tabs>
        <w:ind w:left="284" w:hanging="284"/>
        <w:rPr>
          <w:rFonts w:asciiTheme="minorHAnsi" w:eastAsiaTheme="minorEastAsia" w:hAnsiTheme="minorHAnsi" w:cstheme="minorBidi"/>
          <w:noProof/>
          <w:sz w:val="24"/>
          <w:lang w:val="en-FI" w:eastAsia="en-GB"/>
        </w:rPr>
      </w:pPr>
      <w:hyperlink w:anchor="_Toc38709006" w:history="1">
        <w:r w:rsidR="00220B2F" w:rsidRPr="00DF5660">
          <w:rPr>
            <w:rStyle w:val="Hyperlink"/>
            <w:noProof/>
          </w:rPr>
          <w:t>Table 15. Statistics of offsets (i.e. distances) between the origin and destination points of the paths and the origin and destination points of the reference paths.</w:t>
        </w:r>
        <w:r w:rsidR="00220B2F" w:rsidRPr="00DF5660">
          <w:rPr>
            <w:noProof/>
            <w:webHidden/>
          </w:rPr>
          <w:tab/>
        </w:r>
        <w:r w:rsidR="00220B2F" w:rsidRPr="00DF5660">
          <w:rPr>
            <w:noProof/>
            <w:webHidden/>
          </w:rPr>
          <w:fldChar w:fldCharType="begin"/>
        </w:r>
        <w:r w:rsidR="00220B2F" w:rsidRPr="00DF5660">
          <w:rPr>
            <w:noProof/>
            <w:webHidden/>
          </w:rPr>
          <w:instrText xml:space="preserve"> PAGEREF _Toc38709006 \h </w:instrText>
        </w:r>
        <w:r w:rsidR="00220B2F" w:rsidRPr="00DF5660">
          <w:rPr>
            <w:noProof/>
            <w:webHidden/>
          </w:rPr>
        </w:r>
        <w:r w:rsidR="00220B2F" w:rsidRPr="00DF5660">
          <w:rPr>
            <w:noProof/>
            <w:webHidden/>
          </w:rPr>
          <w:fldChar w:fldCharType="separate"/>
        </w:r>
        <w:r w:rsidR="00220B2F" w:rsidRPr="00DF5660">
          <w:rPr>
            <w:noProof/>
            <w:webHidden/>
          </w:rPr>
          <w:t>82</w:t>
        </w:r>
        <w:r w:rsidR="00220B2F" w:rsidRPr="00DF5660">
          <w:rPr>
            <w:noProof/>
            <w:webHidden/>
          </w:rPr>
          <w:fldChar w:fldCharType="end"/>
        </w:r>
      </w:hyperlink>
    </w:p>
    <w:p w14:paraId="2CB65C54" w14:textId="1AA01E8F" w:rsidR="005658EA" w:rsidRPr="00DF5660" w:rsidRDefault="00D908C2" w:rsidP="005658EA">
      <w:pPr>
        <w:jc w:val="left"/>
      </w:pPr>
      <w:r w:rsidRPr="00DF5660">
        <w:fldChar w:fldCharType="end"/>
      </w:r>
    </w:p>
    <w:p w14:paraId="1AE742AC" w14:textId="77777777" w:rsidR="005658EA" w:rsidRPr="00DF5660" w:rsidRDefault="005658EA">
      <w:pPr>
        <w:spacing w:after="0" w:line="240" w:lineRule="auto"/>
        <w:jc w:val="left"/>
      </w:pPr>
      <w:r w:rsidRPr="00DF5660">
        <w:br w:type="page"/>
      </w:r>
    </w:p>
    <w:p w14:paraId="29456EA5" w14:textId="2F5F0BB6" w:rsidR="009C6E4D" w:rsidRDefault="009431D4" w:rsidP="001879D7">
      <w:pPr>
        <w:jc w:val="left"/>
        <w:rPr>
          <w:b/>
          <w:bCs/>
          <w:sz w:val="30"/>
          <w:szCs w:val="30"/>
        </w:rPr>
      </w:pPr>
      <w:r>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1879D7" w:rsidRPr="00CC2F87"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Default="001879D7" w:rsidP="009C6E4D">
            <w:pPr>
              <w:pStyle w:val="TableText"/>
              <w:spacing w:before="0" w:after="240" w:line="240" w:lineRule="auto"/>
            </w:pPr>
            <w:r>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Default="001879D7" w:rsidP="009C6E4D">
            <w:pPr>
              <w:pStyle w:val="TableText"/>
              <w:spacing w:before="0" w:after="240" w:line="240" w:lineRule="auto"/>
            </w:pPr>
            <w:r>
              <w:t>Progressive Web Application</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Default="00C372A6" w:rsidP="009C6E4D">
            <w:pPr>
              <w:pStyle w:val="TableText"/>
              <w:spacing w:before="0" w:after="240" w:line="240" w:lineRule="auto"/>
            </w:pPr>
            <w:r>
              <w:t>Single</w:t>
            </w:r>
            <w:r w:rsidR="006E1E52">
              <w:t>-</w:t>
            </w:r>
            <w:r w:rsidR="001D1106">
              <w:t>p</w:t>
            </w:r>
            <w:r>
              <w:t>age (</w:t>
            </w:r>
            <w:r w:rsidR="001C32CE">
              <w:t>w</w:t>
            </w:r>
            <w:r>
              <w:t>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1" w:name="_Toc38738040"/>
      <w:r>
        <w:lastRenderedPageBreak/>
        <w:t>INTRODUCTION</w:t>
      </w:r>
      <w:bookmarkEnd w:id="1"/>
    </w:p>
    <w:p w14:paraId="1CAC0CF4" w14:textId="1FA4C7AE"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 xml:space="preserve">are emerging in urban context. Undoubtedly, walking </w:t>
      </w:r>
      <w:r w:rsidR="00777BE5">
        <w:t xml:space="preserve">has remained </w:t>
      </w:r>
      <w:r w:rsidR="00C70089" w:rsidRPr="00CC2F87">
        <w:t>the most popular mode of active transport since it doesn’t require any accessories and</w:t>
      </w:r>
      <w:r w:rsidR="008011B5">
        <w:t xml:space="preserve"> it</w:t>
      </w:r>
      <w:r w:rsidR="00C70089" w:rsidRPr="00CC2F87">
        <w:t xml:space="preserve"> is essential part of all itineraries made by public transport.</w:t>
      </w:r>
      <w:r w:rsidR="00FE7CA3">
        <w:t xml:space="preserve"> </w:t>
      </w:r>
    </w:p>
    <w:p w14:paraId="0F799F38" w14:textId="3FCE3DDC" w:rsidR="00C70089" w:rsidRPr="00CC2F87" w:rsidRDefault="00E043D1" w:rsidP="00C70089">
      <w:r>
        <w:t>S</w:t>
      </w:r>
      <w:r w:rsidR="006D7E3D">
        <w:t>ignificant health</w:t>
      </w:r>
      <w:r w:rsidR="0042656A">
        <w:t xml:space="preserve">, societal </w:t>
      </w:r>
      <w:r w:rsidR="006D7E3D">
        <w:t xml:space="preserve">and environmental benefits have been </w:t>
      </w:r>
      <w:r>
        <w:t xml:space="preserve">anticipated and </w:t>
      </w:r>
      <w:r w:rsidR="006D7E3D">
        <w:t xml:space="preserve">identified from shift to active </w:t>
      </w:r>
      <w:r w:rsidR="00C70089" w:rsidRPr="00CC2F87">
        <w:t xml:space="preserve">transport modes </w:t>
      </w:r>
      <w:r w:rsidR="006D7E3D">
        <w:t xml:space="preserve">from </w:t>
      </w:r>
      <w:r w:rsidR="00C578BB">
        <w:t xml:space="preserve">using private </w:t>
      </w:r>
      <w:r w:rsidR="006D7E3D">
        <w:t xml:space="preserve">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w:t>
      </w:r>
      <w:proofErr w:type="spellStart"/>
      <w:r w:rsidR="006D7E3D">
        <w:t>Pucher</w:t>
      </w:r>
      <w:proofErr w:type="spellEnd"/>
      <w:r w:rsidR="006D7E3D">
        <w:t xml:space="preserve"> &amp; Buehler, 2010; </w:t>
      </w:r>
      <w:proofErr w:type="spellStart"/>
      <w:r w:rsidR="006D7E3D">
        <w:t>Rabl</w:t>
      </w:r>
      <w:proofErr w:type="spellEnd"/>
      <w:r w:rsidR="006D7E3D">
        <w:t xml:space="preserve"> &amp; de </w:t>
      </w:r>
      <w:proofErr w:type="spellStart"/>
      <w:r w:rsidR="006D7E3D">
        <w:t>Nazelle</w:t>
      </w:r>
      <w:proofErr w:type="spellEnd"/>
      <w:r w:rsidR="006D7E3D">
        <w:t>,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w:t>
      </w:r>
      <w:r w:rsidR="00ED2E5A">
        <w:t xml:space="preserve">the </w:t>
      </w:r>
      <w:r>
        <w:t>physical activity</w:t>
      </w:r>
      <w:r w:rsidR="00C70089" w:rsidRPr="00CC2F87">
        <w:t xml:space="preserve">. </w:t>
      </w:r>
      <w:r w:rsidR="00B010DF">
        <w:t>Thus</w:t>
      </w:r>
      <w:r w:rsidR="00C70089" w:rsidRPr="00CC2F87">
        <w:t xml:space="preserv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6B1E62">
        <w:t xml:space="preserve">waling and cycling </w:t>
      </w:r>
      <w:r w:rsidR="00010BCC">
        <w:t>practical and pleasant</w:t>
      </w:r>
      <w:r w:rsidR="00C70089" w:rsidRPr="00CC2F87">
        <w:t xml:space="preserve">. </w:t>
      </w:r>
    </w:p>
    <w:p w14:paraId="47DDF21F" w14:textId="3B0F90AE" w:rsidR="00C70089" w:rsidRPr="00CC2F87" w:rsidRDefault="00C70089" w:rsidP="00C70089">
      <w:r w:rsidRPr="00CC2F87">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w:t>
      </w:r>
      <w:r w:rsidR="00E86398">
        <w:t xml:space="preserve">street </w:t>
      </w:r>
      <w:r w:rsidRPr="00CC2F87">
        <w:t>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w:t>
      </w:r>
      <w:proofErr w:type="spellStart"/>
      <w:r w:rsidR="006A505B" w:rsidRPr="00CC2F87">
        <w:t>Maghelal</w:t>
      </w:r>
      <w:proofErr w:type="spellEnd"/>
      <w:r w:rsidR="006A505B" w:rsidRPr="00CC2F87">
        <w:t xml:space="preserve">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5084B094" w:rsidR="00C70089" w:rsidRPr="00CC2F87" w:rsidRDefault="00C70089" w:rsidP="00C70089">
      <w:r w:rsidRPr="00CC2F87">
        <w:t>Many of the factors limiting walkability</w:t>
      </w:r>
      <w:r w:rsidR="00751A56">
        <w:t>,</w:t>
      </w:r>
      <w:r w:rsidRPr="00CC2F87">
        <w:t xml:space="preserve"> </w:t>
      </w:r>
      <w:r w:rsidR="00751A56">
        <w:t>or</w:t>
      </w:r>
      <w:r w:rsidRPr="00CC2F87">
        <w:t xml:space="preserve"> </w:t>
      </w:r>
      <w:r w:rsidR="00F92DFB">
        <w:t xml:space="preserve">the </w:t>
      </w:r>
      <w:r w:rsidR="00E949C1">
        <w:t>convenience</w:t>
      </w:r>
      <w:r w:rsidR="00B20366" w:rsidRPr="00B20366">
        <w:t xml:space="preserve"> </w:t>
      </w:r>
      <w:r w:rsidR="00B20366">
        <w:t xml:space="preserve">of </w:t>
      </w:r>
      <w:r w:rsidRPr="00CC2F87">
        <w:t xml:space="preserve">active transport modes </w:t>
      </w:r>
      <w:r w:rsidR="00751A56">
        <w:t xml:space="preserve">in general, </w:t>
      </w:r>
      <w:r w:rsidRPr="00CC2F87">
        <w:t xml:space="preserve">are caused by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and thus reduce the opportunities for walking and cycling.</w:t>
      </w:r>
      <w:r w:rsidR="00AB7907" w:rsidRPr="00CC2F87">
        <w:t xml:space="preserve"> </w:t>
      </w:r>
    </w:p>
    <w:p w14:paraId="61CB09C0" w14:textId="33FEC066"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a</w:t>
      </w:r>
      <w:r w:rsidR="00593EA4">
        <w:t xml:space="preserve"> negative </w:t>
      </w:r>
      <w:r w:rsidR="00C70089" w:rsidRPr="00CC2F87">
        <w:t xml:space="preserve">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air pollutions can cause or worsen many lung diseases such as asthma or even cance</w:t>
      </w:r>
      <w:r w:rsidR="002C09EA">
        <w:t>r</w:t>
      </w:r>
      <w:r w:rsidR="00BB4E2E">
        <w:t xml:space="preserve"> (WHO Europe, 2018a)</w:t>
      </w:r>
      <w:r w:rsidR="00C70089" w:rsidRPr="00CC2F87">
        <w:t xml:space="preserve">. Secondly, </w:t>
      </w:r>
      <w:r w:rsidR="00CA6D22">
        <w:t xml:space="preserve">varying levels of </w:t>
      </w:r>
      <w:r w:rsidR="00BC3A40">
        <w:t xml:space="preserve">community </w:t>
      </w:r>
      <w:r w:rsidR="00CA6D22">
        <w:t xml:space="preserve">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 xml:space="preserve">is likely to cause </w:t>
      </w:r>
      <w:r w:rsidR="004C3262">
        <w:t>adverse</w:t>
      </w:r>
      <w:r w:rsidR="00D80327">
        <w:t xml:space="preser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w:t>
      </w:r>
      <w:proofErr w:type="spellStart"/>
      <w:r w:rsidR="005F1FC3">
        <w:t>Babisch</w:t>
      </w:r>
      <w:proofErr w:type="spellEnd"/>
      <w:r w:rsidR="005F1FC3">
        <w:t xml:space="preserve"> et al., 2005; </w:t>
      </w:r>
      <w:proofErr w:type="spellStart"/>
      <w:r w:rsidR="005F1FC3">
        <w:t>Ising</w:t>
      </w:r>
      <w:proofErr w:type="spellEnd"/>
      <w:r w:rsidR="005F1FC3">
        <w:t xml:space="preserve"> et al., 1980; </w:t>
      </w:r>
      <w:proofErr w:type="spellStart"/>
      <w:r w:rsidR="005F1FC3">
        <w:t>Passchier</w:t>
      </w:r>
      <w:proofErr w:type="spellEnd"/>
      <w:r w:rsidR="005F1FC3">
        <w:t xml:space="preserve">-Vermeer W &amp; </w:t>
      </w:r>
      <w:proofErr w:type="spellStart"/>
      <w:r w:rsidR="005F1FC3">
        <w:t>Passchier</w:t>
      </w:r>
      <w:proofErr w:type="spellEnd"/>
      <w:r w:rsidR="005F1FC3">
        <w:t xml:space="preserve"> W F, 2000)</w:t>
      </w:r>
      <w:r w:rsidR="00410F75" w:rsidRPr="00CC2F87">
        <w:fldChar w:fldCharType="end"/>
      </w:r>
      <w:r w:rsidR="00410F75" w:rsidRPr="00CC2F87">
        <w:t>.</w:t>
      </w:r>
      <w:r w:rsidR="00B5372B" w:rsidRPr="00CC2F87">
        <w:t xml:space="preserve"> </w:t>
      </w:r>
      <w:r w:rsidR="000154B6">
        <w:t xml:space="preserve">The list of potential health effects </w:t>
      </w:r>
      <w:r w:rsidR="00BA6285">
        <w:t xml:space="preserve">of traffic noise </w:t>
      </w:r>
      <w:r w:rsidR="000154B6">
        <w:t>i</w:t>
      </w:r>
      <w:r w:rsidR="00704FDE">
        <w:t>s</w:t>
      </w:r>
      <w:r w:rsidR="000154B6">
        <w:t xml:space="preserve"> longer but </w:t>
      </w:r>
      <w:r w:rsidR="00704FDE">
        <w:t xml:space="preserve">lacking </w:t>
      </w:r>
      <w:r w:rsidR="00D2726C">
        <w:t xml:space="preserve">sufficient </w:t>
      </w:r>
      <w:r w:rsidR="000154B6">
        <w:t xml:space="preserve">scientific evidence. </w:t>
      </w:r>
      <w:r w:rsidR="00BD5A99">
        <w:t xml:space="preserve">Due to </w:t>
      </w:r>
      <w:r w:rsidR="00CE1E7C">
        <w:t xml:space="preserve">simultaneously </w:t>
      </w:r>
      <w:r w:rsidR="00BD5A99">
        <w:t xml:space="preserve">increasing traffic flows and numbers of </w:t>
      </w:r>
      <w:r w:rsidR="00EB2AE6">
        <w:t xml:space="preserve">daily </w:t>
      </w:r>
      <w:r w:rsidR="00BD5A99">
        <w:t>commuters</w:t>
      </w:r>
      <w:r w:rsidR="00605032">
        <w:t xml:space="preserve"> in urban areas</w:t>
      </w:r>
      <w:r w:rsidR="00BD5A99">
        <w:t>, the negative</w:t>
      </w:r>
      <w:r w:rsidR="00EB2AE6">
        <w:t xml:space="preserve"> </w:t>
      </w:r>
      <w:r w:rsidR="00BD5A99">
        <w:t xml:space="preserve">effects of traffic noise </w:t>
      </w:r>
      <w:r w:rsidR="00A33E1A">
        <w:t xml:space="preserve">on public health </w:t>
      </w:r>
      <w:r w:rsidR="00BD5A99">
        <w:t xml:space="preserve">are likely to get amplified in the </w:t>
      </w:r>
      <w:r w:rsidR="007140A6">
        <w:t xml:space="preserve">futur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807D2D" w14:textId="6EB8CD36"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w:t>
      </w:r>
      <w:r w:rsidR="00AD33D2">
        <w:t xml:space="preserve">alternative, </w:t>
      </w:r>
      <w:r w:rsidR="0053413B">
        <w:t>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3976EE04"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700155">
        <w:t>The</w:t>
      </w:r>
      <w:r w:rsidR="00C040B7">
        <w:t xml:space="preserve"> </w:t>
      </w:r>
      <w:r w:rsidR="000C3793">
        <w:t xml:space="preserve">proposed </w:t>
      </w:r>
      <w:r w:rsidR="00C040B7">
        <w:t>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827D42">
        <w:t xml:space="preserve">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r w:rsidR="00A749E8">
        <w:t xml:space="preserve">The feasibility of the developed methods is demonstrated </w:t>
      </w:r>
      <w:r w:rsidR="00922426">
        <w:t xml:space="preserve">through a </w:t>
      </w:r>
      <w:r w:rsidR="00A749E8">
        <w:t>case study of Helsinki.</w:t>
      </w:r>
      <w:r w:rsidR="008F11B8">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0998557D"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w:t>
      </w:r>
      <w:r w:rsidR="00091BA2">
        <w:t xml:space="preserve">alternative, </w:t>
      </w:r>
      <w:r w:rsidR="006440BC">
        <w:t>quieter paths</w:t>
      </w:r>
    </w:p>
    <w:p w14:paraId="6D615B4E" w14:textId="5A2470EB" w:rsidR="00BA5C29" w:rsidRPr="00CC2F87" w:rsidRDefault="00BA5C29" w:rsidP="00BA5C29">
      <w:pPr>
        <w:pStyle w:val="ListParagraph"/>
        <w:numPr>
          <w:ilvl w:val="0"/>
          <w:numId w:val="2"/>
        </w:numPr>
      </w:pPr>
      <w:r>
        <w:t xml:space="preserve">Develop a mobile-friendly web-based route planner application </w:t>
      </w:r>
      <w:r w:rsidR="002F295A">
        <w:t xml:space="preserve">that </w:t>
      </w:r>
      <w:r w:rsidR="00474758">
        <w:t>employs</w:t>
      </w:r>
      <w:r>
        <w:t xml:space="preserve"> the </w:t>
      </w:r>
      <w:r w:rsidR="006662FB">
        <w:t>“</w:t>
      </w:r>
      <w:r>
        <w:t>quiet path routing method</w:t>
      </w:r>
      <w:r w:rsidR="006662FB">
        <w:t>”</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1666FA0D"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1824F142" w14:textId="000B296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w:t>
      </w:r>
      <w:r w:rsidR="003177D5">
        <w:t xml:space="preserve">1) </w:t>
      </w:r>
      <w:r w:rsidR="000C1658">
        <w:t xml:space="preserve">develop a </w:t>
      </w:r>
      <w:r w:rsidR="00D45D5F">
        <w:t xml:space="preserve">novel </w:t>
      </w:r>
      <w:r w:rsidR="003177D5">
        <w:t>routing analysis</w:t>
      </w:r>
      <w:r w:rsidR="00D45D5F">
        <w:t xml:space="preserve"> framework</w:t>
      </w:r>
      <w:r w:rsidR="003177D5">
        <w:t xml:space="preserve"> to support exposure-based routing, 2</w:t>
      </w:r>
      <w:r w:rsidR="00486DE6" w:rsidRPr="00CC2F87">
        <w:t xml:space="preserve">) </w:t>
      </w:r>
      <w:r w:rsidR="000C1658">
        <w:t xml:space="preserve">facilitate </w:t>
      </w:r>
      <w:r w:rsidR="00486DE6" w:rsidRPr="00CC2F87">
        <w:t xml:space="preserve">citizens to choose healthier (quieter) walking routes </w:t>
      </w:r>
      <w:r w:rsidR="003177D5">
        <w:t>and 3</w:t>
      </w:r>
      <w:r w:rsidR="00C21F1F">
        <w:t xml:space="preserve">) </w:t>
      </w:r>
      <w:r w:rsidR="000C1658">
        <w:t xml:space="preserve">help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320B3">
        <w:t xml:space="preserve">first and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2" w:name="_Toc38738041"/>
      <w:r w:rsidRPr="009D01DC">
        <w:lastRenderedPageBreak/>
        <w:t>BACKGROUND</w:t>
      </w:r>
      <w:bookmarkEnd w:id="2"/>
    </w:p>
    <w:p w14:paraId="6EBB17F7" w14:textId="3F3F92F1" w:rsidR="00DF5975" w:rsidRPr="00CC2F87" w:rsidRDefault="002D2AE8" w:rsidP="00B31DAC">
      <w:pPr>
        <w:pStyle w:val="Heading2"/>
      </w:pPr>
      <w:bookmarkStart w:id="3" w:name="_Toc38738042"/>
      <w:r>
        <w:t>Defining noise</w:t>
      </w:r>
      <w:bookmarkEnd w:id="3"/>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116CA23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220B2F">
        <w:t xml:space="preserve">Figure </w:t>
      </w:r>
      <w:r w:rsidR="00220B2F">
        <w:rPr>
          <w:noProof/>
        </w:rPr>
        <w:t>1</w:t>
      </w:r>
      <w:r w:rsidR="00BC0879">
        <w:fldChar w:fldCharType="end"/>
      </w:r>
      <w:r w:rsidR="00BC0879">
        <w:t>)</w:t>
      </w:r>
      <w:r w:rsidR="00360121">
        <w:t xml:space="preserve">. </w:t>
      </w:r>
    </w:p>
    <w:p w14:paraId="07512ECD" w14:textId="77777777" w:rsidR="0098228E" w:rsidRDefault="0098228E" w:rsidP="0035208F">
      <w:pPr>
        <w:keepNext/>
        <w:spacing w:after="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4F35EBCB" w:rsidR="00DA5EEB" w:rsidRDefault="0098228E" w:rsidP="0098228E">
      <w:pPr>
        <w:pStyle w:val="Caption"/>
        <w:jc w:val="both"/>
      </w:pPr>
      <w:bookmarkStart w:id="4" w:name="_Ref32583277"/>
      <w:bookmarkStart w:id="5" w:name="_Toc38708953"/>
      <w:r w:rsidRPr="00026723">
        <w:rPr>
          <w:b/>
          <w:bCs/>
        </w:rPr>
        <w:t xml:space="preserve">Figure </w:t>
      </w:r>
      <w:r w:rsidRPr="00026723">
        <w:rPr>
          <w:b/>
          <w:bCs/>
        </w:rPr>
        <w:fldChar w:fldCharType="begin"/>
      </w:r>
      <w:r w:rsidRPr="00026723">
        <w:rPr>
          <w:b/>
          <w:bCs/>
        </w:rPr>
        <w:instrText xml:space="preserve"> SEQ Figure \* ARABIC </w:instrText>
      </w:r>
      <w:r w:rsidRPr="00026723">
        <w:rPr>
          <w:b/>
          <w:bCs/>
        </w:rPr>
        <w:fldChar w:fldCharType="separate"/>
      </w:r>
      <w:r w:rsidR="00220B2F" w:rsidRPr="00026723">
        <w:rPr>
          <w:b/>
          <w:bCs/>
          <w:noProof/>
        </w:rPr>
        <w:t>1</w:t>
      </w:r>
      <w:r w:rsidRPr="00026723">
        <w:rPr>
          <w:b/>
          <w:bCs/>
        </w:rPr>
        <w:fldChar w:fldCharType="end"/>
      </w:r>
      <w:bookmarkEnd w:id="4"/>
      <w:r w:rsidRPr="00026723">
        <w:rPr>
          <w:b/>
          <w:bCs/>
        </w:rPr>
        <w:t>.</w:t>
      </w:r>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5"/>
    </w:p>
    <w:p w14:paraId="0CE4CC75" w14:textId="2002D0D8" w:rsidR="0077247F" w:rsidRDefault="00461FCB" w:rsidP="0077247F">
      <w:pPr>
        <w:pStyle w:val="Heading2"/>
      </w:pPr>
      <w:bookmarkStart w:id="6" w:name="_Toc38738043"/>
      <w:r>
        <w:t>T</w:t>
      </w:r>
      <w:r w:rsidR="0077247F" w:rsidRPr="00CC2F87">
        <w:t>raffic noise</w:t>
      </w:r>
      <w:r>
        <w:t xml:space="preserve"> and health</w:t>
      </w:r>
      <w:bookmarkEnd w:id="6"/>
    </w:p>
    <w:p w14:paraId="5591B70D" w14:textId="6A1DD216" w:rsidR="0036511B" w:rsidRDefault="00DA5EEB" w:rsidP="00DA5EEB">
      <w:r>
        <w:lastRenderedPageBreak/>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67E24013"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6C02BD">
        <w:rPr>
          <w:noProof/>
        </w:rPr>
        <w:t>b</w:t>
      </w:r>
      <w:r w:rsidR="00E61179">
        <w:rPr>
          <w:noProof/>
        </w:rPr>
        <w:t>)</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BB4E2E">
        <w:rPr>
          <w:noProof/>
        </w:rPr>
        <w:t>b</w:t>
      </w:r>
      <w:r w:rsidR="000A055B">
        <w:rPr>
          <w:noProof/>
        </w:rPr>
        <w:t>)</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39ABF5B5"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20B2F">
        <w:t xml:space="preserve">Figure </w:t>
      </w:r>
      <w:r w:rsidR="00220B2F">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768BAFC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6C02BD">
        <w:rPr>
          <w:noProof/>
        </w:rPr>
        <w:t>b</w:t>
      </w:r>
      <w:r w:rsidR="002C6B45">
        <w:rPr>
          <w:noProof/>
        </w:rPr>
        <w:t>)</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some of the </w:t>
      </w:r>
      <w:r w:rsidR="00EC0E7B">
        <w:t xml:space="preserve">health </w:t>
      </w:r>
      <w:r w:rsidR="00493CEC">
        <w:t xml:space="preserve">effects are developed over years or decades of cumulative exposure while some </w:t>
      </w:r>
      <w:r w:rsidR="00493CEC">
        <w:lastRenderedPageBreak/>
        <w:t xml:space="preserve">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6B06D3">
        <w:rPr>
          <w:noProof/>
        </w:rPr>
        <w:t xml:space="preserve">; </w:t>
      </w:r>
      <w:r w:rsidR="006B06D3">
        <w:t>WHO</w:t>
      </w:r>
      <w:r w:rsidR="006B06D3" w:rsidRPr="006B06D3">
        <w:t>, 2011</w:t>
      </w:r>
      <w:r w:rsidR="00493CEC">
        <w:rPr>
          <w:noProof/>
        </w:rPr>
        <w:t>)</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BB4E2E">
        <w:rPr>
          <w:noProof/>
        </w:rPr>
        <w:t>b</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2609766A" w:rsidR="008641E7" w:rsidRPr="008641E7" w:rsidRDefault="008641E7" w:rsidP="008641E7">
      <w:pPr>
        <w:pStyle w:val="Caption"/>
        <w:jc w:val="both"/>
      </w:pPr>
      <w:bookmarkStart w:id="7" w:name="_Ref33718460"/>
      <w:bookmarkStart w:id="8" w:name="_Toc38708954"/>
      <w:r w:rsidRPr="008C4D1F">
        <w:rPr>
          <w:b/>
          <w:bCs/>
        </w:rPr>
        <w:t xml:space="preserve">Figure </w:t>
      </w:r>
      <w:r w:rsidRPr="008C4D1F">
        <w:rPr>
          <w:b/>
          <w:bCs/>
        </w:rPr>
        <w:fldChar w:fldCharType="begin"/>
      </w:r>
      <w:r w:rsidRPr="008C4D1F">
        <w:rPr>
          <w:b/>
          <w:bCs/>
        </w:rPr>
        <w:instrText xml:space="preserve"> SEQ Figure \* ARABIC </w:instrText>
      </w:r>
      <w:r w:rsidRPr="008C4D1F">
        <w:rPr>
          <w:b/>
          <w:bCs/>
        </w:rPr>
        <w:fldChar w:fldCharType="separate"/>
      </w:r>
      <w:r w:rsidR="00220B2F" w:rsidRPr="008C4D1F">
        <w:rPr>
          <w:b/>
          <w:bCs/>
          <w:noProof/>
        </w:rPr>
        <w:t>2</w:t>
      </w:r>
      <w:r w:rsidRPr="008C4D1F">
        <w:rPr>
          <w:b/>
          <w:bCs/>
        </w:rPr>
        <w:fldChar w:fldCharType="end"/>
      </w:r>
      <w:bookmarkEnd w:id="7"/>
      <w:r w:rsidRPr="008C4D1F">
        <w:rPr>
          <w:b/>
          <w:bCs/>
        </w:rPr>
        <w:t>.</w:t>
      </w:r>
      <w:r>
        <w:t xml:space="preserve">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8"/>
      <w:r>
        <w:t xml:space="preserve"> </w:t>
      </w:r>
    </w:p>
    <w:p w14:paraId="28968D3C" w14:textId="3131517F" w:rsidR="00F20A39" w:rsidRPr="00CC2F87" w:rsidRDefault="00F20A39" w:rsidP="00F20A39">
      <w:pPr>
        <w:pStyle w:val="Heading2"/>
      </w:pPr>
      <w:bookmarkStart w:id="9" w:name="_Toc38738044"/>
      <w:r>
        <w:t>Traffic noise modeling</w:t>
      </w:r>
      <w:bookmarkEnd w:id="9"/>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4E52237D" w:rsidR="007A6FD7" w:rsidRDefault="007A6FD7" w:rsidP="007A6FD7">
      <w:pPr>
        <w:pStyle w:val="Heading2"/>
      </w:pPr>
      <w:bookmarkStart w:id="10" w:name="_Toc38738045"/>
      <w:r>
        <w:t xml:space="preserve">Active modes </w:t>
      </w:r>
      <w:r w:rsidR="00834C09">
        <w:t xml:space="preserve">of transport </w:t>
      </w:r>
      <w:r>
        <w:t>in cities</w:t>
      </w:r>
      <w:bookmarkEnd w:id="10"/>
    </w:p>
    <w:p w14:paraId="0C709E78" w14:textId="7BC21FE1" w:rsidR="002717DF" w:rsidRDefault="00325979" w:rsidP="00482DCC">
      <w:r>
        <w:t xml:space="preserve">In recent years, city planners and policy makers have acknowledged the need to promote environmentally, socially and economically </w:t>
      </w:r>
      <w:r w:rsidR="005D5B08">
        <w:t xml:space="preserve">more </w:t>
      </w:r>
      <w:r>
        <w:t>sustainable travel modes</w:t>
      </w:r>
      <w:r w:rsidR="001A3DA6">
        <w:t xml:space="preserve"> (</w:t>
      </w:r>
      <w:proofErr w:type="spellStart"/>
      <w:r w:rsidR="001A3DA6" w:rsidRPr="00015920">
        <w:t>Pucher</w:t>
      </w:r>
      <w:proofErr w:type="spellEnd"/>
      <w:r w:rsidR="001A3DA6" w:rsidRPr="00015920">
        <w:t xml:space="preserve"> &amp; Dijkstra</w:t>
      </w:r>
      <w:r w:rsidR="001A3DA6">
        <w:t xml:space="preserve"> </w:t>
      </w:r>
      <w:r w:rsidR="001A3DA6" w:rsidRPr="00015920">
        <w:t>2003)</w:t>
      </w:r>
      <w:r>
        <w:t>.</w:t>
      </w:r>
      <w:r w:rsidR="0075298F">
        <w:t xml:space="preserve"> </w:t>
      </w:r>
      <w:r w:rsidR="00DA09C7">
        <w:t>Consequently</w:t>
      </w:r>
      <w:r w:rsidR="00DE0D21">
        <w:t xml:space="preserve">, opportunities for </w:t>
      </w:r>
      <w:r w:rsidR="00FB63B2">
        <w:t>active transport modes</w:t>
      </w:r>
      <w:r w:rsidR="00CF1D19">
        <w:t xml:space="preserve"> have improved </w:t>
      </w:r>
      <w:r w:rsidR="006F0CCE">
        <w:t xml:space="preserve">and </w:t>
      </w:r>
      <w:r w:rsidR="00DE0D21">
        <w:t>are</w:t>
      </w:r>
      <w:r w:rsidR="00FB63B2">
        <w:t xml:space="preserve"> improving </w:t>
      </w:r>
      <w:r w:rsidR="00DE0D21">
        <w:t xml:space="preserve">in </w:t>
      </w:r>
      <w:r w:rsidR="00FB63B2">
        <w:t>many cities</w:t>
      </w:r>
      <w:r w:rsidR="00DA0496">
        <w:t xml:space="preserve"> </w:t>
      </w:r>
      <w:r w:rsidR="00C370C7">
        <w:t>and p</w:t>
      </w:r>
      <w:r w:rsidR="00007F9B">
        <w:t>articularly</w:t>
      </w:r>
      <w:r w:rsidR="00434634">
        <w:t xml:space="preserve"> walking and cycling</w:t>
      </w:r>
      <w:r w:rsidR="00FB63B2">
        <w:t xml:space="preserve"> </w:t>
      </w:r>
      <w:r w:rsidR="001A706C">
        <w:t>have</w:t>
      </w:r>
      <w:r w:rsidR="00434634">
        <w:t xml:space="preserve"> </w:t>
      </w:r>
      <w:r w:rsidR="001A706C">
        <w:t xml:space="preserve">become </w:t>
      </w:r>
      <w:r w:rsidR="000B72F1">
        <w:t>increasingly</w:t>
      </w:r>
      <w:r w:rsidR="00434634">
        <w:t xml:space="preserve"> popular. </w:t>
      </w:r>
      <w:r w:rsidR="002717DF">
        <w:t xml:space="preserve">As per </w:t>
      </w:r>
      <w:proofErr w:type="spellStart"/>
      <w:r w:rsidR="002717DF" w:rsidRPr="00015920">
        <w:t>Pucher</w:t>
      </w:r>
      <w:proofErr w:type="spellEnd"/>
      <w:r w:rsidR="002717DF" w:rsidRPr="00015920">
        <w:t xml:space="preserve"> &amp; Dijkstra</w:t>
      </w:r>
      <w:r w:rsidR="002717DF">
        <w:t xml:space="preserve"> (</w:t>
      </w:r>
      <w:r w:rsidR="002717DF" w:rsidRPr="00015920">
        <w:t>2003)</w:t>
      </w:r>
      <w:r w:rsidR="00526C01">
        <w:t>:</w:t>
      </w:r>
      <w:r w:rsidR="002717DF">
        <w:t xml:space="preserve"> “</w:t>
      </w:r>
      <w:r w:rsidR="002717DF" w:rsidRPr="00015920">
        <w:t>In most European countries, at least a fourth of urban trips are made by walking or cycling</w:t>
      </w:r>
      <w:r w:rsidR="002717DF">
        <w:t xml:space="preserve">”. In the case of Helsinki, for example, the popularity of walking and cycling have increased for several </w:t>
      </w:r>
      <w:r w:rsidR="002717DF" w:rsidRPr="006F362C">
        <w:t>consecutive</w:t>
      </w:r>
      <w:r w:rsidR="002717DF">
        <w:t xml:space="preserve"> years and reached the shares of 29 % and 9 % (respectively) of all trips </w:t>
      </w:r>
      <w:r w:rsidR="002717DF">
        <w:fldChar w:fldCharType="begin"/>
      </w:r>
      <w:r w:rsidR="002717DF">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fldChar w:fldCharType="separate"/>
      </w:r>
      <w:r w:rsidR="002717DF">
        <w:rPr>
          <w:noProof/>
        </w:rPr>
        <w:t>(Brandt et al., 2018)</w:t>
      </w:r>
      <w:r w:rsidR="002717DF">
        <w:fldChar w:fldCharType="end"/>
      </w:r>
      <w:r w:rsidR="002717DF">
        <w:t xml:space="preserve">. </w:t>
      </w:r>
    </w:p>
    <w:p w14:paraId="01E92773" w14:textId="0531CE1B" w:rsidR="005D7967" w:rsidRDefault="002717DF" w:rsidP="00482DCC">
      <w:r>
        <w:t xml:space="preserve">Walking and cycling </w:t>
      </w:r>
      <w:r w:rsidR="001C39CD">
        <w:t>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proofErr w:type="spellStart"/>
      <w:r w:rsidR="00250EAD">
        <w:t>Litman</w:t>
      </w:r>
      <w:proofErr w:type="spellEnd"/>
      <w:r w:rsidR="00250EAD">
        <w:t xml:space="preserve"> 2010, </w:t>
      </w:r>
      <w:proofErr w:type="spellStart"/>
      <w:r w:rsidR="004613F5" w:rsidRPr="004613F5">
        <w:t>Pucher</w:t>
      </w:r>
      <w:proofErr w:type="spellEnd"/>
      <w:r w:rsidR="004613F5" w:rsidRPr="004613F5">
        <w:t xml:space="preserve"> &amp; Buehler, 2010; </w:t>
      </w:r>
      <w:proofErr w:type="spellStart"/>
      <w:r w:rsidR="004613F5" w:rsidRPr="004613F5">
        <w:t>Rabl</w:t>
      </w:r>
      <w:proofErr w:type="spellEnd"/>
      <w:r w:rsidR="004613F5" w:rsidRPr="004613F5">
        <w:t xml:space="preserve"> &amp; de Nazelle, 2012)</w:t>
      </w:r>
      <w:r w:rsidR="001C39CD">
        <w:t>.</w:t>
      </w:r>
      <w:r w:rsidR="005D7967">
        <w:t xml:space="preserve"> While the positive health effects arise from the physical activity, then</w:t>
      </w:r>
      <w:r w:rsidR="0068409C">
        <w:t xml:space="preserve"> adverse</w:t>
      </w:r>
      <w:r w:rsidR="005D7967">
        <w:t xml:space="preserve"> </w:t>
      </w:r>
      <w:r w:rsidR="00AD04A9">
        <w:t xml:space="preserve">environmental </w:t>
      </w:r>
      <w:r w:rsidR="005D7967">
        <w:t xml:space="preserve">exposure during the activity </w:t>
      </w:r>
      <w:r w:rsidR="00D12B6A">
        <w:t>may limit the net health effect</w:t>
      </w:r>
      <w:r w:rsidR="009D771D">
        <w:t xml:space="preserve">. </w:t>
      </w:r>
      <w:r w:rsidR="0031298B">
        <w:t xml:space="preserve">Vehicular traffic consumes the opportunities for </w:t>
      </w:r>
      <w:r w:rsidR="000D6084">
        <w:t xml:space="preserve">active transport modes </w:t>
      </w:r>
      <w:r w:rsidR="0031298B">
        <w:t xml:space="preserve">in several ways, including </w:t>
      </w:r>
      <w:r w:rsidR="00F064BB">
        <w:t>increasing</w:t>
      </w:r>
      <w:r w:rsidR="0031298B">
        <w:t xml:space="preserve"> risk for accidents and </w:t>
      </w:r>
      <w:r w:rsidR="00834C60">
        <w:t>via</w:t>
      </w:r>
      <w:r w:rsidR="0031298B">
        <w:t xml:space="preserve"> air and noise pollution (</w:t>
      </w:r>
      <w:r w:rsidR="0031298B" w:rsidRPr="00BB7E18">
        <w:t>Jacobsen et al., 2009)</w:t>
      </w:r>
      <w:r w:rsidR="0031298B">
        <w:t xml:space="preserve">. </w:t>
      </w:r>
      <w:r w:rsidR="001C3CF1">
        <w:t xml:space="preserve">As per </w:t>
      </w:r>
      <w:r w:rsidR="00A35EA6" w:rsidRPr="00A35EA6">
        <w:t xml:space="preserve">De Hartog et al. </w:t>
      </w:r>
      <w:r w:rsidR="00A35EA6">
        <w:t>(</w:t>
      </w:r>
      <w:r w:rsidR="00A35EA6" w:rsidRPr="00A35EA6">
        <w:t>2010)</w:t>
      </w:r>
      <w:r w:rsidR="00A35EA6">
        <w:t xml:space="preserve">, </w:t>
      </w:r>
      <w:r w:rsidR="00D12B6A">
        <w:t xml:space="preserve">the net health effect of </w:t>
      </w:r>
      <w:r w:rsidR="003D35BC">
        <w:t xml:space="preserve">walking and cycling </w:t>
      </w:r>
      <w:r w:rsidR="0096133B">
        <w:t>is</w:t>
      </w:r>
      <w:r w:rsidR="00D12B6A">
        <w:t xml:space="preserve"> challenging to assess</w:t>
      </w:r>
      <w:r w:rsidR="00161EE1">
        <w:t xml:space="preserve"> </w:t>
      </w:r>
      <w:r w:rsidR="0051577F">
        <w:t xml:space="preserve">since it tends </w:t>
      </w:r>
      <w:r w:rsidR="00696B81">
        <w:t xml:space="preserve">to </w:t>
      </w:r>
      <w:r w:rsidR="00D12B6A">
        <w:t>vary in different situations and environments</w:t>
      </w:r>
      <w:r w:rsidR="00DD1F48">
        <w:t xml:space="preserve">. </w:t>
      </w:r>
      <w:r w:rsidR="009E2BD1">
        <w:t xml:space="preserve">For necessary trips, such as commuting, the effect of </w:t>
      </w:r>
      <w:r w:rsidR="00402B06">
        <w:t xml:space="preserve">the </w:t>
      </w:r>
      <w:r w:rsidR="009E2BD1">
        <w:t xml:space="preserve">alternative mode of transport </w:t>
      </w:r>
      <w:r w:rsidR="00A5600F">
        <w:t xml:space="preserve">(e.g. PT or car) </w:t>
      </w:r>
      <w:r w:rsidR="009E2BD1">
        <w:t xml:space="preserve">should be considered </w:t>
      </w:r>
      <w:r w:rsidR="00123DAE">
        <w:t>as well</w:t>
      </w:r>
      <w:r w:rsidR="00713A01">
        <w:t>;</w:t>
      </w:r>
      <w:r w:rsidR="009E2BD1">
        <w:t xml:space="preserve"> w</w:t>
      </w:r>
      <w:r w:rsidR="005E5C37">
        <w:t xml:space="preserve">hile the modal shift from car to active transport modes is arguably beneficial in </w:t>
      </w:r>
      <w:r w:rsidR="00667E53">
        <w:t>societal level</w:t>
      </w:r>
      <w:r w:rsidR="005E5C37">
        <w:t xml:space="preserve"> (i.e. socially and economically more sustainable)</w:t>
      </w:r>
      <w:r w:rsidR="008A675E">
        <w:t>, then</w:t>
      </w:r>
      <w:r w:rsidR="006663EA">
        <w:t xml:space="preserve"> individual</w:t>
      </w:r>
      <w:r w:rsidR="00FC7A00">
        <w:t>s</w:t>
      </w:r>
      <w:r w:rsidR="006663EA">
        <w:t xml:space="preserve"> may experience also </w:t>
      </w:r>
      <w:r w:rsidR="00C5611D">
        <w:t xml:space="preserve">adverse health effects </w:t>
      </w:r>
      <w:r w:rsidR="00A31C44">
        <w:t>from increased exposure to pollutants</w:t>
      </w:r>
      <w:r w:rsidR="007E553D">
        <w:t xml:space="preserve"> (</w:t>
      </w:r>
      <w:r w:rsidR="007E553D" w:rsidRPr="00A35EA6">
        <w:t xml:space="preserve">Hartog </w:t>
      </w:r>
      <w:r w:rsidR="007E553D" w:rsidRPr="00A35EA6">
        <w:lastRenderedPageBreak/>
        <w:t>et al.</w:t>
      </w:r>
      <w:r w:rsidR="007E553D">
        <w:t xml:space="preserve">, </w:t>
      </w:r>
      <w:r w:rsidR="007E553D" w:rsidRPr="00A35EA6">
        <w:t>2010</w:t>
      </w:r>
      <w:r w:rsidR="007E553D">
        <w:t>)</w:t>
      </w:r>
      <w:r w:rsidR="00C5611D">
        <w:t>.</w:t>
      </w:r>
      <w:r w:rsidR="00DB4FB5">
        <w:t xml:space="preserve"> Nevertheless, </w:t>
      </w:r>
      <w:r w:rsidR="00E917F7">
        <w:t xml:space="preserve">based on their extensive literature review, </w:t>
      </w:r>
      <w:r w:rsidR="00DB4FB5" w:rsidRPr="00DB4FB5">
        <w:t>Hartog et al.</w:t>
      </w:r>
      <w:r w:rsidR="00DB4FB5">
        <w:t xml:space="preserve"> (</w:t>
      </w:r>
      <w:r w:rsidR="00DB4FB5" w:rsidRPr="00DB4FB5">
        <w:t>2010</w:t>
      </w:r>
      <w:r w:rsidR="00DB4FB5">
        <w:t>) concluded that</w:t>
      </w:r>
      <w:r w:rsidR="00DB4FB5" w:rsidRPr="00DB4FB5">
        <w:t xml:space="preserve"> </w:t>
      </w:r>
      <w:r w:rsidR="00DB4FB5">
        <w:t>“</w:t>
      </w:r>
      <w:r w:rsidR="00E917F7">
        <w:t>…</w:t>
      </w:r>
      <w:r w:rsidR="00DB4FB5" w:rsidRPr="00DB4FB5">
        <w:t>the estimated health benefits of cycling were substantially larger than the risks relative to car driving for individuals shifting their mode of transport</w:t>
      </w:r>
      <w:r w:rsidR="00DB4FB5">
        <w:t>”</w:t>
      </w:r>
      <w:r w:rsidR="00166019">
        <w:t xml:space="preserve">. This finding strongly suggests that </w:t>
      </w:r>
      <w:r w:rsidR="00F2204B">
        <w:t xml:space="preserve">the </w:t>
      </w:r>
      <w:r w:rsidR="00166019">
        <w:t xml:space="preserve">modal shift to active transport modes is likely to provide </w:t>
      </w:r>
      <w:r w:rsidR="00AF560C">
        <w:t xml:space="preserve">net </w:t>
      </w:r>
      <w:r w:rsidR="00166019">
        <w:t xml:space="preserve">health benefits already on an individual level, </w:t>
      </w:r>
      <w:r w:rsidR="003D30A5">
        <w:t xml:space="preserve">even if </w:t>
      </w:r>
      <w:r w:rsidR="00C2491F">
        <w:t xml:space="preserve">many desired </w:t>
      </w:r>
      <w:r w:rsidR="00166019">
        <w:t xml:space="preserve">societal effects develop only after a substantial share of citizens have adopted the shift. </w:t>
      </w:r>
    </w:p>
    <w:p w14:paraId="45B8B298" w14:textId="03A6BD53" w:rsidR="0098228E" w:rsidRPr="00CC2F87" w:rsidRDefault="00D13DD9" w:rsidP="0098228E">
      <w:pPr>
        <w:pStyle w:val="Heading2"/>
      </w:pPr>
      <w:bookmarkStart w:id="11" w:name="_Toc38738046"/>
      <w:r>
        <w:t>Concepts and a</w:t>
      </w:r>
      <w:r w:rsidR="0098228E" w:rsidRPr="00CC2F87">
        <w:t>pproaches in assessing</w:t>
      </w:r>
      <w:r w:rsidR="0098228E">
        <w:t xml:space="preserve"> dynamic</w:t>
      </w:r>
      <w:r w:rsidR="0098228E" w:rsidRPr="00CC2F87">
        <w:t xml:space="preserve"> exposure</w:t>
      </w:r>
      <w:bookmarkEnd w:id="11"/>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41DD6108"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20B2F">
        <w:t xml:space="preserve">Figure </w:t>
      </w:r>
      <w:r w:rsidR="00220B2F">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w:t>
      </w:r>
      <w:r>
        <w:lastRenderedPageBreak/>
        <w:t xml:space="preserve">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7DC5A313" w:rsidR="00B1237D" w:rsidRDefault="00C33DDB" w:rsidP="00062F50">
      <w:pPr>
        <w:pStyle w:val="Caption"/>
        <w:jc w:val="both"/>
      </w:pPr>
      <w:bookmarkStart w:id="12" w:name="_Ref32769173"/>
      <w:bookmarkStart w:id="13" w:name="_Toc38708955"/>
      <w:r>
        <w:t xml:space="preserve">Figure </w:t>
      </w:r>
      <w:r>
        <w:fldChar w:fldCharType="begin"/>
      </w:r>
      <w:r>
        <w:instrText xml:space="preserve"> SEQ Figure \* ARABIC </w:instrText>
      </w:r>
      <w:r>
        <w:fldChar w:fldCharType="separate"/>
      </w:r>
      <w:r w:rsidR="00220B2F">
        <w:rPr>
          <w:noProof/>
        </w:rPr>
        <w:t>3</w:t>
      </w:r>
      <w:r>
        <w:fldChar w:fldCharType="end"/>
      </w:r>
      <w:bookmarkEnd w:id="12"/>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3"/>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w:t>
      </w:r>
      <w:proofErr w:type="spellStart"/>
      <w:r w:rsidRPr="00CC2F87">
        <w:t>Apparicio</w:t>
      </w:r>
      <w:proofErr w:type="spellEnd"/>
      <w:r w:rsidRPr="00CC2F87">
        <w:t xml:space="preserve">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71C3260A" w:rsidR="00F0532C" w:rsidRDefault="00DB5662" w:rsidP="0098228E">
      <w:pPr>
        <w:pStyle w:val="ListParagraph"/>
        <w:numPr>
          <w:ilvl w:val="0"/>
          <w:numId w:val="3"/>
        </w:numPr>
      </w:pPr>
      <w:r>
        <w:t xml:space="preserve">Partly direct </w:t>
      </w:r>
      <w:r w:rsidR="00F0532C">
        <w:t xml:space="preserve">way: </w:t>
      </w:r>
      <w:r w:rsidR="00F40F89">
        <w:t xml:space="preserve">using measured and modelled pollutant surfaces and </w:t>
      </w:r>
      <w:r w:rsidR="00F0532C">
        <w:t xml:space="preserve">spatial analysis to assess exposure to pollution on </w:t>
      </w:r>
      <w:r w:rsidR="0034420F">
        <w:t xml:space="preserve">e.g. </w:t>
      </w:r>
      <w:r w:rsidR="00F0532C">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rsidR="00F0532C">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lastRenderedPageBreak/>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4" w:name="_Toc38738047"/>
      <w:r w:rsidRPr="00CC2F87">
        <w:t>Graph</w:t>
      </w:r>
      <w:r w:rsidR="00216E50">
        <w:t xml:space="preserve"> theory and</w:t>
      </w:r>
      <w:r w:rsidR="009011A7">
        <w:t xml:space="preserve"> </w:t>
      </w:r>
      <w:r w:rsidR="00176A22">
        <w:t>least cost path analysis</w:t>
      </w:r>
      <w:bookmarkEnd w:id="14"/>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4C3A7829" w:rsidR="00AC04EC" w:rsidRDefault="005C49E6" w:rsidP="006A6F9B">
      <w:r>
        <w:lastRenderedPageBreak/>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220B2F">
        <w:t xml:space="preserve">Figure </w:t>
      </w:r>
      <w:r w:rsidR="00220B2F">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A2C47">
      <w:pPr>
        <w:keepNext/>
        <w:spacing w:after="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15F78240" w:rsidR="000F28D7" w:rsidRDefault="00C91030" w:rsidP="00C91030">
      <w:pPr>
        <w:pStyle w:val="Caption"/>
        <w:jc w:val="both"/>
      </w:pPr>
      <w:bookmarkStart w:id="15" w:name="_Ref33363415"/>
      <w:bookmarkStart w:id="16" w:name="_Toc38708956"/>
      <w:r>
        <w:t xml:space="preserve">Figure </w:t>
      </w:r>
      <w:r>
        <w:fldChar w:fldCharType="begin"/>
      </w:r>
      <w:r>
        <w:instrText xml:space="preserve"> SEQ Figure \* ARABIC </w:instrText>
      </w:r>
      <w:r>
        <w:fldChar w:fldCharType="separate"/>
      </w:r>
      <w:r w:rsidR="00220B2F">
        <w:rPr>
          <w:noProof/>
        </w:rPr>
        <w:t>4</w:t>
      </w:r>
      <w:r>
        <w:fldChar w:fldCharType="end"/>
      </w:r>
      <w:bookmarkEnd w:id="15"/>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6"/>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7" w:name="_Toc38738048"/>
      <w:r>
        <w:lastRenderedPageBreak/>
        <w:t>Exposure</w:t>
      </w:r>
      <w:r w:rsidR="00E551FD">
        <w:t>-</w:t>
      </w:r>
      <w:r w:rsidR="008810E9">
        <w:t>based impedance</w:t>
      </w:r>
      <w:r w:rsidR="00544C6C">
        <w:t>s</w:t>
      </w:r>
      <w:r w:rsidR="008810E9">
        <w:t xml:space="preserve"> </w:t>
      </w:r>
      <w:r w:rsidR="00727264">
        <w:t xml:space="preserve">in </w:t>
      </w:r>
      <w:r w:rsidR="00A41C09">
        <w:t>routing</w:t>
      </w:r>
      <w:bookmarkEnd w:id="17"/>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15FCA491"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Both raster (surface) and graph -based routing methods have been used in exposure-based routing. In urban contexts, many of the studies have utilized graph-based methods since graphs apply well in modeling urban street networks (see 2.</w:t>
      </w:r>
      <w:r w:rsidR="007C4C06">
        <w:t>6</w:t>
      </w:r>
      <w:r w:rsidR="00DF4B8D">
        <w:t xml:space="preserve">).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 xml:space="preserve">Davies &amp; </w:t>
      </w:r>
      <w:proofErr w:type="spellStart"/>
      <w:r>
        <w:t>Whyatt</w:t>
      </w:r>
      <w:proofErr w:type="spellEnd"/>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w:t>
      </w:r>
      <w:r w:rsidR="00BA3959">
        <w:lastRenderedPageBreak/>
        <w:t xml:space="preserve">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5E189CD4"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w:t>
      </w:r>
      <w:r w:rsidR="00A81C9E">
        <w:t>2</w:t>
      </w:r>
      <w:r w:rsidR="00595361">
        <w:t xml:space="preserve">)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12480D92"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properties of the routes (e.g. exposures, travel time and distance) were often presented only numerically. </w:t>
      </w:r>
      <w:r w:rsidR="00D65956">
        <w:t>To the author’s knowledge, t</w:t>
      </w:r>
      <w:r w:rsidR="002F36BD">
        <w:t xml:space="preserve">his is one of the </w:t>
      </w:r>
      <w:r w:rsidR="00801B89">
        <w:t xml:space="preserve">critical </w:t>
      </w:r>
      <w:r w:rsidR="002F36BD">
        <w:t xml:space="preserve">shortcomings of </w:t>
      </w:r>
      <w:r w:rsidR="00600F7F">
        <w:t xml:space="preserve">most </w:t>
      </w:r>
      <w:r w:rsidR="002F36BD">
        <w:t xml:space="preserve">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606166">
        <w:t xml:space="preserve">: </w:t>
      </w:r>
      <w:r w:rsidR="00D83EAB">
        <w:t xml:space="preserve">to demonstrate </w:t>
      </w:r>
      <w:r w:rsidR="002F36BD">
        <w:t xml:space="preserve">how </w:t>
      </w:r>
      <w:r w:rsidR="00D83EAB">
        <w:t xml:space="preserve">journey-time exposure on different routes could be </w:t>
      </w:r>
      <w:r w:rsidR="002F36BD">
        <w:t>better communicate</w:t>
      </w:r>
      <w:r w:rsidR="00D83EAB">
        <w:t>d</w:t>
      </w:r>
      <w:r w:rsidR="002F36BD">
        <w:t xml:space="preserve"> also visually</w:t>
      </w:r>
      <w:r w:rsidR="00D83EAB">
        <w:t>.</w:t>
      </w:r>
      <w:r w:rsidR="00606166">
        <w:t xml:space="preserve"> </w:t>
      </w:r>
    </w:p>
    <w:p w14:paraId="757624F8" w14:textId="5397DEEF"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lastRenderedPageBreak/>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 xml:space="preserve">more </w:t>
      </w:r>
      <w:r w:rsidR="00370201">
        <w:t xml:space="preserve">commonly </w:t>
      </w:r>
      <w:r w:rsidR="00F376A9">
        <w:t>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CD0A3D">
        <w:t xml:space="preserve">see </w:t>
      </w:r>
      <w:r w:rsidR="00D1160C">
        <w:t>2.</w:t>
      </w:r>
      <w:r w:rsidR="00C34A7D">
        <w:t>8</w:t>
      </w:r>
      <w:r w:rsidR="00915547">
        <w:t>).</w:t>
      </w:r>
      <w:r w:rsidR="00120D3A">
        <w:t xml:space="preserve"> </w:t>
      </w:r>
    </w:p>
    <w:p w14:paraId="22108FC0" w14:textId="77777777" w:rsidR="006D7B54" w:rsidRDefault="001E41FD" w:rsidP="006D7B54">
      <w:pPr>
        <w:pStyle w:val="Heading2"/>
      </w:pPr>
      <w:bookmarkStart w:id="18" w:name="_Toc38738049"/>
      <w:r w:rsidRPr="00CC2F87">
        <w:t>Web GIS</w:t>
      </w:r>
      <w:r w:rsidR="00597234">
        <w:t xml:space="preserve"> concepts and development</w:t>
      </w:r>
      <w:r w:rsidR="006D7B54">
        <w:t>s</w:t>
      </w:r>
      <w:bookmarkEnd w:id="18"/>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5B842974"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w:t>
      </w:r>
      <w:r w:rsidR="00E569A7">
        <w:lastRenderedPageBreak/>
        <w:t xml:space="preserve">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B733A1">
        <w:t xml:space="preserve">The shift towards </w:t>
      </w:r>
      <w:r w:rsidR="00F13F99">
        <w:t>SOA</w:t>
      </w:r>
      <w:r w:rsidR="00DD1032">
        <w:t>-based</w:t>
      </w:r>
      <w:r w:rsidR="00F01FD6">
        <w:t xml:space="preserve"> </w:t>
      </w:r>
      <w:r w:rsidR="00A90B1D">
        <w:t>Web GIS</w:t>
      </w:r>
      <w:r w:rsidR="00A03AA4">
        <w:t xml:space="preserve"> </w:t>
      </w:r>
      <w:r w:rsidR="00DD1032">
        <w:t xml:space="preserve">solutions </w:t>
      </w:r>
      <w:r w:rsidR="00F05999">
        <w:t>has</w:t>
      </w:r>
      <w:r w:rsidR="00B733A1">
        <w:t xml:space="preserve"> </w:t>
      </w:r>
      <w:proofErr w:type="spellStart"/>
      <w:r w:rsidR="00F05999">
        <w:t>occured</w:t>
      </w:r>
      <w:proofErr w:type="spellEnd"/>
      <w:r w:rsidR="00B733A1">
        <w:t xml:space="preserve"> together with </w:t>
      </w:r>
      <w:r w:rsidR="001D5DC6">
        <w:t>the</w:t>
      </w:r>
      <w:r w:rsidR="00F2263D">
        <w:t xml:space="preserve"> emergence of</w:t>
      </w:r>
      <w:r w:rsidR="001D5DC6">
        <w:t xml:space="preserve"> cloud</w:t>
      </w:r>
      <w:r w:rsidR="00FA3001">
        <w:t>-</w:t>
      </w:r>
      <w:r w:rsidR="001D5DC6">
        <w:t>computing platforms</w:t>
      </w:r>
      <w:r w:rsidR="00B733A1">
        <w:t xml:space="preserve"> </w:t>
      </w:r>
      <w:r w:rsidR="00F05999">
        <w:t xml:space="preserve">such as Amazon Web Services (AWS), </w:t>
      </w:r>
      <w:r w:rsidR="00F05999" w:rsidRPr="00F05999">
        <w:t>Microsoft Azure cloud</w:t>
      </w:r>
      <w:r w:rsidR="00F05999">
        <w:t xml:space="preserve"> and </w:t>
      </w:r>
      <w:r w:rsidR="00F05999" w:rsidRPr="00F05999">
        <w:t xml:space="preserve">ESRI ArcGIS Online </w:t>
      </w:r>
      <w:r w:rsidR="00B733A1">
        <w:t>(</w:t>
      </w:r>
      <w:proofErr w:type="spellStart"/>
      <w:r w:rsidR="00B733A1" w:rsidRPr="00B733A1">
        <w:t>Veenendaal</w:t>
      </w:r>
      <w:proofErr w:type="spellEnd"/>
      <w:r w:rsidR="00B733A1" w:rsidRPr="00B733A1">
        <w:t xml:space="preserve"> et al., 2017</w:t>
      </w:r>
      <w:r w:rsidR="00B733A1">
        <w:t>: 13)</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w:t>
      </w:r>
      <w:r w:rsidR="00FD027D">
        <w:t>accessed</w:t>
      </w:r>
      <w:r w:rsidR="00E82E5F">
        <w:t xml:space="preserve"> via application programming interfaces (APIs</w:t>
      </w:r>
      <w:r w:rsidR="000748A5">
        <w:t>)</w:t>
      </w:r>
      <w:r w:rsidR="00876226">
        <w:t xml:space="preserve"> </w:t>
      </w:r>
      <w:r w:rsidR="0099216D">
        <w:t>in similar manner</w:t>
      </w:r>
      <w:r w:rsidR="00876226">
        <w:t xml:space="preserve"> as </w:t>
      </w:r>
      <w:r w:rsidR="00D5047F" w:rsidRPr="00D5047F">
        <w:t xml:space="preserve">conventional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220B2F">
        <w:t xml:space="preserve">Figure </w:t>
      </w:r>
      <w:r w:rsidR="00220B2F">
        <w:rPr>
          <w:noProof/>
        </w:rPr>
        <w:t>5</w:t>
      </w:r>
      <w:r w:rsidR="008172C6">
        <w:fldChar w:fldCharType="end"/>
      </w:r>
      <w:r w:rsidR="00561157">
        <w:t>.</w:t>
      </w:r>
      <w:r w:rsidR="008172C6">
        <w:t xml:space="preserve"> </w:t>
      </w:r>
    </w:p>
    <w:p w14:paraId="335EA3E9" w14:textId="77777777" w:rsidR="00030274" w:rsidRDefault="00561157" w:rsidP="00DA2C47">
      <w:pPr>
        <w:keepNext/>
        <w:spacing w:after="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253C4C6D" w:rsidR="00030274" w:rsidRDefault="00030274" w:rsidP="00030274">
      <w:pPr>
        <w:pStyle w:val="Caption"/>
        <w:jc w:val="both"/>
      </w:pPr>
      <w:bookmarkStart w:id="19" w:name="_Ref33361875"/>
      <w:bookmarkStart w:id="20" w:name="_Toc38708957"/>
      <w:r>
        <w:t xml:space="preserve">Figure </w:t>
      </w:r>
      <w:r>
        <w:fldChar w:fldCharType="begin"/>
      </w:r>
      <w:r>
        <w:instrText xml:space="preserve"> SEQ Figure \* ARABIC </w:instrText>
      </w:r>
      <w:r>
        <w:fldChar w:fldCharType="separate"/>
      </w:r>
      <w:r w:rsidR="00220B2F">
        <w:rPr>
          <w:noProof/>
        </w:rPr>
        <w:t>5</w:t>
      </w:r>
      <w:r>
        <w:fldChar w:fldCharType="end"/>
      </w:r>
      <w:bookmarkEnd w:id="19"/>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20"/>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 xml:space="preserve">Some of the advancements in Web GIS technologies are enabled by the increased computational capabilities of users’ devices and servers. Today, web browsers of personal computers and smart </w:t>
      </w:r>
      <w:r>
        <w:lastRenderedPageBreak/>
        <w:t>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 xml:space="preserve">Leaflet; </w:t>
      </w:r>
      <w:proofErr w:type="spellStart"/>
      <w:r w:rsidR="003E17AD" w:rsidRPr="002B22E3">
        <w:rPr>
          <w:lang w:val="en-GB"/>
        </w:rPr>
        <w:t>OpenLayers</w:t>
      </w:r>
      <w:proofErr w:type="spellEnd"/>
      <w:r w:rsidR="003E17AD" w:rsidRPr="002B22E3">
        <w:rPr>
          <w:lang w:val="en-GB"/>
        </w:rPr>
        <w:t xml:space="preserve"> &amp; </w:t>
      </w:r>
      <w:proofErr w:type="spellStart"/>
      <w:r w:rsidR="003E17AD" w:rsidRPr="002B22E3">
        <w:rPr>
          <w:lang w:val="en-GB"/>
        </w:rPr>
        <w:t>PostGIS</w:t>
      </w:r>
      <w:proofErr w:type="spellEnd"/>
      <w:r w:rsidR="003E17AD" w:rsidRPr="002B22E3">
        <w:rPr>
          <w:lang w:val="en-GB"/>
        </w:rPr>
        <w:t>)</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3F4B0F66"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220B2F">
        <w:t xml:space="preserve">Figure </w:t>
      </w:r>
      <w:r w:rsidR="00220B2F">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A2C47">
      <w:pPr>
        <w:keepNext/>
        <w:spacing w:after="0"/>
      </w:pPr>
      <w:r>
        <w:rPr>
          <w:noProof/>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B29096D" w:rsidR="00F3042B" w:rsidRDefault="00F3042B" w:rsidP="00F3042B">
      <w:pPr>
        <w:pStyle w:val="Caption"/>
        <w:jc w:val="both"/>
      </w:pPr>
      <w:bookmarkStart w:id="21" w:name="_Ref33351304"/>
      <w:bookmarkStart w:id="22" w:name="_Toc38708958"/>
      <w:r>
        <w:t xml:space="preserve">Figure </w:t>
      </w:r>
      <w:r>
        <w:fldChar w:fldCharType="begin"/>
      </w:r>
      <w:r>
        <w:instrText xml:space="preserve"> SEQ Figure \* ARABIC </w:instrText>
      </w:r>
      <w:r>
        <w:fldChar w:fldCharType="separate"/>
      </w:r>
      <w:r w:rsidR="00220B2F">
        <w:rPr>
          <w:noProof/>
        </w:rPr>
        <w:t>6</w:t>
      </w:r>
      <w:r>
        <w:fldChar w:fldCharType="end"/>
      </w:r>
      <w:bookmarkEnd w:id="21"/>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2"/>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3" w:name="_Toc38738050"/>
      <w:r>
        <w:lastRenderedPageBreak/>
        <w:t>DATA</w:t>
      </w:r>
      <w:r w:rsidR="004C51E8">
        <w:t xml:space="preserve"> &amp; METHODS</w:t>
      </w:r>
      <w:bookmarkEnd w:id="23"/>
    </w:p>
    <w:p w14:paraId="1FE77852" w14:textId="54E548E6" w:rsidR="00201374" w:rsidRPr="00CC2F87" w:rsidRDefault="00201374" w:rsidP="00201374">
      <w:pPr>
        <w:pStyle w:val="Heading2"/>
      </w:pPr>
      <w:bookmarkStart w:id="24" w:name="_Toc38738051"/>
      <w:r w:rsidRPr="00CC2F87">
        <w:t>Overview of the methods</w:t>
      </w:r>
      <w:bookmarkEnd w:id="24"/>
    </w:p>
    <w:p w14:paraId="3D2D0341" w14:textId="22C816E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20B2F" w:rsidRPr="00CC2F87">
        <w:t xml:space="preserve">Figure </w:t>
      </w:r>
      <w:r w:rsidR="00220B2F">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7158F683" w:rsidR="000037A5" w:rsidRPr="000037A5" w:rsidRDefault="00D30372" w:rsidP="000037A5">
      <w:pPr>
        <w:pStyle w:val="Caption"/>
      </w:pPr>
      <w:bookmarkStart w:id="25" w:name="_Ref8899586"/>
      <w:bookmarkStart w:id="26" w:name="_Toc3870895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20B2F">
        <w:rPr>
          <w:noProof/>
        </w:rPr>
        <w:t>7</w:t>
      </w:r>
      <w:r w:rsidR="004F023F" w:rsidRPr="00CC2F87">
        <w:fldChar w:fldCharType="end"/>
      </w:r>
      <w:bookmarkEnd w:id="25"/>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w:t>
      </w:r>
      <w:r w:rsidR="006820AB">
        <w:t>results</w:t>
      </w:r>
      <w:r w:rsidR="0098251B">
        <w:t xml:space="preserve"> of the </w:t>
      </w:r>
      <w:r w:rsidR="007125FB" w:rsidRPr="00CC2F87">
        <w:t>study</w:t>
      </w:r>
      <w:r w:rsidRPr="00CC2F87">
        <w:t>.</w:t>
      </w:r>
      <w:bookmarkEnd w:id="26"/>
    </w:p>
    <w:p w14:paraId="40D1B59C" w14:textId="580A6B9F" w:rsidR="00D30372" w:rsidRPr="00CC2F87" w:rsidRDefault="00CE6078" w:rsidP="00CE6078">
      <w:pPr>
        <w:pStyle w:val="Heading2"/>
      </w:pPr>
      <w:bookmarkStart w:id="27" w:name="_Toc38738052"/>
      <w:r w:rsidRPr="00CC2F87">
        <w:t>Study area</w:t>
      </w:r>
      <w:bookmarkEnd w:id="27"/>
    </w:p>
    <w:p w14:paraId="1B981830" w14:textId="5E1FBDBF"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20B2F" w:rsidRPr="00CC2F87">
        <w:t xml:space="preserve">Figure </w:t>
      </w:r>
      <w:r w:rsidR="00220B2F">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4785EB1E"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by walking, cycling</w:t>
      </w:r>
      <w:r w:rsidR="00FB7237">
        <w:t xml:space="preserve"> (see 2.4)</w:t>
      </w:r>
      <w:r w:rsidR="00DB2917">
        <w:t xml:space="preserve">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8E3493">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27F4244D" w:rsidR="00BF28AE" w:rsidRPr="00CC2F87" w:rsidRDefault="00BF28AE" w:rsidP="00BF28AE">
      <w:pPr>
        <w:pStyle w:val="Caption"/>
        <w:jc w:val="both"/>
      </w:pPr>
      <w:bookmarkStart w:id="28" w:name="_Ref9677781"/>
      <w:bookmarkStart w:id="29" w:name="_Toc38708960"/>
      <w:r w:rsidRPr="00CC2F87">
        <w:t xml:space="preserve">Figure </w:t>
      </w:r>
      <w:r w:rsidRPr="00CC2F87">
        <w:fldChar w:fldCharType="begin"/>
      </w:r>
      <w:r w:rsidRPr="00CC2F87">
        <w:instrText xml:space="preserve"> SEQ Figure \* ARABIC </w:instrText>
      </w:r>
      <w:r w:rsidRPr="00CC2F87">
        <w:fldChar w:fldCharType="separate"/>
      </w:r>
      <w:r w:rsidR="00220B2F">
        <w:rPr>
          <w:noProof/>
        </w:rPr>
        <w:t>8</w:t>
      </w:r>
      <w:r w:rsidRPr="00CC2F87">
        <w:fldChar w:fldCharType="end"/>
      </w:r>
      <w:bookmarkEnd w:id="28"/>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9"/>
      <w:r w:rsidR="00380174">
        <w:t xml:space="preserve"> </w:t>
      </w:r>
    </w:p>
    <w:p w14:paraId="39B20394" w14:textId="74DB6D89" w:rsidR="00ED0F8F" w:rsidRDefault="00465B2E" w:rsidP="00ED0F8F">
      <w:pPr>
        <w:pStyle w:val="Heading2"/>
      </w:pPr>
      <w:bookmarkStart w:id="30" w:name="_Toc38738053"/>
      <w:r>
        <w:t>Data</w:t>
      </w:r>
      <w:bookmarkEnd w:id="30"/>
    </w:p>
    <w:p w14:paraId="21061F07" w14:textId="33BEF9FA"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220B2F" w:rsidRPr="00CC2F87">
        <w:t xml:space="preserve">Table </w:t>
      </w:r>
      <w:r w:rsidR="00220B2F">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and modelled traffic noise zones</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18584415" w:rsidR="004E3E0F" w:rsidRPr="00CC2F87" w:rsidRDefault="002E0C59" w:rsidP="00020EA1">
      <w:pPr>
        <w:pStyle w:val="TableCaption"/>
      </w:pPr>
      <w:bookmarkStart w:id="31" w:name="_Ref37688120"/>
      <w:bookmarkStart w:id="32" w:name="_Toc38708992"/>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20B2F">
        <w:rPr>
          <w:noProof/>
        </w:rPr>
        <w:t>1</w:t>
      </w:r>
      <w:r w:rsidR="004F023F" w:rsidRPr="00CC2F87">
        <w:fldChar w:fldCharType="end"/>
      </w:r>
      <w:bookmarkEnd w:id="31"/>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2"/>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3" w:name="_Toc38738054"/>
      <w:r w:rsidRPr="00CC2F87">
        <w:t>Modelled traffic noise data</w:t>
      </w:r>
      <w:bookmarkEnd w:id="33"/>
    </w:p>
    <w:p w14:paraId="3B0B00E4" w14:textId="376CEFB8" w:rsidR="00CC18AB" w:rsidRDefault="00D43AFD" w:rsidP="005D5EE1">
      <w:r>
        <w:t>I assessed d</w:t>
      </w:r>
      <w:r w:rsidR="00A1496E">
        <w:t>ynamic</w:t>
      </w:r>
      <w:r w:rsidR="00A02FE3">
        <w:t xml:space="preserve"> exposure</w:t>
      </w:r>
      <w:r w:rsidR="00A1496E">
        <w:t>s</w:t>
      </w:r>
      <w:r w:rsidR="00A02FE3">
        <w:t xml:space="preserve"> to traffic noise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w:t>
      </w:r>
      <w:proofErr w:type="spellStart"/>
      <w:r w:rsidR="00DB6673" w:rsidRPr="00DB6673">
        <w:rPr>
          <w:lang w:val="en-GB"/>
        </w:rPr>
        <w:t>Datakustik</w:t>
      </w:r>
      <w:proofErr w:type="spellEnd"/>
      <w:r w:rsidR="00DB6673" w:rsidRPr="00DB6673">
        <w:rPr>
          <w:lang w:val="en-GB"/>
        </w:rPr>
        <w:t xml:space="preserve"> </w:t>
      </w:r>
      <w:proofErr w:type="spellStart"/>
      <w:r w:rsidR="00DB6673" w:rsidRPr="00DB6673">
        <w:rPr>
          <w:lang w:val="en-GB"/>
        </w:rPr>
        <w:t>CadnaA</w:t>
      </w:r>
      <w:proofErr w:type="spellEnd"/>
      <w:r w:rsidR="00DB6673" w:rsidRPr="00DB6673">
        <w:rPr>
          <w:lang w:val="en-GB"/>
        </w:rPr>
        <w:t xml:space="preserve">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xml:space="preserve">, </w:t>
      </w:r>
      <w:r w:rsidR="005D5EE1" w:rsidRPr="00CC2F87">
        <w:lastRenderedPageBreak/>
        <w:t>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0379976D" w:rsidR="007D698C" w:rsidRDefault="00966A2E" w:rsidP="00AD5B84">
      <w:r>
        <w:t xml:space="preserve">Prior to pre-processing the noise surface data, </w:t>
      </w:r>
      <w:r w:rsidR="0055780B">
        <w:t xml:space="preserve">I inspected </w:t>
      </w:r>
      <w:r>
        <w:t>t</w:t>
      </w:r>
      <w:r w:rsidR="00C613C0">
        <w:t xml:space="preserve">wo </w:t>
      </w:r>
      <w:r w:rsidR="00264AC3">
        <w:t>parallel</w:t>
      </w:r>
      <w:r w:rsidR="00C613C0">
        <w:t xml:space="preserve"> noise </w:t>
      </w:r>
      <w:r w:rsidR="00264AC3">
        <w:t>surface</w:t>
      </w:r>
      <w:r w:rsidR="007B32F4">
        <w:t xml:space="preserve"> layers for vehicular traffic,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247C4F5B" w:rsidR="009C70BC" w:rsidRDefault="003B68CB" w:rsidP="00774BB1">
      <w:r>
        <w:t xml:space="preserve">The noise surface data contained a </w:t>
      </w:r>
      <w:r w:rsidR="00AA13AC">
        <w:t>few</w:t>
      </w:r>
      <w:r w:rsidR="008807EB">
        <w:t xml:space="preserve"> alternative noise </w:t>
      </w:r>
      <w:r w:rsidR="00CC76A4">
        <w:t>indices</w:t>
      </w:r>
      <w:r w:rsidR="008807EB">
        <w:t xml:space="preserve">. </w:t>
      </w:r>
      <w:r>
        <w:t>For this study,</w:t>
      </w:r>
      <w:r w:rsidR="00FF3494">
        <w:t xml:space="preserve"> I chose the</w:t>
      </w:r>
      <w:r>
        <w:t xml:space="preserve">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t>
      </w:r>
      <w:r w:rsidR="00E54E2C">
        <w:t xml:space="preserve">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098B59E5"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7C63F3">
        <w:t>I made t</w:t>
      </w:r>
      <w:r w:rsidR="0025272A">
        <w:t>hree map</w:t>
      </w:r>
      <w:r w:rsidR="00D002F5">
        <w:t xml:space="preserve"> visualizations</w:t>
      </w:r>
      <w:r w:rsidR="00132961">
        <w:t xml:space="preserve"> of </w:t>
      </w:r>
      <w:r w:rsidR="00D002F5">
        <w:t xml:space="preserve">the noise surfaces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220B2F" w:rsidRPr="00CC2F87">
        <w:t xml:space="preserve">Figure </w:t>
      </w:r>
      <w:r w:rsidR="00220B2F">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20B2F" w:rsidRPr="00CC2F87">
        <w:t xml:space="preserve">Figure </w:t>
      </w:r>
      <w:r w:rsidR="00220B2F">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20B2F" w:rsidRPr="00CC2F87">
        <w:t xml:space="preserve">Figure </w:t>
      </w:r>
      <w:r w:rsidR="00220B2F">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20B2F" w:rsidRPr="00CC2F87">
        <w:t xml:space="preserve">Figure </w:t>
      </w:r>
      <w:r w:rsidR="00220B2F">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20B2F" w:rsidRPr="00CC2F87">
        <w:t xml:space="preserve">Figure </w:t>
      </w:r>
      <w:r w:rsidR="00220B2F">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64B16B1A"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5B738E">
        <w:t xml:space="preserve">I found a </w:t>
      </w:r>
      <w:r w:rsidR="003F3484">
        <w:t xml:space="preserve">few topological errors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834FD5">
        <w:t>parallel</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3.5.</w:t>
      </w:r>
      <w:r w:rsidR="00356EF2">
        <w:t>1</w:t>
      </w:r>
      <w:r w:rsidR="0029779A">
        <w:t>)</w:t>
      </w:r>
      <w:r w:rsidR="001F266E">
        <w:t xml:space="preserve">. </w:t>
      </w:r>
      <w:r w:rsidR="00600E52">
        <w:t>I validated this</w:t>
      </w:r>
      <w:r w:rsidR="005E397A">
        <w:t xml:space="preserve"> </w:t>
      </w:r>
      <w:r w:rsidR="00316307">
        <w:t>practice</w:t>
      </w:r>
      <w:r w:rsidR="005E397A">
        <w:t xml:space="preserve">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C839AF">
      <w:pPr>
        <w:keepNext/>
        <w:spacing w:after="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60713AD" w:rsidR="000F3D16" w:rsidRPr="00CC2F87" w:rsidRDefault="000F3D16" w:rsidP="000F3D16">
      <w:pPr>
        <w:pStyle w:val="Caption"/>
        <w:jc w:val="both"/>
      </w:pPr>
      <w:bookmarkStart w:id="34" w:name="_Ref33475320"/>
      <w:bookmarkStart w:id="35" w:name="_Toc38708961"/>
      <w:r w:rsidRPr="00CC2F87">
        <w:t xml:space="preserve">Figure </w:t>
      </w:r>
      <w:r w:rsidRPr="00CC2F87">
        <w:fldChar w:fldCharType="begin"/>
      </w:r>
      <w:r w:rsidRPr="00CC2F87">
        <w:instrText xml:space="preserve"> SEQ Figure \* ARABIC </w:instrText>
      </w:r>
      <w:r w:rsidRPr="00CC2F87">
        <w:fldChar w:fldCharType="separate"/>
      </w:r>
      <w:r w:rsidR="00220B2F">
        <w:rPr>
          <w:noProof/>
        </w:rPr>
        <w:t>9</w:t>
      </w:r>
      <w:r w:rsidRPr="00CC2F87">
        <w:fldChar w:fldCharType="end"/>
      </w:r>
      <w:bookmarkEnd w:id="34"/>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5"/>
      <w:r w:rsidR="00390C1A" w:rsidRPr="00CC2F87">
        <w:t xml:space="preserve"> </w:t>
      </w:r>
    </w:p>
    <w:p w14:paraId="39708B0F" w14:textId="77777777" w:rsidR="004659A0" w:rsidRPr="00CC2F87" w:rsidRDefault="007925B0" w:rsidP="00C839AF">
      <w:pPr>
        <w:keepNext/>
        <w:spacing w:after="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7570D6D" w:rsidR="007925B0" w:rsidRPr="00CC2F87" w:rsidRDefault="004659A0" w:rsidP="004659A0">
      <w:pPr>
        <w:pStyle w:val="Caption"/>
        <w:jc w:val="both"/>
      </w:pPr>
      <w:bookmarkStart w:id="36" w:name="_Ref33475323"/>
      <w:bookmarkStart w:id="37" w:name="_Toc38708962"/>
      <w:r w:rsidRPr="00CC2F87">
        <w:t xml:space="preserve">Figure </w:t>
      </w:r>
      <w:r w:rsidRPr="00CC2F87">
        <w:fldChar w:fldCharType="begin"/>
      </w:r>
      <w:r w:rsidRPr="00CC2F87">
        <w:instrText xml:space="preserve"> SEQ Figure \* ARABIC </w:instrText>
      </w:r>
      <w:r w:rsidRPr="00CC2F87">
        <w:fldChar w:fldCharType="separate"/>
      </w:r>
      <w:r w:rsidR="00220B2F">
        <w:rPr>
          <w:noProof/>
        </w:rPr>
        <w:t>10</w:t>
      </w:r>
      <w:r w:rsidRPr="00CC2F87">
        <w:fldChar w:fldCharType="end"/>
      </w:r>
      <w:bookmarkEnd w:id="36"/>
      <w:r w:rsidRPr="00CC2F87">
        <w:t>. Modelled daytime traffic noise levels (dB</w:t>
      </w:r>
      <w:r w:rsidR="0036498D">
        <w:t>(A)</w:t>
      </w:r>
      <w:r w:rsidRPr="00CC2F87">
        <w:t xml:space="preserve">) in </w:t>
      </w:r>
      <w:proofErr w:type="spellStart"/>
      <w:r w:rsidRPr="00CC2F87">
        <w:t>Viikki</w:t>
      </w:r>
      <w:proofErr w:type="spellEnd"/>
      <w:r w:rsidRPr="00CC2F87">
        <w:t>.</w:t>
      </w:r>
      <w:bookmarkEnd w:id="37"/>
      <w:r w:rsidR="00604BBE" w:rsidRPr="00CC2F87">
        <w:t xml:space="preserve"> </w:t>
      </w:r>
    </w:p>
    <w:p w14:paraId="6C529602" w14:textId="77777777" w:rsidR="00992FC4" w:rsidRPr="00CC2F87" w:rsidRDefault="007925B0" w:rsidP="00C839AF">
      <w:pPr>
        <w:keepNext/>
        <w:spacing w:after="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7565F8B0" w:rsidR="00524730" w:rsidRPr="00CC2F87" w:rsidRDefault="00992FC4" w:rsidP="00B96814">
      <w:pPr>
        <w:pStyle w:val="Caption"/>
        <w:jc w:val="both"/>
      </w:pPr>
      <w:bookmarkStart w:id="38" w:name="_Ref33475326"/>
      <w:bookmarkStart w:id="39" w:name="_Toc38708963"/>
      <w:r w:rsidRPr="00CC2F87">
        <w:t xml:space="preserve">Figure </w:t>
      </w:r>
      <w:r w:rsidRPr="00CC2F87">
        <w:fldChar w:fldCharType="begin"/>
      </w:r>
      <w:r w:rsidRPr="00CC2F87">
        <w:instrText xml:space="preserve"> SEQ Figure \* ARABIC </w:instrText>
      </w:r>
      <w:r w:rsidRPr="00CC2F87">
        <w:fldChar w:fldCharType="separate"/>
      </w:r>
      <w:r w:rsidR="00220B2F">
        <w:rPr>
          <w:noProof/>
        </w:rPr>
        <w:t>11</w:t>
      </w:r>
      <w:r w:rsidRPr="00CC2F87">
        <w:fldChar w:fldCharType="end"/>
      </w:r>
      <w:bookmarkEnd w:id="38"/>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9"/>
      <w:r w:rsidR="00A34344" w:rsidRPr="00CC2F87">
        <w:t xml:space="preserve"> </w:t>
      </w:r>
    </w:p>
    <w:p w14:paraId="7157ED05" w14:textId="33D8A17D" w:rsidR="007A6F11" w:rsidRPr="00CC2F87" w:rsidRDefault="007A6F11" w:rsidP="007A6F11">
      <w:pPr>
        <w:pStyle w:val="Heading3"/>
      </w:pPr>
      <w:bookmarkStart w:id="40" w:name="_Toc38738055"/>
      <w:r w:rsidRPr="00CC2F87">
        <w:t>OpenStreetMap data</w:t>
      </w:r>
      <w:bookmarkEnd w:id="40"/>
    </w:p>
    <w:p w14:paraId="0F6BF7DB" w14:textId="7521CC43" w:rsidR="00116119" w:rsidRDefault="00E14503" w:rsidP="00873115">
      <w:r>
        <w:t>I downloaded a</w:t>
      </w:r>
      <w:r w:rsidR="00056A97">
        <w:t xml:space="preserve"> large </w:t>
      </w:r>
      <w:r w:rsidR="003946FD">
        <w:t>dataset</w:t>
      </w:r>
      <w:r w:rsidR="00056A97">
        <w:t xml:space="preserve"> of </w:t>
      </w:r>
      <w:r w:rsidR="00AB4993">
        <w:t xml:space="preserve">street </w:t>
      </w:r>
      <w:r w:rsidR="0038739D">
        <w:t xml:space="preserve">network </w:t>
      </w:r>
      <w:r w:rsidR="000A5E9E">
        <w:t>feature</w:t>
      </w:r>
      <w:r w:rsidR="003946FD">
        <w:t>s</w:t>
      </w:r>
      <w:r w:rsidR="00962C97">
        <w:t xml:space="preserve"> </w:t>
      </w:r>
      <w:r w:rsidR="00056A97">
        <w:t xml:space="preserve">from </w:t>
      </w:r>
      <w:r w:rsidR="00056A97" w:rsidRPr="00CC2F87">
        <w:t>OpenStreetMap (OSM)</w:t>
      </w:r>
      <w:r w:rsidR="00056A97">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EB4C55">
        <w:t>but</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220B2F" w:rsidRPr="00137F21">
        <w:t xml:space="preserve">Table </w:t>
      </w:r>
      <w:r w:rsidR="00220B2F">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4B74AB20"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w:t>
      </w:r>
      <w:r w:rsidR="00DA6917">
        <w:t>HRT/</w:t>
      </w:r>
      <w:r>
        <w:t>HSL)</w:t>
      </w:r>
      <w:r w:rsidR="00E53486">
        <w:t xml:space="preserve"> authority</w:t>
      </w:r>
      <w:r>
        <w:t xml:space="preserve"> </w:t>
      </w:r>
      <w:r w:rsidR="006235B3">
        <w:t>is solely based on OSM data</w:t>
      </w:r>
      <w:r w:rsidR="00402020">
        <w:t>. Therefore,</w:t>
      </w:r>
      <w:r w:rsidR="006235B3">
        <w:t xml:space="preserve"> OSM </w:t>
      </w:r>
      <w:r w:rsidR="00D228BE">
        <w:t xml:space="preserve">data </w:t>
      </w:r>
      <w:r w:rsidR="006235B3">
        <w:t>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3AA53FBD" w:rsidR="00AE5A2A" w:rsidRPr="00137F21" w:rsidRDefault="00AE5A2A" w:rsidP="00AE5A2A">
      <w:pPr>
        <w:pStyle w:val="TableCaption"/>
      </w:pPr>
      <w:bookmarkStart w:id="41" w:name="_Ref33792283"/>
      <w:bookmarkStart w:id="42" w:name="_Toc38708993"/>
      <w:r w:rsidRPr="00137F21">
        <w:t xml:space="preserve">Table </w:t>
      </w:r>
      <w:r w:rsidRPr="00137F21">
        <w:fldChar w:fldCharType="begin"/>
      </w:r>
      <w:r w:rsidRPr="00137F21">
        <w:instrText xml:space="preserve"> SEQ Table \* ARABIC </w:instrText>
      </w:r>
      <w:r w:rsidRPr="00137F21">
        <w:fldChar w:fldCharType="separate"/>
      </w:r>
      <w:r w:rsidR="00220B2F">
        <w:rPr>
          <w:noProof/>
        </w:rPr>
        <w:t>2</w:t>
      </w:r>
      <w:r w:rsidRPr="00137F21">
        <w:fldChar w:fldCharType="end"/>
      </w:r>
      <w:bookmarkEnd w:id="41"/>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2"/>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3" w:name="_Toc38738056"/>
      <w:r w:rsidRPr="00CC2F87">
        <w:t xml:space="preserve">Register based origin-destination (OD) </w:t>
      </w:r>
      <w:r w:rsidR="007375B8" w:rsidRPr="00CC2F87">
        <w:t xml:space="preserve">commuting </w:t>
      </w:r>
      <w:r w:rsidRPr="00CC2F87">
        <w:t>data</w:t>
      </w:r>
      <w:bookmarkEnd w:id="43"/>
    </w:p>
    <w:p w14:paraId="52424509" w14:textId="66B1296B"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w:t>
      </w:r>
      <w:r w:rsidR="00933117">
        <w:t xml:space="preserve"> It is commonly referred to as YKR-commuting data (“</w:t>
      </w:r>
      <w:proofErr w:type="spellStart"/>
      <w:r w:rsidR="00933117" w:rsidRPr="00933117">
        <w:t>Yhdyskuntarakenteen</w:t>
      </w:r>
      <w:proofErr w:type="spellEnd"/>
      <w:r w:rsidR="00933117" w:rsidRPr="00933117">
        <w:t xml:space="preserve"> </w:t>
      </w:r>
      <w:proofErr w:type="spellStart"/>
      <w:r w:rsidR="00933117" w:rsidRPr="00933117">
        <w:t>seurannan</w:t>
      </w:r>
      <w:proofErr w:type="spellEnd"/>
      <w:r w:rsidR="00933117" w:rsidRPr="00933117">
        <w:t xml:space="preserve"> </w:t>
      </w:r>
      <w:proofErr w:type="spellStart"/>
      <w:r w:rsidR="00933117" w:rsidRPr="00933117">
        <w:t>aineistot</w:t>
      </w:r>
      <w:proofErr w:type="spellEnd"/>
      <w:r w:rsidR="00933117">
        <w:t>”).</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t>
      </w:r>
      <w:r w:rsidR="00383D60">
        <w:t xml:space="preserve">I did </w:t>
      </w:r>
      <w:r w:rsidR="0043327B">
        <w:t xml:space="preserve">for the data was </w:t>
      </w:r>
      <w:r w:rsidR="00383D60">
        <w:t xml:space="preserve">extraction of </w:t>
      </w:r>
      <w:r w:rsidR="0043327B">
        <w:t>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4" w:name="_Toc38738057"/>
      <w:r>
        <w:lastRenderedPageBreak/>
        <w:t>Online r</w:t>
      </w:r>
      <w:r w:rsidR="00DF5206" w:rsidRPr="00CC2F87">
        <w:t>outing service of the local public transport authority</w:t>
      </w:r>
      <w:bookmarkEnd w:id="44"/>
    </w:p>
    <w:p w14:paraId="2767BCBE" w14:textId="269A1C5C" w:rsidR="00CC62B1" w:rsidRDefault="00A82018" w:rsidP="00E613F5">
      <w:r>
        <w:t>I used t</w:t>
      </w:r>
      <w:r w:rsidR="009219A7">
        <w:t>he</w:t>
      </w:r>
      <w:r w:rsidR="00CC62B1">
        <w:t xml:space="preserve"> </w:t>
      </w:r>
      <w:r w:rsidR="00871A0F">
        <w:t>online route planner</w:t>
      </w:r>
      <w:r w:rsidR="00CC62B1">
        <w:t xml:space="preserve"> service of Helsinki Region Transport (HSL)</w:t>
      </w:r>
      <w:r w:rsidR="00E53486">
        <w:t xml:space="preserve"> authority</w:t>
      </w:r>
      <w:r w:rsidR="00CC62B1">
        <w:t xml:space="preserve">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B85D17">
        <w:t>walk</w:t>
      </w:r>
      <w:r w:rsidR="007D5BC0">
        <w:t>ing routes</w:t>
      </w:r>
      <w:r w:rsidR="00E613F5">
        <w:t xml:space="preserve">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5" w:name="_Toc38738058"/>
      <w:r w:rsidRPr="00CC2F87">
        <w:t>Technical framework</w:t>
      </w:r>
      <w:r w:rsidR="00406DEB">
        <w:t xml:space="preserve"> and architecture</w:t>
      </w:r>
      <w:bookmarkEnd w:id="45"/>
    </w:p>
    <w:p w14:paraId="4562EB86" w14:textId="14A4080F"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20B2F" w:rsidRPr="00CC2F87">
        <w:t xml:space="preserve">Figure </w:t>
      </w:r>
      <w:r w:rsidR="00220B2F">
        <w:rPr>
          <w:noProof/>
        </w:rPr>
        <w:t>12</w:t>
      </w:r>
      <w:r w:rsidR="007B3A32">
        <w:fldChar w:fldCharType="end"/>
      </w:r>
      <w:r w:rsidR="007B3A32">
        <w:t>)</w:t>
      </w:r>
      <w:r>
        <w:t xml:space="preserve">. </w:t>
      </w:r>
      <w:r w:rsidR="00BA2BEE">
        <w:t>I implemented 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 xml:space="preserve">that </w:t>
      </w:r>
      <w:r w:rsidR="00F8692F">
        <w:t>I</w:t>
      </w:r>
      <w:r w:rsidR="00A045C4">
        <w:t xml:space="preserv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6B76598F" w:rsidR="009A36BC" w:rsidRDefault="005210D5" w:rsidP="009A36BC">
      <w:r>
        <w:t>I favored m</w:t>
      </w:r>
      <w:r w:rsidR="00144D15">
        <w:t xml:space="preserve">odular design </w:t>
      </w:r>
      <w:r>
        <w:t>pattern</w:t>
      </w:r>
      <w:r w:rsidR="00CF6B44">
        <w:t xml:space="preserve"> </w:t>
      </w:r>
      <w:r w:rsidR="00144D15">
        <w:t xml:space="preserve">in </w:t>
      </w:r>
      <w:r w:rsidR="001B13E0">
        <w:t>developing</w:t>
      </w:r>
      <w:r w:rsidR="00144D15">
        <w:t xml:space="preserve"> the methods</w:t>
      </w:r>
      <w:r w:rsidR="001B13E0">
        <w:t xml:space="preserve"> </w:t>
      </w:r>
      <w:r w:rsidR="00591543">
        <w:t xml:space="preserve">as a </w:t>
      </w:r>
      <w:r w:rsidR="001B13E0">
        <w:t>Python</w:t>
      </w:r>
      <w:r w:rsidR="00591543">
        <w:t xml:space="preserve"> project</w:t>
      </w:r>
      <w:r w:rsidR="00C70ECC">
        <w:t>. This meant establishing</w:t>
      </w:r>
      <w:r w:rsidR="00144D15">
        <w:t xml:space="preserve"> common utilities </w:t>
      </w:r>
      <w:r w:rsidR="00C70ECC">
        <w:t xml:space="preserve">to be used in </w:t>
      </w:r>
      <w:r w:rsidR="00144D15">
        <w:t xml:space="preserve">different </w:t>
      </w:r>
      <w:r w:rsidR="00C70ECC">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CF6B44">
        <w:t>I distributed f</w:t>
      </w:r>
      <w:r w:rsidR="00406DEB">
        <w:t xml:space="preserve">unctions </w:t>
      </w:r>
      <w:r w:rsidR="00CF6B44">
        <w:t xml:space="preserve">to </w:t>
      </w:r>
      <w:r w:rsidR="00EB4936">
        <w:t>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B27066">
        <w:t>The</w:t>
      </w:r>
      <w:r w:rsidR="00D12088">
        <w:t xml:space="preserve"> </w:t>
      </w:r>
      <w:r w:rsidR="00C61D0B">
        <w:t xml:space="preserve">detailed technical description of the </w:t>
      </w:r>
      <w:r w:rsidR="00BD021D">
        <w:t xml:space="preserve">external dependencies (i.e. libraries)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220B2F" w:rsidRPr="00220B2F">
        <w:t xml:space="preserve">Appendix </w:t>
      </w:r>
      <w:r w:rsidR="00220B2F" w:rsidRPr="00220B2F">
        <w:rPr>
          <w:noProof/>
        </w:rPr>
        <w:t>1</w:t>
      </w:r>
      <w:r w:rsidR="00C61D0B" w:rsidRPr="00D71E84">
        <w:fldChar w:fldCharType="end"/>
      </w:r>
      <w:r w:rsidR="006061C2">
        <w:t>.</w:t>
      </w:r>
      <w:r w:rsidR="00550E54">
        <w:t xml:space="preserve"> </w:t>
      </w:r>
      <w:r w:rsidR="00E02705">
        <w:t>Sharing of the methods as openly available source code</w:t>
      </w:r>
      <w:r w:rsidR="003D5344">
        <w:t>s</w:t>
      </w:r>
      <w:r w:rsidR="00E02705">
        <w:t xml:space="preserve"> is described in chapter 4.5.</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0042CA87" w:rsidR="00153745" w:rsidRDefault="00153745" w:rsidP="00020EA1">
      <w:pPr>
        <w:pStyle w:val="Caption"/>
      </w:pPr>
      <w:bookmarkStart w:id="46" w:name="_Ref33707421"/>
      <w:bookmarkStart w:id="47" w:name="_Toc387089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20B2F">
        <w:rPr>
          <w:noProof/>
        </w:rPr>
        <w:t>12</w:t>
      </w:r>
      <w:r w:rsidR="004F023F" w:rsidRPr="00CC2F87">
        <w:fldChar w:fldCharType="end"/>
      </w:r>
      <w:bookmarkEnd w:id="46"/>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7"/>
      <w:r w:rsidR="002D300D" w:rsidRPr="00CC2F87">
        <w:t xml:space="preserve"> </w:t>
      </w:r>
    </w:p>
    <w:p w14:paraId="7051E6B2" w14:textId="72107417" w:rsidR="00A93751" w:rsidRDefault="00962C8B" w:rsidP="006931F6">
      <w:pPr>
        <w:pStyle w:val="Heading2"/>
      </w:pPr>
      <w:bookmarkStart w:id="48" w:name="_Toc38738059"/>
      <w:r>
        <w:t xml:space="preserve">Quiet path </w:t>
      </w:r>
      <w:r w:rsidR="00A41C09">
        <w:t>routing</w:t>
      </w:r>
      <w:r w:rsidR="00493AAD" w:rsidRPr="00CC2F87">
        <w:t xml:space="preserve"> </w:t>
      </w:r>
      <w:r w:rsidR="00E60CD2" w:rsidRPr="00CC2F87">
        <w:t>method</w:t>
      </w:r>
      <w:bookmarkEnd w:id="48"/>
    </w:p>
    <w:p w14:paraId="1E41042F" w14:textId="77777777" w:rsidR="00C435F0" w:rsidRPr="00CC2F87" w:rsidRDefault="00C435F0" w:rsidP="00C435F0">
      <w:pPr>
        <w:pStyle w:val="Heading3"/>
      </w:pPr>
      <w:bookmarkStart w:id="49" w:name="_Toc38738060"/>
      <w:r w:rsidRPr="00CC2F87">
        <w:lastRenderedPageBreak/>
        <w:t>Network acquisition and manipulation</w:t>
      </w:r>
      <w:bookmarkEnd w:id="49"/>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1EA31AC1"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220B2F" w:rsidRPr="00CC2F87">
        <w:t xml:space="preserve">Figure </w:t>
      </w:r>
      <w:r w:rsidR="00220B2F">
        <w:rPr>
          <w:noProof/>
        </w:rPr>
        <w:t>13</w:t>
      </w:r>
      <w:r w:rsidRPr="00CC2F87">
        <w:fldChar w:fldCharType="end"/>
      </w:r>
      <w:r w:rsidRPr="00CC2F87">
        <w:t>).</w:t>
      </w:r>
    </w:p>
    <w:p w14:paraId="22E9F027" w14:textId="79910327"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220B2F" w:rsidRPr="00F21397">
        <w:t xml:space="preserve">Figure </w:t>
      </w:r>
      <w:r w:rsidR="00220B2F">
        <w:rPr>
          <w:noProof/>
        </w:rPr>
        <w:t>14</w:t>
      </w:r>
      <w:r w:rsidRPr="00CC2F87">
        <w:fldChar w:fldCharType="end"/>
      </w:r>
      <w:r w:rsidRPr="00CC2F87">
        <w:t>).</w:t>
      </w:r>
    </w:p>
    <w:p w14:paraId="03AEBB20" w14:textId="0DC472D7"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 xml:space="preserve">see 3.5.2 &amp; </w:t>
      </w:r>
      <w:r w:rsidR="00C34A7D">
        <w:t>3</w:t>
      </w:r>
      <w:r w:rsidR="001E5C3F">
        <w:t>.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220B2F" w:rsidRPr="00CC2F87">
        <w:t xml:space="preserve">Figure </w:t>
      </w:r>
      <w:r w:rsidR="00220B2F">
        <w:rPr>
          <w:noProof/>
        </w:rPr>
        <w:t>16</w:t>
      </w:r>
      <w:r w:rsidRPr="00CC2F87">
        <w:fldChar w:fldCharType="end"/>
      </w:r>
      <w:r w:rsidRPr="00CC2F87">
        <w:t>).</w:t>
      </w:r>
      <w:r w:rsidR="00A02DD1">
        <w:t xml:space="preserve"> </w:t>
      </w:r>
    </w:p>
    <w:p w14:paraId="614D5B84" w14:textId="4FC3E5EC" w:rsidR="00C435F0" w:rsidRDefault="005A3469" w:rsidP="00C435F0">
      <w:r>
        <w:t>I used the</w:t>
      </w:r>
      <w:r w:rsidR="00C435F0">
        <w:t xml:space="preserve"> Python library </w:t>
      </w:r>
      <w:r w:rsidR="00C435F0" w:rsidRPr="009B16EF">
        <w:t>OSMnx</w:t>
      </w:r>
      <w:r w:rsidR="00C435F0">
        <w:t xml:space="preserve">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28B063F8" w:rsidR="00C435F0" w:rsidRDefault="00C435F0" w:rsidP="00C435F0">
      <w:r>
        <w:t xml:space="preserve">A temporary graph of unwalkable edges (e.g. service tunnels) was constructed in similar manner as the main graph but by using an </w:t>
      </w:r>
      <w:r w:rsidR="006A3248">
        <w:t>altered</w:t>
      </w:r>
      <w:r>
        <w:t xml:space="preserve"> query string (</w:t>
      </w:r>
      <w:r>
        <w:fldChar w:fldCharType="begin"/>
      </w:r>
      <w:r>
        <w:instrText xml:space="preserve"> REF _Ref33792283 \h </w:instrText>
      </w:r>
      <w:r>
        <w:fldChar w:fldCharType="separate"/>
      </w:r>
      <w:r w:rsidR="00220B2F" w:rsidRPr="00137F21">
        <w:t xml:space="preserve">Table </w:t>
      </w:r>
      <w:r w:rsidR="00220B2F">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w:t>
      </w:r>
      <w:r w:rsidR="00F3188F">
        <w:t>I</w:t>
      </w:r>
      <w:r>
        <w:t xml:space="preserve">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08211A87" w:rsidR="00C435F0" w:rsidRPr="00CC2F87" w:rsidRDefault="00C435F0" w:rsidP="00C435F0">
      <w:pPr>
        <w:pStyle w:val="Caption"/>
      </w:pPr>
      <w:bookmarkStart w:id="50" w:name="_Ref9348163"/>
      <w:bookmarkStart w:id="51" w:name="_Toc38708965"/>
      <w:r w:rsidRPr="00CC2F87">
        <w:t xml:space="preserve">Figure </w:t>
      </w:r>
      <w:r w:rsidRPr="00CC2F87">
        <w:fldChar w:fldCharType="begin"/>
      </w:r>
      <w:r w:rsidRPr="00CC2F87">
        <w:instrText xml:space="preserve"> SEQ Figure \* ARABIC </w:instrText>
      </w:r>
      <w:r w:rsidRPr="00CC2F87">
        <w:fldChar w:fldCharType="separate"/>
      </w:r>
      <w:r w:rsidR="00220B2F">
        <w:rPr>
          <w:noProof/>
        </w:rPr>
        <w:t>13</w:t>
      </w:r>
      <w:r w:rsidRPr="00CC2F87">
        <w:fldChar w:fldCharType="end"/>
      </w:r>
      <w:bookmarkEnd w:id="50"/>
      <w:r w:rsidRPr="00CC2F87">
        <w:t xml:space="preserve">. Workflow of </w:t>
      </w:r>
      <w:r>
        <w:t xml:space="preserve">street </w:t>
      </w:r>
      <w:r w:rsidRPr="00CC2F87">
        <w:t>network</w:t>
      </w:r>
      <w:r>
        <w:t xml:space="preserve"> </w:t>
      </w:r>
      <w:r w:rsidRPr="00CC2F87">
        <w:t>graph acquisition and construction.</w:t>
      </w:r>
      <w:bookmarkEnd w:id="51"/>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14B1FD94" w:rsidR="00C435F0" w:rsidRPr="00F21397" w:rsidRDefault="00C435F0" w:rsidP="00F21397">
      <w:pPr>
        <w:pStyle w:val="Caption"/>
      </w:pPr>
      <w:bookmarkStart w:id="52" w:name="_Ref9348261"/>
      <w:bookmarkStart w:id="53" w:name="_Toc38708966"/>
      <w:r w:rsidRPr="00F21397">
        <w:t xml:space="preserve">Figure </w:t>
      </w:r>
      <w:r w:rsidRPr="00F21397">
        <w:fldChar w:fldCharType="begin"/>
      </w:r>
      <w:r w:rsidRPr="00F21397">
        <w:instrText xml:space="preserve"> SEQ Figure \* ARABIC </w:instrText>
      </w:r>
      <w:r w:rsidRPr="00F21397">
        <w:fldChar w:fldCharType="separate"/>
      </w:r>
      <w:r w:rsidR="00220B2F">
        <w:rPr>
          <w:noProof/>
        </w:rPr>
        <w:t>14</w:t>
      </w:r>
      <w:r w:rsidRPr="00F21397">
        <w:fldChar w:fldCharType="end"/>
      </w:r>
      <w:bookmarkEnd w:id="52"/>
      <w:r w:rsidRPr="00F21397">
        <w:t>. Workflow of extracting exposures to traffic noise (contaminated distances) to the edges of the graph.</w:t>
      </w:r>
      <w:bookmarkEnd w:id="53"/>
      <w:r w:rsidRPr="00F21397">
        <w:t xml:space="preserve"> </w:t>
      </w:r>
    </w:p>
    <w:p w14:paraId="42DD192A" w14:textId="5774DB39" w:rsidR="00C435F0" w:rsidRDefault="00C435F0" w:rsidP="00C435F0">
      <w:r>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220B2F" w:rsidRPr="00F21397">
        <w:t xml:space="preserve">Figure </w:t>
      </w:r>
      <w:r w:rsidR="00220B2F">
        <w:rPr>
          <w:noProof/>
        </w:rPr>
        <w:t>14</w:t>
      </w:r>
      <w:r>
        <w:fldChar w:fldCharType="end"/>
      </w:r>
      <w:r>
        <w:t xml:space="preserve">). First, the edge geometries were split at the boundaries of the traffic noise surfaces by intersection </w:t>
      </w:r>
      <w:r>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t>by</w:t>
      </w:r>
      <w:r w:rsidR="00923E92">
        <w:t xml:space="preserve"> </w:t>
      </w:r>
      <w:r>
        <w:t xml:space="preserve">a </w:t>
      </w:r>
      <w:r w:rsidR="00923E92">
        <w:t>single</w:t>
      </w:r>
      <w:r>
        <w:t xml:space="preserve"> sampling point. </w:t>
      </w:r>
    </w:p>
    <w:p w14:paraId="7C42804D" w14:textId="187D3ADF" w:rsidR="00C435F0" w:rsidRPr="00C435F0" w:rsidRDefault="00C435F0" w:rsidP="00C435F0">
      <w:r>
        <w:t>Due to the high number of edges (</w:t>
      </w:r>
      <w:r w:rsidRPr="00961ABD">
        <w:t>180647</w:t>
      </w:r>
      <w:r>
        <w:t xml:space="preserve">), a challenge of the spatial join was its high demand for computing power and high memory consumption. Hence, </w:t>
      </w:r>
      <w:r w:rsidR="00F96D5A">
        <w:t>I run the</w:t>
      </w:r>
      <w:r>
        <w:t xml:space="preserve"> first iteration of the analysis in </w:t>
      </w:r>
      <w:r w:rsidR="004C1B5D">
        <w:t xml:space="preserve">a </w:t>
      </w:r>
      <w:r>
        <w:t>CSC’s (</w:t>
      </w:r>
      <w:r w:rsidRPr="001D0A7B">
        <w:t>IT Center for Science</w:t>
      </w:r>
      <w:r>
        <w:t xml:space="preserve"> Ltd.) supercluster</w:t>
      </w:r>
      <w:r w:rsidR="00374EFE">
        <w:t xml:space="preserve"> Taito</w:t>
      </w:r>
      <w:r>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t xml:space="preserve">utilizing </w:t>
      </w:r>
      <w:r>
        <w:t xml:space="preserve">spatial indexing and GeoDataFrames, 2) organizing the edges as lists of edges (i.e. edge-chunks) and 3) processing the edge-chunks in parallel. </w:t>
      </w:r>
      <w:r w:rsidR="002B1183">
        <w:t xml:space="preserve">I used the </w:t>
      </w:r>
      <w:r>
        <w:t xml:space="preserve">standard multiprocessing library of Python </w:t>
      </w:r>
      <w:r w:rsidR="002B1183">
        <w:t xml:space="preserve">for </w:t>
      </w:r>
      <w:r>
        <w:t>the parallel processing</w:t>
      </w:r>
      <w:r w:rsidR="00ED1631">
        <w:t xml:space="preserve"> both on desktop</w:t>
      </w:r>
      <w:r w:rsidR="005C0DFF">
        <w:t>-</w:t>
      </w:r>
      <w:r w:rsidR="00ED1631">
        <w:t xml:space="preserve"> and CSC’s computer</w:t>
      </w:r>
      <w:r>
        <w:t>.</w:t>
      </w:r>
      <w:r w:rsidR="00511A33">
        <w:t xml:space="preserve"> </w:t>
      </w:r>
    </w:p>
    <w:p w14:paraId="23794001" w14:textId="50807D2E" w:rsidR="00896DC2" w:rsidRPr="00CC2F87" w:rsidRDefault="00B86E9C" w:rsidP="00896DC2">
      <w:pPr>
        <w:pStyle w:val="Heading3"/>
      </w:pPr>
      <w:bookmarkStart w:id="54" w:name="_Ref33771037"/>
      <w:bookmarkStart w:id="55" w:name="_Toc38738061"/>
      <w:r w:rsidRPr="00CC2F87">
        <w:t>Environmental impedance function</w:t>
      </w:r>
      <w:bookmarkEnd w:id="54"/>
      <w:bookmarkEnd w:id="55"/>
    </w:p>
    <w:p w14:paraId="7769A740" w14:textId="6D9B42B6" w:rsidR="00CB7FB3" w:rsidRPr="00CC2F87" w:rsidRDefault="008557D9" w:rsidP="00CB7FB3">
      <w:r>
        <w:t>An</w:t>
      </w:r>
      <w:r w:rsidR="00D1194E">
        <w:t xml:space="preserve"> environmental impedance function </w:t>
      </w:r>
      <w:r w:rsidR="001F6515">
        <w:t xml:space="preserve">(EIF) </w:t>
      </w:r>
      <w:r w:rsidR="00212A49">
        <w:t>for</w:t>
      </w:r>
      <w:r w:rsidR="00D1194E">
        <w:t xml:space="preserve"> noise </w:t>
      </w:r>
      <w:r>
        <w:t xml:space="preserve">was designed </w:t>
      </w:r>
      <w:r w:rsidR="0042363E">
        <w:t>to enable</w:t>
      </w:r>
      <w:r w:rsidR="00D1194E">
        <w:t xml:space="preserve"> exposure -based routing analysis. </w:t>
      </w:r>
      <w:r w:rsidR="00646447">
        <w:t>I defined t</w:t>
      </w:r>
      <w:r w:rsidR="00896DC2" w:rsidRPr="00CC2F87">
        <w:t xml:space="preserve">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107B10"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3F453B75"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20B2F">
              <w:rPr>
                <w:noProof/>
              </w:rPr>
              <w:t>1</w:t>
            </w:r>
            <w:r w:rsidRPr="00CC2F87">
              <w:fldChar w:fldCharType="end"/>
            </w:r>
            <w:r w:rsidRPr="00CC2F87">
              <w:t>)</w:t>
            </w:r>
          </w:p>
        </w:tc>
      </w:tr>
    </w:tbl>
    <w:p w14:paraId="3076F6F7" w14:textId="5224C61B"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w:t>
      </w:r>
      <w:r w:rsidR="00E4611B">
        <w:t>I developed the</w:t>
      </w:r>
      <w:r w:rsidR="006B2670">
        <w:t xml:space="preserve"> following </w:t>
      </w:r>
      <w:r w:rsidR="00AE67D6">
        <w:t>EIF</w:t>
      </w:r>
      <w:r w:rsidR="006B2670">
        <w:t xml:space="preserve"> </w:t>
      </w:r>
      <w:r w:rsidR="00E643DF">
        <w:t>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107B10"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5DA835EE" w:rsidR="00F97ACD" w:rsidRPr="00CC2F87" w:rsidRDefault="00F97ACD" w:rsidP="00B61A9D">
            <w:pPr>
              <w:spacing w:before="460" w:after="400"/>
            </w:pPr>
            <w:bookmarkStart w:id="56" w:name="_Ref9591374"/>
            <w:r w:rsidRPr="00CC2F87">
              <w:t>(</w:t>
            </w:r>
            <w:r w:rsidRPr="00CC2F87">
              <w:fldChar w:fldCharType="begin"/>
            </w:r>
            <w:r w:rsidRPr="00CC2F87">
              <w:instrText xml:space="preserve"> SEQ Equation \* ARABIC </w:instrText>
            </w:r>
            <w:r w:rsidRPr="00CC2F87">
              <w:fldChar w:fldCharType="separate"/>
            </w:r>
            <w:r w:rsidR="00220B2F">
              <w:rPr>
                <w:noProof/>
              </w:rPr>
              <w:t>2</w:t>
            </w:r>
            <w:r w:rsidRPr="00CC2F87">
              <w:fldChar w:fldCharType="end"/>
            </w:r>
            <w:r w:rsidRPr="00CC2F87">
              <w:t>)</w:t>
            </w:r>
            <w:bookmarkEnd w:id="56"/>
          </w:p>
        </w:tc>
      </w:tr>
    </w:tbl>
    <w:p w14:paraId="09541333" w14:textId="1D82982E" w:rsidR="00E76948" w:rsidRDefault="00C36DF3" w:rsidP="00C36DF3">
      <w:pPr>
        <w:rPr>
          <w:rFonts w:eastAsiaTheme="minorEastAsia"/>
          <w:iCs/>
        </w:rPr>
      </w:pPr>
      <w:r w:rsidRPr="00CC2F87">
        <w:lastRenderedPageBreak/>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755152A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w:t>
      </w:r>
      <w:r w:rsidR="00AE59EE">
        <w:rPr>
          <w:rFonts w:eastAsiaTheme="minorEastAsia"/>
          <w:iCs/>
        </w:rPr>
        <w:t xml:space="preserve">I tested two alternative functions </w:t>
      </w:r>
      <w:r w:rsidR="0021781A">
        <w:rPr>
          <w:rFonts w:eastAsiaTheme="minorEastAsia"/>
          <w:iCs/>
        </w:rPr>
        <w:t xml:space="preserve">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B94A60">
        <w:t>from</w:t>
      </w:r>
      <w:r w:rsidR="00F33435">
        <w:t xml:space="preserve">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107B10"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286F077" w:rsidR="006C394E" w:rsidRPr="00CC2F87" w:rsidRDefault="006C394E" w:rsidP="006C394E">
            <w:pPr>
              <w:spacing w:before="480" w:after="240"/>
            </w:pPr>
            <w:bookmarkStart w:id="57" w:name="_Ref25851235"/>
            <w:bookmarkStart w:id="58" w:name="_Ref25851033"/>
            <w:r w:rsidRPr="00CC2F87">
              <w:t>(</w:t>
            </w:r>
            <w:bookmarkStart w:id="59" w:name="_Ref25851183"/>
            <w:bookmarkEnd w:id="57"/>
            <w:r w:rsidR="00B311E7" w:rsidRPr="00CC2F87">
              <w:fldChar w:fldCharType="begin"/>
            </w:r>
            <w:r w:rsidR="00B311E7" w:rsidRPr="00CC2F87">
              <w:instrText xml:space="preserve"> SEQ Equation \* ARABIC </w:instrText>
            </w:r>
            <w:r w:rsidR="00B311E7" w:rsidRPr="00CC2F87">
              <w:fldChar w:fldCharType="separate"/>
            </w:r>
            <w:r w:rsidR="00220B2F">
              <w:rPr>
                <w:noProof/>
              </w:rPr>
              <w:t>3</w:t>
            </w:r>
            <w:r w:rsidR="00B311E7" w:rsidRPr="00CC2F87">
              <w:fldChar w:fldCharType="end"/>
            </w:r>
            <w:r w:rsidRPr="00CC2F87">
              <w:t>)</w:t>
            </w:r>
            <w:bookmarkEnd w:id="58"/>
            <w:bookmarkEnd w:id="59"/>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60" w:name="_Ref9527730"/>
          <w:p w14:paraId="28FCAB85" w14:textId="2BCA750F" w:rsidR="006C394E" w:rsidRPr="006C394E" w:rsidRDefault="00107B10"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ADCCC3A" w:rsidR="006C394E" w:rsidRPr="00CC2F87" w:rsidRDefault="006C394E" w:rsidP="00793654">
            <w:pPr>
              <w:spacing w:before="240" w:after="480"/>
            </w:pPr>
            <w:bookmarkStart w:id="61" w:name="_Ref25851268"/>
            <w:bookmarkStart w:id="62" w:name="_Ref25851126"/>
            <w:r w:rsidRPr="00CC2F87">
              <w:t>(</w:t>
            </w:r>
            <w:r w:rsidRPr="00CC2F87">
              <w:fldChar w:fldCharType="begin"/>
            </w:r>
            <w:r w:rsidRPr="00CC2F87">
              <w:instrText xml:space="preserve"> SEQ Equation \* ARABIC </w:instrText>
            </w:r>
            <w:r w:rsidRPr="00CC2F87">
              <w:fldChar w:fldCharType="separate"/>
            </w:r>
            <w:r w:rsidR="00220B2F">
              <w:rPr>
                <w:noProof/>
              </w:rPr>
              <w:t>4</w:t>
            </w:r>
            <w:r w:rsidRPr="00CC2F87">
              <w:fldChar w:fldCharType="end"/>
            </w:r>
            <w:bookmarkEnd w:id="61"/>
            <w:r w:rsidRPr="00CC2F87">
              <w:t>)</w:t>
            </w:r>
            <w:bookmarkEnd w:id="62"/>
          </w:p>
        </w:tc>
      </w:tr>
    </w:tbl>
    <w:p w14:paraId="63051253" w14:textId="444BED5B"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20B2F" w:rsidRPr="00CC2F87">
        <w:t xml:space="preserve">Table </w:t>
      </w:r>
      <w:r w:rsidR="00220B2F">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20B2F">
        <w:t xml:space="preserve">Figure </w:t>
      </w:r>
      <w:r w:rsidR="00220B2F">
        <w:rPr>
          <w:noProof/>
        </w:rPr>
        <w:t>15</w:t>
      </w:r>
      <w:r w:rsidR="0082027C">
        <w:rPr>
          <w:iCs/>
        </w:rPr>
        <w:fldChar w:fldCharType="end"/>
      </w:r>
      <w:r w:rsidR="0082027C">
        <w:rPr>
          <w:iCs/>
        </w:rPr>
        <w:t xml:space="preserve">. </w:t>
      </w:r>
    </w:p>
    <w:p w14:paraId="14091A7D" w14:textId="0E9759A3" w:rsidR="008D6D01" w:rsidRDefault="005A4591" w:rsidP="00574F81">
      <w:r>
        <w:rPr>
          <w:rFonts w:eastAsiaTheme="minorEastAsia"/>
        </w:rPr>
        <w:lastRenderedPageBreak/>
        <w:t xml:space="preserve">I selected </w:t>
      </w:r>
      <w:r w:rsidR="00921B84">
        <w:rPr>
          <w:rFonts w:eastAsiaTheme="minorEastAsia"/>
        </w:rPr>
        <w:t>E</w:t>
      </w:r>
      <w:r w:rsidR="00AA4807">
        <w:rPr>
          <w:rFonts w:eastAsiaTheme="minorEastAsia"/>
        </w:rPr>
        <w:t xml:space="preserve">quation </w:t>
      </w:r>
      <w:r w:rsidR="00D24ED1">
        <w:t xml:space="preserve">4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20B2F">
        <w:t xml:space="preserve">Figure </w:t>
      </w:r>
      <w:r w:rsidR="00220B2F">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5C0CA117" w:rsidR="000A27A6" w:rsidRPr="006110B6" w:rsidRDefault="00D910D0" w:rsidP="00574F81">
      <w:pPr>
        <w:rPr>
          <w:rFonts w:eastAsiaTheme="minorEastAsia"/>
        </w:rPr>
      </w:pPr>
      <w:r>
        <w:t xml:space="preserve">However, when </w:t>
      </w:r>
      <w:r w:rsidR="00800E9B">
        <w:t xml:space="preserve">I tested </w:t>
      </w:r>
      <w:r>
        <w:t xml:space="preserve">both functions </w:t>
      </w:r>
      <w:r w:rsidR="008D6D01">
        <w:t xml:space="preserve">for noise cost coefficient </w:t>
      </w:r>
      <w:r>
        <w:t xml:space="preserve">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576F97E2" w:rsidR="00393D82" w:rsidRPr="00CC2F87" w:rsidRDefault="00393D82" w:rsidP="00020EA1">
      <w:pPr>
        <w:pStyle w:val="TableCaption"/>
        <w:rPr>
          <w:rFonts w:eastAsiaTheme="minorEastAsia"/>
        </w:rPr>
      </w:pPr>
      <w:bookmarkStart w:id="63" w:name="_Ref34464348"/>
      <w:bookmarkStart w:id="64" w:name="_Toc3870899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20B2F">
        <w:rPr>
          <w:noProof/>
        </w:rPr>
        <w:t>3</w:t>
      </w:r>
      <w:r w:rsidR="004F023F" w:rsidRPr="00CC2F87">
        <w:fldChar w:fldCharType="end"/>
      </w:r>
      <w:bookmarkEnd w:id="60"/>
      <w:bookmarkEnd w:id="63"/>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4"/>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107B10"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107B10"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6BA199B7" w:rsidR="00FC4723" w:rsidRDefault="00DD49EE" w:rsidP="00D60F6B">
      <w:pPr>
        <w:pStyle w:val="Caption"/>
        <w:jc w:val="both"/>
      </w:pPr>
      <w:bookmarkStart w:id="65" w:name="_Ref25930825"/>
      <w:bookmarkStart w:id="66" w:name="_Toc38708967"/>
      <w:r>
        <w:t xml:space="preserve">Figure </w:t>
      </w:r>
      <w:r>
        <w:fldChar w:fldCharType="begin"/>
      </w:r>
      <w:r>
        <w:instrText xml:space="preserve"> SEQ Figure \* ARABIC </w:instrText>
      </w:r>
      <w:r>
        <w:fldChar w:fldCharType="separate"/>
      </w:r>
      <w:r w:rsidR="00220B2F">
        <w:rPr>
          <w:noProof/>
        </w:rPr>
        <w:t>15</w:t>
      </w:r>
      <w:r>
        <w:fldChar w:fldCharType="end"/>
      </w:r>
      <w:bookmarkEnd w:id="65"/>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20B2F" w:rsidRPr="00CC2F87">
        <w:t xml:space="preserve">Table </w:t>
      </w:r>
      <w:r w:rsidR="00220B2F">
        <w:rPr>
          <w:noProof/>
        </w:rPr>
        <w:t>3</w:t>
      </w:r>
      <w:r w:rsidR="0089767B">
        <w:fldChar w:fldCharType="end"/>
      </w:r>
      <w:r w:rsidR="0089767B">
        <w:t>)</w:t>
      </w:r>
      <w:r>
        <w:t>.</w:t>
      </w:r>
      <w:bookmarkEnd w:id="66"/>
    </w:p>
    <w:p w14:paraId="66BB1F6C" w14:textId="5D110EE9" w:rsidR="00002CCA" w:rsidRDefault="00A41C09" w:rsidP="00002CCA">
      <w:pPr>
        <w:pStyle w:val="Heading3"/>
      </w:pPr>
      <w:bookmarkStart w:id="67" w:name="_Toc38738062"/>
      <w:r>
        <w:t>Quiet path routing</w:t>
      </w:r>
      <w:r w:rsidR="0062533E">
        <w:t xml:space="preserve"> application</w:t>
      </w:r>
      <w:bookmarkEnd w:id="67"/>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505D1020"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short</w:t>
      </w:r>
      <w:r w:rsidR="00CE564C">
        <w:t>est</w:t>
      </w:r>
      <w:r w:rsidR="003D0DEC">
        <w:t>-</w:t>
      </w:r>
      <w:r w:rsidR="00862339">
        <w:t xml:space="preserve">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6882B3A2"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20B2F" w:rsidRPr="00CC2F87">
        <w:t xml:space="preserve">Figure </w:t>
      </w:r>
      <w:r w:rsidR="00220B2F">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w:t>
      </w:r>
      <w:r w:rsidR="00CC76A4">
        <w:t>coefficients</w:t>
      </w:r>
      <w:r w:rsidR="00EC1556">
        <w:t xml:space="preserve">.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283E4B">
        <w:t>I</w:t>
      </w:r>
      <w:r w:rsidR="007E1140">
        <w:t xml:space="preserve"> found </w:t>
      </w:r>
      <w:r w:rsidR="00283E4B">
        <w:t xml:space="preserve">this set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3496C1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357D09">
        <w:t>the</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6D4015C6" w:rsidR="002A652E" w:rsidRDefault="002A652E" w:rsidP="002A652E">
      <w:pPr>
        <w:pStyle w:val="Caption"/>
      </w:pPr>
      <w:bookmarkStart w:id="68" w:name="_Ref9348368"/>
      <w:bookmarkStart w:id="69" w:name="_Toc38708968"/>
      <w:r w:rsidRPr="00CC2F87">
        <w:t xml:space="preserve">Figure </w:t>
      </w:r>
      <w:r w:rsidRPr="00CC2F87">
        <w:fldChar w:fldCharType="begin"/>
      </w:r>
      <w:r w:rsidRPr="00CC2F87">
        <w:instrText xml:space="preserve"> SEQ Figure \* ARABIC </w:instrText>
      </w:r>
      <w:r w:rsidRPr="00CC2F87">
        <w:fldChar w:fldCharType="separate"/>
      </w:r>
      <w:r w:rsidR="00220B2F">
        <w:rPr>
          <w:noProof/>
        </w:rPr>
        <w:t>16</w:t>
      </w:r>
      <w:r w:rsidRPr="00CC2F87">
        <w:fldChar w:fldCharType="end"/>
      </w:r>
      <w:bookmarkEnd w:id="68"/>
      <w:r w:rsidRPr="00CC2F87">
        <w:t xml:space="preserve">. Workflow of calculating and adding noise </w:t>
      </w:r>
      <w:r>
        <w:t>sensitivity</w:t>
      </w:r>
      <w:r w:rsidRPr="00CC2F87">
        <w:t xml:space="preserve"> specific edge costs as new edge attributes.</w:t>
      </w:r>
      <w:bookmarkEnd w:id="69"/>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7F5C089D"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20B2F" w:rsidRPr="00CC2F87">
        <w:t xml:space="preserve">Figure </w:t>
      </w:r>
      <w:r w:rsidR="00220B2F">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w:t>
      </w:r>
      <w:r w:rsidR="00CC76A4">
        <w:t>coefficients</w:t>
      </w:r>
      <w:r w:rsidR="009922C3">
        <w:t xml:space="preserve">.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70992F2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short</w:t>
      </w:r>
      <w:r w:rsidR="00D6126D">
        <w:t>est-</w:t>
      </w:r>
      <w:r w:rsidR="00004DDF">
        <w:t xml:space="preserve">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AD5FAD">
        <w:t>4</w:t>
      </w:r>
      <w:r w:rsidR="00D841F7">
        <w:t>.</w:t>
      </w:r>
      <w:r w:rsidR="00AD5FAD">
        <w:t>1</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6017C16E" w:rsidR="00CC1FD9" w:rsidRPr="00CC1FD9" w:rsidRDefault="00415067" w:rsidP="00B45EDE">
      <w:pPr>
        <w:pStyle w:val="Caption"/>
      </w:pPr>
      <w:bookmarkStart w:id="70" w:name="_Ref9516858"/>
      <w:bookmarkStart w:id="71" w:name="_Toc3870896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20B2F">
        <w:rPr>
          <w:noProof/>
        </w:rPr>
        <w:t>17</w:t>
      </w:r>
      <w:r w:rsidR="004F023F" w:rsidRPr="00CC2F87">
        <w:fldChar w:fldCharType="end"/>
      </w:r>
      <w:bookmarkEnd w:id="70"/>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 xml:space="preserve">a </w:t>
      </w:r>
      <w:r w:rsidR="006D172E">
        <w:t>common</w:t>
      </w:r>
      <w:r w:rsidR="00BD6721">
        <w:t xml:space="preserve"> </w:t>
      </w:r>
      <w:r w:rsidR="0040184E">
        <w:t xml:space="preserve">pathfinding </w:t>
      </w:r>
      <w:r w:rsidR="00BD6721">
        <w:t>problem</w:t>
      </w:r>
      <w:r w:rsidR="0040184E">
        <w:t xml:space="preserve"> with quiet path routing application</w:t>
      </w:r>
      <w:r w:rsidRPr="00CC2F87">
        <w:t>.</w:t>
      </w:r>
      <w:bookmarkEnd w:id="71"/>
    </w:p>
    <w:p w14:paraId="6AD7E744" w14:textId="41A6B557" w:rsidR="00A27CC8" w:rsidRPr="00CC2F87" w:rsidRDefault="002F6E97" w:rsidP="00A27CC8">
      <w:pPr>
        <w:pStyle w:val="Heading3"/>
      </w:pPr>
      <w:bookmarkStart w:id="72" w:name="_Toc38738063"/>
      <w:r>
        <w:t xml:space="preserve">Noise exposure assessment </w:t>
      </w:r>
      <w:r w:rsidR="00D2693F" w:rsidRPr="00CC2F87">
        <w:t xml:space="preserve">of </w:t>
      </w:r>
      <w:r w:rsidR="00A14980" w:rsidRPr="00CC2F87">
        <w:t>short and quiet paths</w:t>
      </w:r>
      <w:bookmarkEnd w:id="72"/>
    </w:p>
    <w:p w14:paraId="29F8B39C" w14:textId="4D50F2BC" w:rsidR="00D36338" w:rsidRDefault="00752D2A" w:rsidP="00C37FF9">
      <w:r>
        <w:lastRenderedPageBreak/>
        <w:t>I developed s</w:t>
      </w:r>
      <w:r w:rsidR="00B41F17">
        <w:t>everal</w:t>
      </w:r>
      <w:r w:rsidR="00B56EB5" w:rsidRPr="00CC2F87">
        <w:t xml:space="preserve"> metrics </w:t>
      </w:r>
      <w:r w:rsidR="00F3700C">
        <w:t xml:space="preserve">and </w:t>
      </w:r>
      <w:r w:rsidR="00CC76A4">
        <w:t>indices</w:t>
      </w:r>
      <w:r w:rsidR="00F3700C">
        <w:t xml:space="preserve"> </w:t>
      </w:r>
      <w:r w:rsidR="006F1010">
        <w:t xml:space="preserve">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220B2F" w:rsidRPr="00CC2F87">
        <w:t xml:space="preserve">Table </w:t>
      </w:r>
      <w:r w:rsidR="00220B2F">
        <w:rPr>
          <w:noProof/>
        </w:rPr>
        <w:t>4</w:t>
      </w:r>
      <w:r w:rsidR="00352FBB">
        <w:fldChar w:fldCharType="end"/>
      </w:r>
      <w:r w:rsidR="00352FBB">
        <w:t>)</w:t>
      </w:r>
      <w:r w:rsidR="002A7CE8" w:rsidRPr="00CC2F87">
        <w:t xml:space="preserve">. </w:t>
      </w:r>
      <w:r w:rsidR="00321682">
        <w:t>T</w:t>
      </w:r>
      <w:r w:rsidR="00F3700C">
        <w:t xml:space="preserve">he </w:t>
      </w:r>
      <w:r w:rsidR="00CC76A4">
        <w:t>indices</w:t>
      </w:r>
      <w:r w:rsidR="00F3700C">
        <w:t xml:space="preserve"> </w:t>
      </w:r>
      <w:r w:rsidR="00EA0B4F">
        <w:t xml:space="preserve">presented </w:t>
      </w:r>
      <w:r w:rsidR="00F3700C">
        <w:t xml:space="preserve">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w:t>
      </w:r>
      <w:r w:rsidR="00CC76A4">
        <w:t>indices</w:t>
      </w:r>
      <w:r w:rsidR="00050182" w:rsidRPr="00CC2F87">
        <w:t xml:space="preserve">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CC76A4">
        <w:t>indices</w:t>
      </w:r>
      <w:r w:rsidR="0094265D">
        <w:t xml:space="preserve"> </w:t>
      </w:r>
      <w:r w:rsidR="00F83CED">
        <w:t>of</w:t>
      </w:r>
      <w:r w:rsidR="0094265D">
        <w:t xml:space="preserve"> traffic noise exposure</w:t>
      </w:r>
      <w:r w:rsidR="00D56DE6" w:rsidRPr="00CC2F87">
        <w:t>.</w:t>
      </w:r>
      <w:r w:rsidR="00F3700C">
        <w:t xml:space="preserve"> </w:t>
      </w:r>
    </w:p>
    <w:p w14:paraId="7F4FC54A" w14:textId="3C1CE09B" w:rsidR="00D36338" w:rsidRDefault="00D36338" w:rsidP="00C37FF9">
      <w:r>
        <w:t xml:space="preserve">The simplest of the </w:t>
      </w:r>
      <w:r w:rsidR="00CC76A4">
        <w:t>indices</w:t>
      </w:r>
      <w:r>
        <w:t xml:space="preserve"> (</w:t>
      </w:r>
      <w:r w:rsidR="004E1771">
        <w:t>ED</w:t>
      </w:r>
      <w:r w:rsidR="004E1771">
        <w:rPr>
          <w:vertAlign w:val="subscript"/>
        </w:rPr>
        <w:t>+dB</w:t>
      </w:r>
      <w:r w:rsidR="004E1771" w:rsidRPr="004E1771">
        <w:rPr>
          <w:vertAlign w:val="subscript"/>
        </w:rPr>
        <w:t>i</w:t>
      </w:r>
      <w:r w:rsidR="004E1771">
        <w:t xml:space="preserve"> </w:t>
      </w:r>
      <w:r w:rsidR="00E80212">
        <w:t>–</w:t>
      </w:r>
      <w:r w:rsidR="004E1771">
        <w:t xml:space="preserve"> </w:t>
      </w:r>
      <w:r w:rsidR="00A83BB9">
        <w:t>Equation</w:t>
      </w:r>
      <w:r w:rsidR="00E80212">
        <w:t xml:space="preserve"> 6)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E80212">
        <w:t>–</w:t>
      </w:r>
      <w:r w:rsidR="007023DC">
        <w:t xml:space="preserve"> </w:t>
      </w:r>
      <w:r w:rsidR="00A83BB9">
        <w:t>Equation</w:t>
      </w:r>
      <w:r w:rsidR="00E80212">
        <w:t xml:space="preserve"> 7).</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Equatio</w:t>
      </w:r>
      <w:r w:rsidR="00E80212">
        <w:t>n 8)</w:t>
      </w:r>
      <w:r w:rsidR="00C47753">
        <w:t xml:space="preserve">. </w:t>
      </w:r>
    </w:p>
    <w:p w14:paraId="44EB6753" w14:textId="624D0E81" w:rsidR="0003797C" w:rsidRPr="00F756D6" w:rsidRDefault="00D762FE" w:rsidP="00C37FF9">
      <w:r>
        <w:t>I applied t</w:t>
      </w:r>
      <w:r w:rsidR="00016FA1" w:rsidRPr="00CC2F87">
        <w:t xml:space="preserve">he </w:t>
      </w:r>
      <w:r w:rsidR="00D26DD2" w:rsidRPr="00CC2F87">
        <w:t>environmental impedance function</w:t>
      </w:r>
      <w:r w:rsidR="00D26DD2">
        <w:t xml:space="preserve"> for noise</w:t>
      </w:r>
      <w:r w:rsidR="005A67C8">
        <w:t xml:space="preserve"> (i.e. noise cost function</w:t>
      </w:r>
      <w:r w:rsidR="009E387E">
        <w:t xml:space="preserve">; </w:t>
      </w:r>
      <w:r w:rsidR="00CA64C0">
        <w:t xml:space="preserve">Equation 4) </w:t>
      </w:r>
      <w:r w:rsidR="00016FA1" w:rsidRPr="00CC2F87">
        <w:t xml:space="preserve">to </w:t>
      </w:r>
      <w:r>
        <w:t xml:space="preserve">defin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w:t>
      </w:r>
      <w:r w:rsidR="00711385">
        <w:t>–</w:t>
      </w:r>
      <w:r w:rsidR="00532F96">
        <w:t xml:space="preserve"> Equation</w:t>
      </w:r>
      <w:r w:rsidR="00711385">
        <w:t xml:space="preserve"> 9).</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w:t>
      </w:r>
      <w:r w:rsidR="002E5F68">
        <w:t>–</w:t>
      </w:r>
      <w:r w:rsidR="00F26FD4">
        <w:t xml:space="preserve"> Equation</w:t>
      </w:r>
      <w:r w:rsidR="002E5F68">
        <w:t xml:space="preserve"> 11). </w:t>
      </w:r>
      <w:r w:rsidR="00B66477">
        <w:t xml:space="preserve">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3" w:name="_Ref9592438"/>
      <w:r w:rsidR="0003797C">
        <w:br w:type="page"/>
      </w:r>
    </w:p>
    <w:p w14:paraId="1B6D7F8C" w14:textId="3FD43C0B" w:rsidR="00193D86" w:rsidRPr="00CC2F87" w:rsidRDefault="00832804" w:rsidP="00193D86">
      <w:pPr>
        <w:pStyle w:val="TableCaption"/>
      </w:pPr>
      <w:bookmarkStart w:id="74" w:name="_Ref33904344"/>
      <w:bookmarkStart w:id="75" w:name="_Toc38708995"/>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20B2F">
        <w:rPr>
          <w:noProof/>
        </w:rPr>
        <w:t>4</w:t>
      </w:r>
      <w:r w:rsidR="004F023F" w:rsidRPr="00CC2F87">
        <w:fldChar w:fldCharType="end"/>
      </w:r>
      <w:bookmarkEnd w:id="73"/>
      <w:bookmarkEnd w:id="74"/>
      <w:r w:rsidRPr="00CC2F87">
        <w:t>.</w:t>
      </w:r>
      <w:r w:rsidR="00671D0A">
        <w:t xml:space="preserve"> The noise exposure </w:t>
      </w:r>
      <w:r w:rsidR="00CC76A4">
        <w:t>indices</w:t>
      </w:r>
      <w:r w:rsidR="00671D0A">
        <w:t xml:space="preserve">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107B10"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C76EA59"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20B2F">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107B10"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765767D3" w:rsidR="0068366E" w:rsidRPr="00CC2F87" w:rsidRDefault="00264A50" w:rsidP="0068366E">
            <w:pPr>
              <w:pStyle w:val="TableText"/>
            </w:pPr>
            <w:bookmarkStart w:id="76" w:name="_Ref33867374"/>
            <w:r w:rsidRPr="00CC2F87">
              <w:t>(</w:t>
            </w:r>
            <w:r w:rsidRPr="00CC2F87">
              <w:fldChar w:fldCharType="begin"/>
            </w:r>
            <w:r w:rsidRPr="00CC2F87">
              <w:instrText xml:space="preserve"> SEQ Equation \* ARABIC </w:instrText>
            </w:r>
            <w:r w:rsidRPr="00CC2F87">
              <w:fldChar w:fldCharType="separate"/>
            </w:r>
            <w:r w:rsidR="00220B2F">
              <w:rPr>
                <w:noProof/>
              </w:rPr>
              <w:t>6</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107B10"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3D035B44" w:rsidR="0003797C" w:rsidRPr="00CC2F87" w:rsidRDefault="0003797C" w:rsidP="0068366E">
            <w:pPr>
              <w:pStyle w:val="TableText"/>
            </w:pPr>
            <w:bookmarkStart w:id="77" w:name="_Ref33867425"/>
            <w:r w:rsidRPr="00CC2F87">
              <w:t>(</w:t>
            </w:r>
            <w:r w:rsidRPr="00CC2F87">
              <w:fldChar w:fldCharType="begin"/>
            </w:r>
            <w:r w:rsidRPr="00CC2F87">
              <w:instrText xml:space="preserve"> SEQ Equation \* ARABIC </w:instrText>
            </w:r>
            <w:r w:rsidRPr="00CC2F87">
              <w:fldChar w:fldCharType="separate"/>
            </w:r>
            <w:r w:rsidR="00220B2F">
              <w:rPr>
                <w:noProof/>
              </w:rPr>
              <w:t>7</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107B10"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9D20F42" w:rsidR="0068366E" w:rsidRPr="00CC2F87" w:rsidRDefault="0068366E" w:rsidP="0068366E">
            <w:pPr>
              <w:pStyle w:val="TableText"/>
            </w:pPr>
            <w:bookmarkStart w:id="78" w:name="_Ref33867501"/>
            <w:r w:rsidRPr="00CC2F87">
              <w:t>(</w:t>
            </w:r>
            <w:r w:rsidRPr="00CC2F87">
              <w:fldChar w:fldCharType="begin"/>
            </w:r>
            <w:r w:rsidRPr="00CC2F87">
              <w:instrText xml:space="preserve"> SEQ Equation \* ARABIC </w:instrText>
            </w:r>
            <w:r w:rsidRPr="00CC2F87">
              <w:fldChar w:fldCharType="separate"/>
            </w:r>
            <w:r w:rsidR="00220B2F">
              <w:rPr>
                <w:noProof/>
              </w:rPr>
              <w:t>8</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313FA859" w:rsidR="0068366E" w:rsidRPr="00CC2F87" w:rsidRDefault="0068366E" w:rsidP="0068366E">
            <w:pPr>
              <w:pStyle w:val="TableText"/>
            </w:pPr>
            <w:bookmarkStart w:id="79" w:name="_Ref33867550"/>
            <w:r w:rsidRPr="00CC2F87">
              <w:t>(</w:t>
            </w:r>
            <w:r w:rsidRPr="00CC2F87">
              <w:fldChar w:fldCharType="begin"/>
            </w:r>
            <w:r w:rsidRPr="00CC2F87">
              <w:instrText xml:space="preserve"> SEQ Equation \* ARABIC </w:instrText>
            </w:r>
            <w:r w:rsidRPr="00CC2F87">
              <w:fldChar w:fldCharType="separate"/>
            </w:r>
            <w:r w:rsidR="00220B2F">
              <w:rPr>
                <w:noProof/>
              </w:rPr>
              <w:t>9</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3EB5953B"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20B2F" w:rsidRPr="00CC2F87">
              <w:t>(</w:t>
            </w:r>
            <w:r w:rsidR="00220B2F">
              <w:t>2</w:t>
            </w:r>
            <w:r w:rsidR="00220B2F"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107B10"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57F24B06"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20B2F">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107B10"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6D90899C" w:rsidR="0068366E" w:rsidRPr="00CC2F87" w:rsidRDefault="0068366E" w:rsidP="0068366E">
            <w:pPr>
              <w:pStyle w:val="TableText"/>
            </w:pPr>
            <w:bookmarkStart w:id="80" w:name="_Ref33867650"/>
            <w:r w:rsidRPr="00CC2F87">
              <w:t>(</w:t>
            </w:r>
            <w:r w:rsidRPr="00CC2F87">
              <w:fldChar w:fldCharType="begin"/>
            </w:r>
            <w:r w:rsidRPr="00CC2F87">
              <w:instrText xml:space="preserve"> SEQ Equation \* ARABIC </w:instrText>
            </w:r>
            <w:r w:rsidRPr="00CC2F87">
              <w:fldChar w:fldCharType="separate"/>
            </w:r>
            <w:r w:rsidR="00220B2F">
              <w:rPr>
                <w:noProof/>
              </w:rPr>
              <w:t>11</w:t>
            </w:r>
            <w:r w:rsidRPr="00CC2F87">
              <w:fldChar w:fldCharType="end"/>
            </w:r>
            <w:bookmarkEnd w:id="80"/>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107B10"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1" w:name="_Toc38738064"/>
      <w:r>
        <w:t>Web-based q</w:t>
      </w:r>
      <w:r w:rsidR="00B74D96" w:rsidRPr="00CC2F87">
        <w:t>uiet path route planner</w:t>
      </w:r>
      <w:bookmarkEnd w:id="81"/>
    </w:p>
    <w:p w14:paraId="37EB6460" w14:textId="25501AFC" w:rsidR="00572329" w:rsidRPr="00CC2F87" w:rsidRDefault="00E87CC6" w:rsidP="00B74D96">
      <w:r>
        <w:t xml:space="preserve">To </w:t>
      </w:r>
      <w:r w:rsidRPr="00CC2F87">
        <w:t xml:space="preserve">demonstrate the </w:t>
      </w:r>
      <w:r>
        <w:t xml:space="preserve">potential utility </w:t>
      </w:r>
      <w:r w:rsidRPr="00CC2F87">
        <w:t>of the quiet path routing method in practical situations</w:t>
      </w:r>
      <w:r>
        <w:t xml:space="preserve">, </w:t>
      </w:r>
      <w:r w:rsidR="009B37F7">
        <w:t>I</w:t>
      </w:r>
      <w:r>
        <w:t xml:space="preserve"> </w:t>
      </w:r>
      <w:r w:rsidR="009B37F7">
        <w:t xml:space="preserve">developed </w:t>
      </w:r>
      <w:r w:rsidRPr="00CC2F87">
        <w:t>a proof of concept</w:t>
      </w:r>
      <w:r>
        <w:t xml:space="preserve"> </w:t>
      </w:r>
      <w:r w:rsidR="00897D02">
        <w:t xml:space="preserve">web-based </w:t>
      </w:r>
      <w:r w:rsidR="00B74D96" w:rsidRPr="00CC2F87">
        <w:t>quiet path route planner</w:t>
      </w:r>
      <w:r w:rsidR="00283C87">
        <w:t xml:space="preserve">. </w:t>
      </w:r>
      <w:r w:rsidR="00BC26F6">
        <w:t>Also</w:t>
      </w:r>
      <w:r w:rsidR="001B3E35" w:rsidRPr="00CC2F87">
        <w:t xml:space="preserve">, it </w:t>
      </w:r>
      <w:r w:rsidR="00855F6C">
        <w:t>accelerated</w:t>
      </w:r>
      <w:r w:rsidR="001B3E35" w:rsidRPr="00CC2F87">
        <w:t xml:space="preserve"> developing</w:t>
      </w:r>
      <w:r w:rsidR="001520C9" w:rsidRPr="00CC2F87">
        <w:t xml:space="preserve"> and </w:t>
      </w:r>
      <w:r w:rsidR="001520C9" w:rsidRPr="00CC2F87">
        <w:lastRenderedPageBreak/>
        <w:t>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6163CDB4" w:rsidR="00B74D96" w:rsidRPr="00CC2F87" w:rsidRDefault="00B74D96" w:rsidP="00020EA1">
      <w:pPr>
        <w:pStyle w:val="Caption"/>
      </w:pPr>
      <w:bookmarkStart w:id="82" w:name="_Ref9517973"/>
      <w:bookmarkStart w:id="83" w:name="_Toc38708970"/>
      <w:r w:rsidRPr="00156D05">
        <w:rPr>
          <w:b/>
          <w:bCs/>
        </w:rPr>
        <w:t xml:space="preserve">Figure </w:t>
      </w:r>
      <w:r w:rsidR="004F023F" w:rsidRPr="00156D05">
        <w:rPr>
          <w:b/>
          <w:bCs/>
        </w:rPr>
        <w:fldChar w:fldCharType="begin"/>
      </w:r>
      <w:r w:rsidR="004F023F" w:rsidRPr="00156D05">
        <w:rPr>
          <w:b/>
          <w:bCs/>
        </w:rPr>
        <w:instrText xml:space="preserve"> SEQ Figure \* ARABIC </w:instrText>
      </w:r>
      <w:r w:rsidR="004F023F" w:rsidRPr="00156D05">
        <w:rPr>
          <w:b/>
          <w:bCs/>
        </w:rPr>
        <w:fldChar w:fldCharType="separate"/>
      </w:r>
      <w:r w:rsidR="00220B2F">
        <w:rPr>
          <w:b/>
          <w:bCs/>
          <w:noProof/>
        </w:rPr>
        <w:t>18</w:t>
      </w:r>
      <w:r w:rsidR="004F023F" w:rsidRPr="00156D05">
        <w:rPr>
          <w:b/>
          <w:bCs/>
        </w:rPr>
        <w:fldChar w:fldCharType="end"/>
      </w:r>
      <w:bookmarkEnd w:id="82"/>
      <w:r w:rsidRPr="00156D05">
        <w:rPr>
          <w:b/>
          <w:bCs/>
        </w:rPr>
        <w:t>.</w:t>
      </w:r>
      <w:r w:rsidRPr="00CC2F87">
        <w:t xml:space="preserve"> </w:t>
      </w:r>
      <w:r w:rsidR="005F7507">
        <w:t>T</w:t>
      </w:r>
      <w:r w:rsidRPr="00CC2F87">
        <w:t>echnical architecture of the quiet path route planner web application.</w:t>
      </w:r>
      <w:bookmarkEnd w:id="83"/>
      <w:r w:rsidR="003172BE" w:rsidRPr="00CC2F87">
        <w:t xml:space="preserve"> </w:t>
      </w:r>
    </w:p>
    <w:p w14:paraId="5C6CF1D2" w14:textId="54A8151B"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220B2F" w:rsidRPr="00156D05">
        <w:rPr>
          <w:b/>
          <w:bCs/>
        </w:rPr>
        <w:t xml:space="preserve">Figure </w:t>
      </w:r>
      <w:r w:rsidR="00220B2F">
        <w:rPr>
          <w:b/>
          <w:bCs/>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DE69CA">
        <w:t xml:space="preserve">static </w:t>
      </w:r>
      <w:r w:rsidR="008F191A">
        <w:t xml:space="preserve">GraphML </w:t>
      </w:r>
      <w:r w:rsidR="00600EBF">
        <w:t>file</w:t>
      </w:r>
      <w:r w:rsidR="00ED3AD8">
        <w:t>.</w:t>
      </w:r>
      <w:r w:rsidR="00004105">
        <w:t xml:space="preserve"> </w:t>
      </w:r>
      <w:r w:rsidR="005C50B7">
        <w:t>On the other hand, 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in the</w:t>
      </w:r>
      <w:r w:rsidR="00C71FAE">
        <w:t xml:space="preserve"> results chapter (see</w:t>
      </w:r>
      <w:r w:rsidR="00F329EE">
        <w:t xml:space="preserve"> </w:t>
      </w:r>
      <w:r w:rsidR="00943378">
        <w:t>4</w:t>
      </w:r>
      <w:r w:rsidR="00F329EE">
        <w:t>.</w:t>
      </w:r>
      <w:r w:rsidR="005309F0">
        <w:t>1</w:t>
      </w:r>
      <w:r w:rsidR="00C71FAE">
        <w:t>)</w:t>
      </w:r>
      <w:r w:rsidR="00F329EE">
        <w:t>.</w:t>
      </w:r>
      <w:r w:rsidR="00297A10">
        <w:t xml:space="preserve"> </w:t>
      </w:r>
    </w:p>
    <w:p w14:paraId="71AA850B" w14:textId="190975CB"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FF04D8">
        <w:t>Essentially</w:t>
      </w:r>
      <w:r w:rsidR="00635904">
        <w:t xml:space="preserve">,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simultaneous routing requests.</w:t>
      </w:r>
      <w:r w:rsidR="003F09CA">
        <w:t xml:space="preserve"> </w:t>
      </w:r>
    </w:p>
    <w:p w14:paraId="182D15CB" w14:textId="09B63D6C"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E272C0">
        <w:t xml:space="preserve">The application was developed as </w:t>
      </w:r>
      <w:r w:rsidR="00CB79A3">
        <w:t xml:space="preserve">a </w:t>
      </w:r>
      <w:r w:rsidR="00E272C0">
        <w:t xml:space="preserve">progressive web application (PWA), to </w:t>
      </w:r>
      <w:r w:rsidR="00291381">
        <w:t>allow</w:t>
      </w:r>
      <w:r w:rsidR="00E272C0">
        <w:t xml:space="preserve"> </w:t>
      </w:r>
      <w:r w:rsidR="00E272C0">
        <w:lastRenderedPageBreak/>
        <w:t>using</w:t>
      </w:r>
      <w:r w:rsidR="004F34A9">
        <w:t xml:space="preserve"> it</w:t>
      </w:r>
      <w:r w:rsidR="00E272C0">
        <w:t xml:space="preserve"> by simply opening </w:t>
      </w:r>
      <w:r w:rsidR="00854F8E">
        <w:t xml:space="preserve">a </w:t>
      </w:r>
      <w:r w:rsidR="00E272C0">
        <w:t xml:space="preserve">web page. PWA is a collection of web development patterns </w:t>
      </w:r>
      <w:r w:rsidR="009A38AA">
        <w:t xml:space="preserve">and common web technologies </w:t>
      </w:r>
      <w:r w:rsidR="00E272C0">
        <w:t xml:space="preserve">for delivering applications </w:t>
      </w:r>
      <w:r w:rsidR="00AB01F9">
        <w:t xml:space="preserve">directly </w:t>
      </w:r>
      <w:r w:rsidR="00E272C0">
        <w:t xml:space="preserve">through the web as opposed to </w:t>
      </w:r>
      <w:r w:rsidR="00283730">
        <w:t xml:space="preserve">e.g. </w:t>
      </w:r>
      <w:r w:rsidR="00E272C0">
        <w:t xml:space="preserve">Google Play store (for Android apps) or Apple’s App Store (for iOS apps). </w:t>
      </w:r>
      <w:r w:rsidR="00A94430">
        <w:t xml:space="preserve">The application </w:t>
      </w:r>
      <w:r w:rsidR="001E07F1" w:rsidRPr="00CC2F87">
        <w:t xml:space="preserve">was implemented </w:t>
      </w:r>
      <w:r w:rsidR="0043022A">
        <w:t>with</w:t>
      </w:r>
      <w:r w:rsidR="009113A2" w:rsidRPr="00CC2F87">
        <w:t xml:space="preserve"> </w:t>
      </w:r>
      <w:r w:rsidR="001E07F1" w:rsidRPr="00CC2F87">
        <w:t>ReactJS</w:t>
      </w:r>
      <w:r w:rsidR="00276C09" w:rsidRPr="00CC2F87">
        <w:t xml:space="preserve"> </w:t>
      </w:r>
      <w:r w:rsidR="00992C5E">
        <w:t xml:space="preserve">library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5B0263">
        <w:t>,</w:t>
      </w:r>
      <w:r w:rsidR="00CA710B">
        <w:t xml:space="preserve"> light-colored</w:t>
      </w:r>
      <w:r w:rsidR="005B0263">
        <w:t>,</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see</w:t>
      </w:r>
      <w:r w:rsidR="00D52918">
        <w:t xml:space="preserve"> 4.</w:t>
      </w:r>
      <w:r w:rsidR="005309F0">
        <w:t>2</w:t>
      </w:r>
      <w:r w:rsidR="00C84685">
        <w:t>)</w:t>
      </w:r>
      <w:r w:rsidR="00C84685" w:rsidRPr="00CC2F87">
        <w:t xml:space="preserve">. </w:t>
      </w:r>
    </w:p>
    <w:p w14:paraId="3D3D9328" w14:textId="4D6EA574"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w:t>
      </w:r>
      <w:r w:rsidR="00BD4BE5">
        <w:t xml:space="preserve">HOPE - </w:t>
      </w:r>
      <w:r w:rsidR="00EA1144">
        <w:t>Healthy Outdoor Premises for Everyone</w:t>
      </w:r>
      <w:r w:rsidR="00BD4BE5">
        <w:t xml:space="preserve"> -project</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8141E">
        <w:t xml:space="preserve">th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5309F0">
        <w:t>1</w:t>
      </w:r>
      <w:r w:rsidR="005B4B65">
        <w:t xml:space="preserve">, </w:t>
      </w:r>
      <w:r w:rsidR="00FC6472">
        <w:t>4</w:t>
      </w:r>
      <w:r w:rsidR="00B52D50">
        <w:t>.</w:t>
      </w:r>
      <w:r w:rsidR="005309F0">
        <w:t>2</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4" w:name="_Toc38738065"/>
      <w:r>
        <w:t xml:space="preserve">Case study: </w:t>
      </w:r>
      <w:r w:rsidR="002464BA" w:rsidRPr="00CC2F87">
        <w:t xml:space="preserve">pedestrians’ exposure to traffic noise </w:t>
      </w:r>
      <w:r w:rsidR="00F62A7B">
        <w:t>in Helsinki</w:t>
      </w:r>
      <w:bookmarkEnd w:id="84"/>
    </w:p>
    <w:p w14:paraId="707139F9" w14:textId="4C605449" w:rsidR="00D21C90" w:rsidRPr="00CC2F87" w:rsidRDefault="0011579D" w:rsidP="00942B90">
      <w:pPr>
        <w:pStyle w:val="Heading3"/>
      </w:pPr>
      <w:bookmarkStart w:id="85" w:name="_Toc38738066"/>
      <w:r w:rsidRPr="00CC2F87">
        <w:t>Overview</w:t>
      </w:r>
      <w:r w:rsidR="00D21C90" w:rsidRPr="00CC2F87">
        <w:t xml:space="preserve"> of the analysis</w:t>
      </w:r>
      <w:bookmarkEnd w:id="85"/>
    </w:p>
    <w:p w14:paraId="0D911D71" w14:textId="619F1C25" w:rsidR="00074D94" w:rsidRDefault="00C060AF" w:rsidP="00942061">
      <w:r>
        <w:t xml:space="preserve">To test the </w:t>
      </w:r>
      <w:r w:rsidR="00AD6DD7">
        <w:t>r</w:t>
      </w:r>
      <w:r>
        <w:t xml:space="preserve">outing applications’ </w:t>
      </w:r>
      <w:r w:rsidR="009B5667" w:rsidRPr="009B5667">
        <w:t xml:space="preserve">feasibility </w:t>
      </w:r>
      <w:r>
        <w:t>in large-scale noise exposure assessment</w:t>
      </w:r>
      <w:r w:rsidR="006239CE">
        <w:t>s</w:t>
      </w:r>
      <w:r>
        <w:t xml:space="preserve">, </w:t>
      </w:r>
      <w:r w:rsidR="00C97003">
        <w:t xml:space="preserve">I carried out a </w:t>
      </w:r>
      <w:r>
        <w:t>case study</w:t>
      </w:r>
      <w:r w:rsidR="00D91CB0">
        <w:t xml:space="preserve"> where </w:t>
      </w:r>
      <w:r w:rsidR="00A27257">
        <w:t xml:space="preserve">I assessed </w:t>
      </w:r>
      <w:r w:rsidR="00A848BD">
        <w:t xml:space="preserve">pedestrians’ </w:t>
      </w:r>
      <w:r w:rsidR="00FB00F4">
        <w:t>dynamic exposure to traffic</w:t>
      </w:r>
      <w:r w:rsidR="002F3A19">
        <w:t xml:space="preserve"> noise</w:t>
      </w:r>
      <w:r w:rsidR="00FB00F4">
        <w:t xml:space="preserve"> </w:t>
      </w:r>
      <w:r w:rsidR="003F7CB9">
        <w:t xml:space="preserve">during </w:t>
      </w:r>
      <w:r w:rsidR="00684A8E">
        <w:t>commuting</w:t>
      </w:r>
      <w:r w:rsidR="00E94668">
        <w:t xml:space="preserve"> </w:t>
      </w:r>
      <w:r w:rsidR="003F7CB9">
        <w:t xml:space="preserve">related walks </w:t>
      </w:r>
      <w:r w:rsidR="004B74A9">
        <w:t xml:space="preserve">in </w:t>
      </w:r>
      <w:r w:rsidR="00684A8E">
        <w:t>Helsinki</w:t>
      </w:r>
      <w:r w:rsidR="00791130">
        <w:t xml:space="preserve">. </w:t>
      </w:r>
      <w:r w:rsidR="000A666D">
        <w:t xml:space="preserve">Three </w:t>
      </w:r>
      <w:r w:rsidR="00053C9B">
        <w:t xml:space="preserve">major </w:t>
      </w:r>
      <w:r w:rsidR="00A449A2">
        <w:t xml:space="preserve">assumptions </w:t>
      </w:r>
      <w:r w:rsidR="00F81933">
        <w:t xml:space="preserve">were set in the </w:t>
      </w:r>
      <w:r w:rsidR="005C531F">
        <w:t>case study</w:t>
      </w:r>
      <w:r w:rsidR="00F81933">
        <w:t xml:space="preserve"> </w:t>
      </w:r>
      <w:r w:rsidR="00A449A2">
        <w:t>in regard to</w:t>
      </w:r>
      <w:r w:rsidR="001B2F6F">
        <w:t xml:space="preserve"> the used data and</w:t>
      </w:r>
      <w:r w:rsidR="00A449A2">
        <w:t xml:space="preserve"> commuting related mobility: </w:t>
      </w:r>
    </w:p>
    <w:p w14:paraId="45525B1A" w14:textId="54127290" w:rsidR="00074D94" w:rsidRDefault="000A666D" w:rsidP="00074D94">
      <w:pPr>
        <w:pStyle w:val="ListParagraph"/>
        <w:numPr>
          <w:ilvl w:val="0"/>
          <w:numId w:val="37"/>
        </w:numPr>
      </w:pPr>
      <w:r>
        <w:t xml:space="preserve">YKR commuting flow data </w:t>
      </w:r>
      <w:r w:rsidR="0049132F">
        <w:t xml:space="preserve">(see 3.3.3) </w:t>
      </w:r>
      <w:r>
        <w:t xml:space="preserve">accurately </w:t>
      </w:r>
      <w:r w:rsidR="00074D94">
        <w:t>indicates</w:t>
      </w:r>
      <w:r>
        <w:t xml:space="preserve"> the origins and destinations of commutes </w:t>
      </w:r>
      <w:r w:rsidR="00B13467">
        <w:t xml:space="preserve">originating </w:t>
      </w:r>
      <w:r>
        <w:t>from Helsinki</w:t>
      </w:r>
      <w:r w:rsidR="00B13467">
        <w:t xml:space="preserve"> </w:t>
      </w:r>
    </w:p>
    <w:p w14:paraId="230CDE8E" w14:textId="77777777" w:rsidR="00074D94" w:rsidRDefault="00074D94" w:rsidP="00074D94">
      <w:pPr>
        <w:pStyle w:val="ListParagraph"/>
        <w:numPr>
          <w:ilvl w:val="0"/>
          <w:numId w:val="37"/>
        </w:numPr>
      </w:pPr>
      <w:r>
        <w:lastRenderedPageBreak/>
        <w:t>A</w:t>
      </w:r>
      <w:r w:rsidR="00942061">
        <w:t>ll</w:t>
      </w:r>
      <w:r w:rsidR="00494F9B">
        <w:t xml:space="preserve"> </w:t>
      </w:r>
      <w:r w:rsidR="00810229">
        <w:t>commutes</w:t>
      </w:r>
      <w:r w:rsidR="00494F9B">
        <w:t xml:space="preserve"> from Helsinki</w:t>
      </w:r>
      <w:r w:rsidR="00942061">
        <w:t xml:space="preserve"> </w:t>
      </w:r>
      <w:r w:rsidR="00494F9B">
        <w:t xml:space="preserve">to </w:t>
      </w:r>
      <w:r w:rsidR="00942061">
        <w:t>Helsinki Metropolitan Area (i.e. Helsinki, Espoo, Vantaa and Kauniainen)</w:t>
      </w:r>
      <w:r w:rsidR="00494F9B">
        <w:t xml:space="preserve"> use public transport</w:t>
      </w:r>
      <w:r w:rsidR="00810229">
        <w:t xml:space="preserve"> </w:t>
      </w:r>
    </w:p>
    <w:p w14:paraId="4732F5EF" w14:textId="2941C18A" w:rsidR="00942061" w:rsidRDefault="00074D94" w:rsidP="00074D94">
      <w:pPr>
        <w:pStyle w:val="ListParagraph"/>
        <w:numPr>
          <w:ilvl w:val="0"/>
          <w:numId w:val="37"/>
        </w:numPr>
      </w:pPr>
      <w:r>
        <w:t>M</w:t>
      </w:r>
      <w:r w:rsidR="00810229">
        <w:t xml:space="preserve">ost interesting </w:t>
      </w:r>
      <w:r w:rsidR="00DB19FE">
        <w:t xml:space="preserve">and significant </w:t>
      </w:r>
      <w:r w:rsidR="00810229">
        <w:t xml:space="preserve">component of </w:t>
      </w:r>
      <w:r w:rsidR="00C55602">
        <w:t xml:space="preserve">total </w:t>
      </w:r>
      <w:r w:rsidR="00810229">
        <w:t xml:space="preserve">dynamic exposure to noise </w:t>
      </w:r>
      <w:r w:rsidR="00DB19FE">
        <w:t>occurs</w:t>
      </w:r>
      <w:r w:rsidR="00810229">
        <w:t xml:space="preserve"> during the first walk</w:t>
      </w:r>
      <w:r w:rsidR="00872802">
        <w:t>s</w:t>
      </w:r>
      <w:r w:rsidR="00810229">
        <w:t xml:space="preserve"> of </w:t>
      </w:r>
      <w:r w:rsidR="00563FA3">
        <w:t>the travel chain</w:t>
      </w:r>
      <w:r w:rsidR="00872802">
        <w:t>s</w:t>
      </w:r>
      <w:r w:rsidR="00810229">
        <w:t xml:space="preserve"> (i.e. </w:t>
      </w:r>
      <w:r w:rsidR="00B2796D">
        <w:t xml:space="preserve">on walks </w:t>
      </w:r>
      <w:r w:rsidR="00810229">
        <w:t>from homes to public transport stops)</w:t>
      </w:r>
    </w:p>
    <w:p w14:paraId="268E4212" w14:textId="3B4D53F9" w:rsidR="0011579D" w:rsidRPr="00CC2F87" w:rsidRDefault="0011579D" w:rsidP="0011579D">
      <w:r w:rsidRPr="00FB00F4">
        <w:t xml:space="preserve">The assessment </w:t>
      </w:r>
      <w:r w:rsidRPr="00CC2F87">
        <w:t xml:space="preserve">was </w:t>
      </w:r>
      <w:r w:rsidR="00517896">
        <w:t xml:space="preserve">composed of </w:t>
      </w:r>
      <w:r w:rsidR="009F27FB" w:rsidRPr="00CC2F87">
        <w:t xml:space="preserve">two </w:t>
      </w:r>
      <w:r w:rsidR="00182A6F">
        <w:t>parts</w:t>
      </w:r>
      <w:r w:rsidRPr="00CC2F87">
        <w:t>:</w:t>
      </w:r>
      <w:r w:rsidR="007B6ED8">
        <w:t xml:space="preserve"> </w:t>
      </w:r>
    </w:p>
    <w:p w14:paraId="28E854BC" w14:textId="732B50F5" w:rsidR="0011579D" w:rsidRPr="00CC2F87" w:rsidRDefault="00494F9B" w:rsidP="00E23A20">
      <w:pPr>
        <w:pStyle w:val="ListParagraph"/>
        <w:numPr>
          <w:ilvl w:val="0"/>
          <w:numId w:val="5"/>
        </w:numPr>
      </w:pPr>
      <w:r>
        <w:t>Estimation</w:t>
      </w:r>
      <w:r w:rsidR="00DC15DB" w:rsidRPr="00CC2F87">
        <w:t xml:space="preserve">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00DC15DB" w:rsidRPr="00CC2F87">
        <w:t xml:space="preserve"> </w:t>
      </w:r>
      <w:r w:rsidR="00773D5A">
        <w:t>walking routes</w:t>
      </w:r>
      <w:r w:rsidR="00CA3029" w:rsidRPr="00CC2F87">
        <w:t xml:space="preserve"> </w:t>
      </w:r>
      <w:r w:rsidR="00DC15DB" w:rsidRPr="00CC2F87">
        <w:t>and</w:t>
      </w:r>
      <w:r w:rsidR="00C84E76">
        <w:t xml:space="preserve"> </w:t>
      </w:r>
      <w:r w:rsidR="00DC15DB" w:rsidRPr="00CC2F87">
        <w:t>their utilization rates</w:t>
      </w:r>
      <w:r w:rsidR="00B871F4">
        <w:t xml:space="preserve"> (</w:t>
      </w:r>
      <w:r w:rsidR="00B871F4">
        <w:fldChar w:fldCharType="begin"/>
      </w:r>
      <w:r w:rsidR="00B871F4">
        <w:instrText xml:space="preserve"> REF _Ref9504158 \h </w:instrText>
      </w:r>
      <w:r w:rsidR="00B871F4">
        <w:fldChar w:fldCharType="separate"/>
      </w:r>
      <w:r w:rsidR="00220B2F" w:rsidRPr="00CC2F87">
        <w:t xml:space="preserve">Figure </w:t>
      </w:r>
      <w:r w:rsidR="00220B2F">
        <w:rPr>
          <w:noProof/>
        </w:rPr>
        <w:t>19</w:t>
      </w:r>
      <w:r w:rsidR="00B871F4">
        <w:fldChar w:fldCharType="end"/>
      </w:r>
      <w:r w:rsidR="003573D4">
        <w:t>, chapter 3.7.2</w:t>
      </w:r>
      <w:r w:rsidR="00B871F4">
        <w:t>)</w:t>
      </w:r>
    </w:p>
    <w:p w14:paraId="2D145ECB" w14:textId="73ED9D19"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A954DD">
        <w:t xml:space="preserve">shortest paths </w:t>
      </w:r>
      <w:r w:rsidRPr="00CC2F87">
        <w:t xml:space="preserve">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220B2F" w:rsidRPr="00CC2F87">
        <w:t xml:space="preserve">Figure </w:t>
      </w:r>
      <w:r w:rsidR="00220B2F">
        <w:rPr>
          <w:noProof/>
        </w:rPr>
        <w:t>20</w:t>
      </w:r>
      <w:r w:rsidR="00385632">
        <w:fldChar w:fldCharType="end"/>
      </w:r>
      <w:r w:rsidR="003573D4">
        <w:t>, chapters 3.7.3 &amp; 3.7.4</w:t>
      </w:r>
      <w:r w:rsidR="00385632">
        <w:t>)</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476D708C" w:rsidR="00D21C90" w:rsidRPr="00CC2F87" w:rsidRDefault="00FD4AB0" w:rsidP="00020EA1">
      <w:pPr>
        <w:pStyle w:val="Caption"/>
      </w:pPr>
      <w:bookmarkStart w:id="86" w:name="_Ref9504158"/>
      <w:bookmarkStart w:id="87" w:name="_Toc3870897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20B2F">
        <w:rPr>
          <w:noProof/>
        </w:rPr>
        <w:t>19</w:t>
      </w:r>
      <w:r w:rsidR="004F023F" w:rsidRPr="00CC2F87">
        <w:fldChar w:fldCharType="end"/>
      </w:r>
      <w:bookmarkEnd w:id="86"/>
      <w:r w:rsidRPr="00CC2F87">
        <w:t>. Workflow of the analysis f</w:t>
      </w:r>
      <w:r w:rsidR="007974A0">
        <w:t xml:space="preserve">or </w:t>
      </w:r>
      <w:r w:rsidR="004A331B">
        <w:t>modelling</w:t>
      </w:r>
      <w:r w:rsidR="007974A0">
        <w:t xml:space="preserve"> </w:t>
      </w:r>
      <w:r w:rsidR="007974A0" w:rsidRPr="007974A0">
        <w:t xml:space="preserve">origin – PT stop (or commuting destination) </w:t>
      </w:r>
      <w:r w:rsidR="00900867">
        <w:t>walking routes</w:t>
      </w:r>
      <w:r w:rsidR="007974A0" w:rsidRPr="007974A0">
        <w:t xml:space="preserve"> and </w:t>
      </w:r>
      <w:r w:rsidR="007974A0">
        <w:t xml:space="preserve">estimating </w:t>
      </w:r>
      <w:r w:rsidR="007974A0" w:rsidRPr="007974A0">
        <w:t>their utilization rates</w:t>
      </w:r>
      <w:r w:rsidR="007974A0">
        <w:t xml:space="preserve"> based on commuter flows</w:t>
      </w:r>
      <w:r w:rsidR="006319D4">
        <w:t xml:space="preserve"> (as in 3.7.2)</w:t>
      </w:r>
      <w:r w:rsidRPr="00CC2F87">
        <w:t>.</w:t>
      </w:r>
      <w:r w:rsidR="000A78BC">
        <w:t xml:space="preserve"> </w:t>
      </w:r>
      <w:r w:rsidR="004B4EA5">
        <w:t xml:space="preserve">I analyzed census based commuting flow data and </w:t>
      </w:r>
      <w:r w:rsidR="00D4066C">
        <w:t xml:space="preserve">extracted </w:t>
      </w:r>
      <w:r w:rsidR="006319D4">
        <w:t xml:space="preserve">the </w:t>
      </w:r>
      <w:r w:rsidR="004B4EA5">
        <w:t>first walks of planned public transport itineraries to commuting destinations.</w:t>
      </w:r>
      <w:r w:rsidR="000747F5">
        <w:t xml:space="preserve"> </w:t>
      </w:r>
      <w:r w:rsidR="00B63A79">
        <w:t>T</w:t>
      </w:r>
      <w:r w:rsidR="00620CA5">
        <w:t xml:space="preserve">hese first walks are referred to as </w:t>
      </w:r>
      <w:r w:rsidR="00620CA5" w:rsidRPr="00620CA5">
        <w:rPr>
          <w:i/>
          <w:iCs w:val="0"/>
        </w:rPr>
        <w:t>local walk</w:t>
      </w:r>
      <w:r w:rsidR="00107FDE">
        <w:rPr>
          <w:i/>
          <w:iCs w:val="0"/>
        </w:rPr>
        <w:t>ing routes</w:t>
      </w:r>
      <w:r w:rsidR="00B63A79">
        <w:rPr>
          <w:i/>
          <w:iCs w:val="0"/>
        </w:rPr>
        <w:t xml:space="preserve"> </w:t>
      </w:r>
      <w:r w:rsidR="00B63A79">
        <w:t>in the study</w:t>
      </w:r>
      <w:r w:rsidR="00620CA5">
        <w:t>.</w:t>
      </w:r>
      <w:bookmarkEnd w:id="87"/>
      <w:r w:rsidR="008E54EE">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51CE42E6" w:rsidR="000115DA" w:rsidRDefault="00754167" w:rsidP="000115DA">
      <w:pPr>
        <w:pStyle w:val="TableCaption"/>
        <w:spacing w:before="120"/>
      </w:pPr>
      <w:bookmarkStart w:id="88" w:name="_Ref33897315"/>
      <w:bookmarkStart w:id="89" w:name="_Toc3870897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20B2F">
        <w:rPr>
          <w:noProof/>
        </w:rPr>
        <w:t>20</w:t>
      </w:r>
      <w:r w:rsidR="004F023F" w:rsidRPr="00CC2F87">
        <w:fldChar w:fldCharType="end"/>
      </w:r>
      <w:bookmarkEnd w:id="88"/>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475F1B">
        <w:t>for</w:t>
      </w:r>
      <w:r w:rsidR="00D80438">
        <w:t xml:space="preserve"> </w:t>
      </w:r>
      <w:r w:rsidR="00475F1B">
        <w:t>local walking routes (3.7.3)</w:t>
      </w:r>
      <w:r w:rsidR="001D18B4">
        <w:t xml:space="preserve">, </w:t>
      </w:r>
      <w:r w:rsidR="00343093">
        <w:br/>
      </w:r>
      <w:r w:rsidR="00DA55E8">
        <w:t xml:space="preserve">2) assessing </w:t>
      </w:r>
      <w:r w:rsidR="001D18B4">
        <w:t xml:space="preserve">exposures to traffic noise on the paths </w:t>
      </w:r>
      <w:r w:rsidR="00343093">
        <w:t xml:space="preserve">(3.7.4) </w:t>
      </w:r>
      <w:r w:rsidR="001D18B4">
        <w:t xml:space="preserve">and 3) assessing </w:t>
      </w:r>
      <w:r w:rsidR="00DA55E8">
        <w:t xml:space="preserve">achievable reductions in traffic noise </w:t>
      </w:r>
      <w:r w:rsidR="001D18B4">
        <w:t xml:space="preserve">exposure </w:t>
      </w:r>
      <w:r w:rsidR="00DA55E8">
        <w:t>by taking quiet paths</w:t>
      </w:r>
      <w:r w:rsidR="00D42B2B">
        <w:t xml:space="preserve"> (3.8)</w:t>
      </w:r>
      <w:r w:rsidR="00DA55E8">
        <w:t>.</w:t>
      </w:r>
      <w:bookmarkEnd w:id="89"/>
      <w:r w:rsidR="009C324A">
        <w:t xml:space="preserve"> </w:t>
      </w:r>
      <w:r w:rsidR="003209FB">
        <w:br/>
      </w:r>
    </w:p>
    <w:p w14:paraId="0B3BAEBA" w14:textId="18DCCE90" w:rsidR="00E64C51" w:rsidRPr="00CC2F87" w:rsidRDefault="003507BD" w:rsidP="00942B90">
      <w:pPr>
        <w:pStyle w:val="Heading3"/>
      </w:pPr>
      <w:bookmarkStart w:id="90" w:name="_Toc38738067"/>
      <w:r>
        <w:t>Estimating local walking routes by PT commutes</w:t>
      </w:r>
      <w:bookmarkEnd w:id="90"/>
    </w:p>
    <w:p w14:paraId="3C3C6BCC" w14:textId="608D70B0" w:rsidR="00EE5A8D" w:rsidRDefault="00392304" w:rsidP="002B037D">
      <w:r>
        <w:t>Local walking routes to</w:t>
      </w:r>
      <w:r w:rsidR="00941A7E">
        <w:t xml:space="preserve">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w:t>
      </w:r>
      <w:r w:rsidR="00F05EF8">
        <w:t>estimated</w:t>
      </w:r>
      <w:r w:rsidR="002B037D" w:rsidRPr="00CC2F87">
        <w:t xml:space="preserve"> </w:t>
      </w:r>
      <w:r w:rsidR="00ED1C9C">
        <w:t xml:space="preserve">as a result of an </w:t>
      </w:r>
      <w:r w:rsidR="002B037D" w:rsidRPr="00CC2F87">
        <w:t xml:space="preserve">extensive </w:t>
      </w:r>
      <w:r w:rsidR="009922A8">
        <w:t>public transport itinerary planning</w:t>
      </w:r>
      <w:r w:rsidR="002B037D" w:rsidRPr="00CC2F87">
        <w:t xml:space="preserve">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20B2F" w:rsidRPr="00CC2F87">
        <w:t xml:space="preserve">Figure </w:t>
      </w:r>
      <w:r w:rsidR="00220B2F">
        <w:rPr>
          <w:noProof/>
        </w:rPr>
        <w:t>19</w:t>
      </w:r>
      <w:r w:rsidR="00242F31" w:rsidRPr="00CC2F87">
        <w:fldChar w:fldCharType="end"/>
      </w:r>
      <w:r w:rsidR="00242F31" w:rsidRPr="00CC2F87">
        <w:t>)</w:t>
      </w:r>
      <w:r w:rsidR="002B037D" w:rsidRPr="00CC2F87">
        <w:t xml:space="preserve">. </w:t>
      </w:r>
      <w:r w:rsidR="00523928">
        <w:t xml:space="preserve">In </w:t>
      </w:r>
      <w:r w:rsidR="00A667EA">
        <w:t xml:space="preserve">this </w:t>
      </w:r>
      <w:r w:rsidR="00523928">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w:t>
      </w:r>
      <w:r w:rsidR="000A4394" w:rsidRPr="007D209F">
        <w:rPr>
          <w:i/>
          <w:iCs/>
        </w:rPr>
        <w:t>one</w:t>
      </w:r>
      <w:r w:rsidR="000A4394">
        <w:t xml:space="preserve"> origin</w:t>
      </w:r>
      <w:r w:rsidR="00B04787">
        <w:t xml:space="preserve"> (i.e. home location) </w:t>
      </w:r>
      <w:r w:rsidR="000A4394">
        <w:t>are described</w:t>
      </w:r>
      <w:r w:rsidR="00D14413">
        <w:t>.</w:t>
      </w:r>
      <w:r w:rsidR="005663EE">
        <w:t xml:space="preserve"> The </w:t>
      </w:r>
      <w:r w:rsidR="00F263EB">
        <w:t xml:space="preserve">full </w:t>
      </w:r>
      <w:r w:rsidR="005663EE">
        <w:t>iteration of the analysis</w:t>
      </w:r>
      <w:r w:rsidR="00845A0F">
        <w:t xml:space="preserve"> </w:t>
      </w:r>
      <w:r w:rsidR="00B455B0">
        <w:t>(</w:t>
      </w:r>
      <w:r w:rsidR="00367DFF">
        <w:t xml:space="preserve">for </w:t>
      </w:r>
      <w:r w:rsidR="00845A0F">
        <w:t>all origins</w:t>
      </w:r>
      <w:r w:rsidR="00B455B0">
        <w:t>)</w:t>
      </w:r>
      <w:r w:rsidR="005663EE">
        <w:t xml:space="preserve"> is illustrated in </w:t>
      </w:r>
      <w:r w:rsidR="00EC2991" w:rsidRPr="00CC2F87">
        <w:fldChar w:fldCharType="begin"/>
      </w:r>
      <w:r w:rsidR="00EC2991" w:rsidRPr="00CC2F87">
        <w:instrText xml:space="preserve"> REF _Ref9504158 \h </w:instrText>
      </w:r>
      <w:r w:rsidR="00EC2991" w:rsidRPr="00CC2F87">
        <w:fldChar w:fldCharType="separate"/>
      </w:r>
      <w:r w:rsidR="00220B2F" w:rsidRPr="00CC2F87">
        <w:t xml:space="preserve">Figure </w:t>
      </w:r>
      <w:r w:rsidR="00220B2F">
        <w:rPr>
          <w:noProof/>
        </w:rPr>
        <w:t>19</w:t>
      </w:r>
      <w:r w:rsidR="00EC2991" w:rsidRPr="00CC2F87">
        <w:fldChar w:fldCharType="end"/>
      </w:r>
      <w:r w:rsidR="005663EE">
        <w:t xml:space="preserve">. </w:t>
      </w:r>
    </w:p>
    <w:p w14:paraId="129CC124" w14:textId="18B11E96" w:rsidR="00515FE2" w:rsidRPr="00CC2F87" w:rsidRDefault="000B7DE6" w:rsidP="002B037D">
      <w:r>
        <w:t xml:space="preserve">The </w:t>
      </w:r>
      <w:r w:rsidR="00DA6C2B">
        <w:t xml:space="preserve">real </w:t>
      </w:r>
      <w:r>
        <w:t xml:space="preserve">commuting destinations </w:t>
      </w:r>
      <w:r w:rsidR="00CA2347">
        <w:t>(</w:t>
      </w:r>
      <w:r w:rsidR="00DA6C2B">
        <w:t xml:space="preserve">by the commuting </w:t>
      </w:r>
      <w:r>
        <w:t>data</w:t>
      </w:r>
      <w:r w:rsidR="00CA2347">
        <w:t>)</w:t>
      </w:r>
      <w:r>
        <w:t xml:space="preserve"> </w:t>
      </w:r>
      <w:r w:rsidR="007B2B35" w:rsidRPr="00CC2F87">
        <w:t xml:space="preserve">were </w:t>
      </w:r>
      <w:r w:rsidR="00966BCD">
        <w:t>selected</w:t>
      </w:r>
      <w:r w:rsidR="007B2B35" w:rsidRPr="00CC2F87">
        <w:t xml:space="preserve"> as destinations for all </w:t>
      </w:r>
      <w:r w:rsidR="00F004A0">
        <w:t xml:space="preserve">commuting destinations </w:t>
      </w:r>
      <w:r w:rsidR="007B2B35" w:rsidRPr="00CC2F87">
        <w:t>closer than 3 km</w:t>
      </w:r>
      <w:r w:rsidR="000D1542">
        <w:t xml:space="preserve"> </w:t>
      </w:r>
      <w:r w:rsidR="007B2B35" w:rsidRPr="00CC2F87">
        <w:t xml:space="preserve">from the origin. </w:t>
      </w:r>
      <w:r w:rsidR="00293C32">
        <w:t>In order to</w:t>
      </w:r>
      <w:r w:rsidR="00F50481" w:rsidRPr="00CC2F87">
        <w:t xml:space="preserve"> limit the number of routing requests</w:t>
      </w:r>
      <w:r w:rsidR="006D535E">
        <w:t xml:space="preserve"> to Digitransit API</w:t>
      </w:r>
      <w:r w:rsidR="00C1576F">
        <w:t xml:space="preserve"> (</w:t>
      </w:r>
      <w:r w:rsidR="00C714AD">
        <w:t xml:space="preserve">i.e. the </w:t>
      </w:r>
      <w:r w:rsidR="00C1576F">
        <w:t>route planner service of HRT)</w:t>
      </w:r>
      <w:r w:rsidR="00F50481" w:rsidRPr="00CC2F87">
        <w:t xml:space="preserve">,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lastRenderedPageBreak/>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220B2F" w:rsidRPr="00C71B65">
        <w:t xml:space="preserve">Figure </w:t>
      </w:r>
      <w:r w:rsidR="00220B2F">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1E29D58B"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p>
    <w:p w14:paraId="36D082B5" w14:textId="7143536C"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p>
    <w:p w14:paraId="11DD0419" w14:textId="563CD63C"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p>
    <w:p w14:paraId="2D095041" w14:textId="57C58573"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p>
    <w:p w14:paraId="09AF6E54" w14:textId="77777777" w:rsidR="00044E9B" w:rsidRDefault="00044E9B" w:rsidP="008E3493">
      <w:pPr>
        <w:keepNext/>
        <w:spacing w:before="360" w:after="12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610F1724" w:rsidR="00044E9B" w:rsidRPr="00C71B65" w:rsidRDefault="00044E9B" w:rsidP="00C71B65">
      <w:pPr>
        <w:pStyle w:val="Caption"/>
      </w:pPr>
      <w:bookmarkStart w:id="91" w:name="_Ref37490842"/>
      <w:bookmarkStart w:id="92" w:name="_Toc38708973"/>
      <w:r w:rsidRPr="00C71B65">
        <w:t xml:space="preserve">Figure </w:t>
      </w:r>
      <w:r w:rsidRPr="00C71B65">
        <w:fldChar w:fldCharType="begin"/>
      </w:r>
      <w:r w:rsidRPr="00C71B65">
        <w:instrText xml:space="preserve"> SEQ Figure \* ARABIC </w:instrText>
      </w:r>
      <w:r w:rsidRPr="00C71B65">
        <w:fldChar w:fldCharType="separate"/>
      </w:r>
      <w:r w:rsidR="00220B2F">
        <w:rPr>
          <w:noProof/>
        </w:rPr>
        <w:t>21</w:t>
      </w:r>
      <w:r w:rsidRPr="00C71B65">
        <w:fldChar w:fldCharType="end"/>
      </w:r>
      <w:bookmarkEnd w:id="91"/>
      <w:r w:rsidRPr="00C71B65">
        <w:t xml:space="preserve">. Extent of the itinerary planning analysis by commuting flow data. </w:t>
      </w:r>
      <w:r w:rsidR="00971B43" w:rsidRPr="00C71B65">
        <w:t>In the Helsinki case study, I assessed exposure to noise</w:t>
      </w:r>
      <w:r w:rsidR="00CB3C44" w:rsidRPr="00C71B65">
        <w:t xml:space="preserve"> during commutes originating within the municipality (marked with red)</w:t>
      </w:r>
      <w:r w:rsidR="00116CDF">
        <w:t>. In the analysis, public transport itineraries were planned for all commutes and first walks of the travel chains were extracted for noise exposure assessment.</w:t>
      </w:r>
      <w:r w:rsidR="00152396" w:rsidRPr="00152396">
        <w:t xml:space="preserve"> </w:t>
      </w:r>
      <w:r w:rsidR="00152396" w:rsidRPr="00C71B65">
        <w:t>The point symbols represent “central workplace location” of each city district.</w:t>
      </w:r>
      <w:bookmarkEnd w:id="92"/>
      <w:r w:rsidR="00152396">
        <w:t xml:space="preserve"> </w:t>
      </w:r>
    </w:p>
    <w:p w14:paraId="3117881F" w14:textId="166B3659" w:rsidR="002B037D"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proofErr w:type="spellStart"/>
      <w:r w:rsidR="00F9754F" w:rsidRPr="00F9754F">
        <w:rPr>
          <w:lang w:val="en-GB"/>
        </w:rPr>
        <w:t>Jäppinen</w:t>
      </w:r>
      <w:proofErr w:type="spellEnd"/>
      <w:r w:rsidR="00F9754F" w:rsidRPr="00F9754F">
        <w:rPr>
          <w:lang w:val="en-GB"/>
        </w:rPr>
        <w:t xml:space="preserve">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20B2F" w:rsidRPr="00CC2F87">
        <w:t xml:space="preserve">Table </w:t>
      </w:r>
      <w:r w:rsidR="00220B2F">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6AF3DCE" w14:textId="35C65278" w:rsidR="00093BB5" w:rsidRPr="00CC2F87" w:rsidRDefault="00093BB5" w:rsidP="00093BB5">
      <w:pPr>
        <w:pStyle w:val="TableCaption"/>
      </w:pPr>
      <w:bookmarkStart w:id="93" w:name="_Ref9505792"/>
      <w:bookmarkStart w:id="94" w:name="_Toc38708996"/>
      <w:r w:rsidRPr="00CC2F87">
        <w:t xml:space="preserve">Table </w:t>
      </w:r>
      <w:r w:rsidRPr="00CC2F87">
        <w:fldChar w:fldCharType="begin"/>
      </w:r>
      <w:r w:rsidRPr="00CC2F87">
        <w:instrText xml:space="preserve"> SEQ Table \* ARABIC </w:instrText>
      </w:r>
      <w:r w:rsidRPr="00CC2F87">
        <w:fldChar w:fldCharType="separate"/>
      </w:r>
      <w:r w:rsidR="00220B2F">
        <w:rPr>
          <w:noProof/>
        </w:rPr>
        <w:t>5</w:t>
      </w:r>
      <w:r w:rsidRPr="00CC2F87">
        <w:fldChar w:fldCharType="end"/>
      </w:r>
      <w:bookmarkEnd w:id="93"/>
      <w:r w:rsidRPr="00CC2F87">
        <w:t xml:space="preserve">. Parameters used in </w:t>
      </w:r>
      <w:r w:rsidR="000C6A31">
        <w:t xml:space="preserve">public transport itinerary planning </w:t>
      </w:r>
      <w:r w:rsidRPr="00CC2F87">
        <w:t>with Digitransit routing API.</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CC2F87"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CC2F87" w:rsidRDefault="00093BB5" w:rsidP="00392567">
            <w:pPr>
              <w:pStyle w:val="TableText"/>
              <w:spacing w:before="240" w:after="160"/>
            </w:pPr>
            <w:r w:rsidRPr="00CC2F87">
              <w:t>Parameter</w:t>
            </w:r>
          </w:p>
        </w:tc>
        <w:tc>
          <w:tcPr>
            <w:tcW w:w="3261" w:type="dxa"/>
            <w:tcBorders>
              <w:left w:val="single" w:sz="4" w:space="0" w:color="FFFFFF"/>
              <w:right w:val="single" w:sz="4" w:space="0" w:color="FFFFFF"/>
            </w:tcBorders>
          </w:tcPr>
          <w:p w14:paraId="6E25CB68" w14:textId="77777777" w:rsidR="00093BB5" w:rsidRPr="00CC2F87" w:rsidRDefault="00093BB5" w:rsidP="00392567">
            <w:pPr>
              <w:pStyle w:val="TableText"/>
              <w:spacing w:before="240" w:after="160"/>
            </w:pPr>
            <w:r w:rsidRPr="00CC2F87">
              <w:t>Value</w:t>
            </w:r>
          </w:p>
        </w:tc>
      </w:tr>
      <w:tr w:rsidR="00093BB5" w:rsidRPr="00CC2F87"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CC2F87" w:rsidRDefault="00093BB5" w:rsidP="00392567">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CC2F87" w:rsidRDefault="00093BB5" w:rsidP="00392567">
            <w:pPr>
              <w:pStyle w:val="TableText"/>
              <w:spacing w:before="240" w:line="240" w:lineRule="auto"/>
            </w:pPr>
            <w:r w:rsidRPr="00CC2F87">
              <w:t>Center of the YKR grid cell</w:t>
            </w:r>
          </w:p>
        </w:tc>
      </w:tr>
      <w:tr w:rsidR="00093BB5" w:rsidRPr="00CC2F87"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CC2F87" w:rsidRDefault="00093BB5" w:rsidP="00392567">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CC2F87" w:rsidRDefault="00093BB5" w:rsidP="00392567">
            <w:pPr>
              <w:pStyle w:val="TableText"/>
              <w:spacing w:line="240" w:lineRule="auto"/>
            </w:pPr>
            <w:r w:rsidRPr="00CC2F87">
              <w:t>Destination of the commute</w:t>
            </w:r>
          </w:p>
        </w:tc>
      </w:tr>
      <w:tr w:rsidR="00093BB5" w:rsidRPr="00CC2F87"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CC2F87" w:rsidRDefault="00093BB5" w:rsidP="00392567">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CC2F87" w:rsidRDefault="00093BB5" w:rsidP="00392567">
            <w:pPr>
              <w:pStyle w:val="TableText"/>
              <w:spacing w:line="240" w:lineRule="auto"/>
            </w:pPr>
            <w:r w:rsidRPr="00CC2F87">
              <w:t>Monday 8:30 am, 05/27/2019</w:t>
            </w:r>
          </w:p>
        </w:tc>
      </w:tr>
      <w:tr w:rsidR="00093BB5" w:rsidRPr="00CC2F87"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CC2F87" w:rsidRDefault="00093BB5" w:rsidP="00392567">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CC2F87" w:rsidRDefault="00093BB5" w:rsidP="00392567">
            <w:pPr>
              <w:pStyle w:val="TableText"/>
              <w:spacing w:line="240" w:lineRule="auto"/>
            </w:pPr>
            <w:r w:rsidRPr="00CC2F87">
              <w:t>70 m/min</w:t>
            </w:r>
          </w:p>
        </w:tc>
      </w:tr>
      <w:tr w:rsidR="00093BB5" w:rsidRPr="00CC2F87"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CC2F87" w:rsidRDefault="00093BB5" w:rsidP="00392567">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CC2F87" w:rsidRDefault="00093BB5" w:rsidP="00392567">
            <w:pPr>
              <w:pStyle w:val="TableText"/>
              <w:spacing w:line="240" w:lineRule="auto"/>
            </w:pPr>
            <w:r w:rsidRPr="00CC2F87">
              <w:t>All except city bikes</w:t>
            </w:r>
          </w:p>
        </w:tc>
      </w:tr>
      <w:tr w:rsidR="00093BB5" w:rsidRPr="00CC2F87"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CC2F87" w:rsidRDefault="00093BB5" w:rsidP="00392567">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CC2F87" w:rsidRDefault="00093BB5" w:rsidP="00392567">
            <w:pPr>
              <w:pStyle w:val="TableText"/>
              <w:spacing w:line="240" w:lineRule="auto"/>
            </w:pPr>
            <w:r w:rsidRPr="00CC2F87">
              <w:t>0 min</w:t>
            </w:r>
          </w:p>
        </w:tc>
      </w:tr>
      <w:tr w:rsidR="00093BB5" w:rsidRPr="00CC2F87"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CC2F87" w:rsidRDefault="00093BB5" w:rsidP="00392567">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CC2F87" w:rsidRDefault="00093BB5" w:rsidP="00392567">
            <w:pPr>
              <w:pStyle w:val="TableText"/>
              <w:spacing w:line="240" w:lineRule="auto"/>
            </w:pPr>
            <w:r w:rsidRPr="00CC2F87">
              <w:t>3</w:t>
            </w:r>
          </w:p>
        </w:tc>
      </w:tr>
    </w:tbl>
    <w:p w14:paraId="459A9768" w14:textId="77777777" w:rsidR="00093BB5" w:rsidRPr="00CC2F87" w:rsidRDefault="00093BB5" w:rsidP="002B037D"/>
    <w:p w14:paraId="54474C62" w14:textId="14CCA747"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220B2F">
        <w:t xml:space="preserve">Figure </w:t>
      </w:r>
      <w:r w:rsidR="00220B2F">
        <w:rPr>
          <w:noProof/>
        </w:rPr>
        <w:t>22</w:t>
      </w:r>
      <w:r w:rsidR="00106D92">
        <w:fldChar w:fldCharType="end"/>
      </w:r>
      <w:r w:rsidR="00106D92">
        <w:t>)</w:t>
      </w:r>
      <w:r w:rsidR="00F33AAF" w:rsidRPr="00CC2F87">
        <w:t xml:space="preserve">. </w:t>
      </w:r>
    </w:p>
    <w:p w14:paraId="7D1F0B08" w14:textId="77777777" w:rsidR="00877F1E" w:rsidRPr="00CC2F87" w:rsidRDefault="00877F1E" w:rsidP="00877F1E"/>
    <w:p w14:paraId="54F2EC9F" w14:textId="77777777" w:rsidR="00562144" w:rsidRDefault="00562144" w:rsidP="008E3493">
      <w:pPr>
        <w:keepNext/>
        <w:spacing w:after="120"/>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2BBCE12" w:rsidR="00562144" w:rsidRDefault="00562144" w:rsidP="000C5499">
      <w:pPr>
        <w:pStyle w:val="Caption"/>
        <w:jc w:val="both"/>
      </w:pPr>
      <w:bookmarkStart w:id="95" w:name="_Ref33901886"/>
      <w:bookmarkStart w:id="96" w:name="_Toc38708974"/>
      <w:r>
        <w:t xml:space="preserve">Figure </w:t>
      </w:r>
      <w:r>
        <w:fldChar w:fldCharType="begin"/>
      </w:r>
      <w:r>
        <w:instrText xml:space="preserve"> SEQ Figure \* ARABIC </w:instrText>
      </w:r>
      <w:r>
        <w:fldChar w:fldCharType="separate"/>
      </w:r>
      <w:r w:rsidR="00220B2F">
        <w:rPr>
          <w:noProof/>
        </w:rPr>
        <w:t>22</w:t>
      </w:r>
      <w:r>
        <w:fldChar w:fldCharType="end"/>
      </w:r>
      <w:bookmarkEnd w:id="95"/>
      <w:r>
        <w:t xml:space="preserve">. </w:t>
      </w:r>
      <w:r w:rsidR="00507E37">
        <w:t xml:space="preserve">An example of </w:t>
      </w:r>
      <w:r w:rsidR="001C4AA7">
        <w:t>projected</w:t>
      </w:r>
      <w:r w:rsidR="00507E37">
        <w:t xml:space="preserve"> walking routes and their utilization rates from one origin to public transport stops and workplaces. </w:t>
      </w:r>
      <w:r w:rsidR="00DB536C">
        <w:t xml:space="preserve">The walking routes are extracted from planned public transport itineraries (travel chains) to all commuting destinations </w:t>
      </w:r>
      <w:r w:rsidR="00D66CEF">
        <w:t>from</w:t>
      </w:r>
      <w:r w:rsidR="00DB536C">
        <w:t xml:space="preserve"> the origin </w:t>
      </w:r>
      <w:r w:rsidR="00056C50">
        <w:t xml:space="preserve">as per </w:t>
      </w:r>
      <w:r w:rsidR="00DB536C">
        <w:t>census based commuting flow data.</w:t>
      </w:r>
      <w:bookmarkEnd w:id="96"/>
      <w:r w:rsidR="00DB536C">
        <w:t xml:space="preserve"> </w:t>
      </w:r>
    </w:p>
    <w:p w14:paraId="72502B29" w14:textId="4AB21732" w:rsidR="00877F1E" w:rsidRPr="00CC2F87" w:rsidRDefault="00552747" w:rsidP="00877F1E">
      <w:r>
        <w:t>T</w:t>
      </w:r>
      <w:r w:rsidR="000E2B45">
        <w: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xml:space="preserve">, </w:t>
      </w:r>
      <w:r w:rsidR="007724AD">
        <w:t xml:space="preserve">I compared the </w:t>
      </w:r>
      <w:r w:rsidR="00650C89" w:rsidRPr="00CC2F87">
        <w:t>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877F1E" w:rsidRPr="00CC2F87">
        <w:t xml:space="preserve">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220B2F" w:rsidRPr="00CC2F87">
        <w:t xml:space="preserve">Figure </w:t>
      </w:r>
      <w:r w:rsidR="00220B2F">
        <w:rPr>
          <w:noProof/>
        </w:rPr>
        <w:t>23</w:t>
      </w:r>
      <w:r w:rsidR="00B232A1" w:rsidRPr="00CC2F87">
        <w:fldChar w:fldCharType="end"/>
      </w:r>
      <w:r w:rsidR="00F76BC5" w:rsidRPr="00CC2F87">
        <w:t xml:space="preserve">. </w:t>
      </w:r>
      <w:r w:rsidR="008D502C">
        <w:t xml:space="preserve">Comparison of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w:t>
      </w:r>
      <w:r w:rsidR="00F824A7">
        <w:t>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CD1082">
        <w:t xml:space="preserve"> </w:t>
      </w:r>
      <w:r w:rsidR="00F07533" w:rsidRPr="00CC2F87">
        <w:lastRenderedPageBreak/>
        <w:t>(</w:t>
      </w:r>
      <w:r w:rsidR="00F07533" w:rsidRPr="00CC2F87">
        <w:fldChar w:fldCharType="begin"/>
      </w:r>
      <w:r w:rsidR="00F07533" w:rsidRPr="00CC2F87">
        <w:instrText xml:space="preserve"> REF _Ref9955196 \h </w:instrText>
      </w:r>
      <w:r w:rsidR="00F07533" w:rsidRPr="00CC2F87">
        <w:fldChar w:fldCharType="separate"/>
      </w:r>
      <w:r w:rsidR="00220B2F" w:rsidRPr="00CC2F87">
        <w:t xml:space="preserve">Figure </w:t>
      </w:r>
      <w:r w:rsidR="00220B2F">
        <w:rPr>
          <w:noProof/>
        </w:rPr>
        <w:t>24</w:t>
      </w:r>
      <w:r w:rsidR="00F07533" w:rsidRPr="00CC2F87">
        <w:fldChar w:fldCharType="end"/>
      </w:r>
      <w:r w:rsidR="00F07533" w:rsidRPr="00CC2F87">
        <w:t>)</w:t>
      </w:r>
      <w:r w:rsidR="00EB5570" w:rsidRPr="00CC2F87">
        <w:t>.</w:t>
      </w:r>
      <w:r w:rsidR="006F57D4">
        <w:t xml:space="preserve"> F</w:t>
      </w:r>
      <w:r w:rsidR="00A27F71">
        <w:t>urther</w:t>
      </w:r>
      <w:r w:rsidR="0055240A" w:rsidRPr="00CC2F87">
        <w:t xml:space="preserve"> </w:t>
      </w:r>
      <w:r w:rsidR="006F57D4">
        <w:t xml:space="preserve">inspection of </w:t>
      </w:r>
      <w:r w:rsidR="0055240A" w:rsidRPr="00CC2F87">
        <w:t xml:space="preserve">the </w:t>
      </w:r>
      <w:r w:rsidR="00D66B5F" w:rsidRPr="00CC2F87">
        <w:t>commuting statistics</w:t>
      </w:r>
      <w:r w:rsidR="00784D01">
        <w:t xml:space="preserve"> </w:t>
      </w:r>
      <w:r w:rsidR="00D66B5F">
        <w:t xml:space="preserve">at </w:t>
      </w:r>
      <w:r w:rsidR="009832BE">
        <w:t>origin-level</w:t>
      </w:r>
      <w:r w:rsidR="006F57D4">
        <w:t xml:space="preserve"> revealed</w:t>
      </w:r>
      <w:r w:rsidR="0055240A" w:rsidRPr="00CC2F87">
        <w:t xml:space="preserve"> that of the origins </w:t>
      </w:r>
      <w:r w:rsidR="009832BE">
        <w:t xml:space="preserve">with </w:t>
      </w:r>
      <w:r w:rsidR="0055240A" w:rsidRPr="00CC2F87">
        <w:t>less than 50</w:t>
      </w:r>
      <w:r w:rsidR="00B83EAB">
        <w:t xml:space="preserve"> </w:t>
      </w:r>
      <w:r w:rsidR="0055240A" w:rsidRPr="00CC2F87">
        <w:t xml:space="preserve">% </w:t>
      </w:r>
      <w:r w:rsidR="009832BE">
        <w:t>inclusion of commutes</w:t>
      </w:r>
      <w:r w:rsidR="00D21068">
        <w:t xml:space="preserve">, </w:t>
      </w:r>
      <w:r w:rsidR="0055240A" w:rsidRPr="00CC2F87">
        <w:t>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0C6A31">
      <w:pPr>
        <w:keepNext/>
        <w:spacing w:after="0"/>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E128D08" w:rsidR="006C217B" w:rsidRPr="00CC2F87" w:rsidRDefault="006C217B" w:rsidP="006C217B">
      <w:pPr>
        <w:pStyle w:val="Caption"/>
        <w:jc w:val="both"/>
      </w:pPr>
      <w:bookmarkStart w:id="97" w:name="_Ref9955925"/>
      <w:bookmarkStart w:id="98" w:name="_Toc38708975"/>
      <w:r w:rsidRPr="00CC2F87">
        <w:t xml:space="preserve">Figure </w:t>
      </w:r>
      <w:r w:rsidRPr="00CC2F87">
        <w:fldChar w:fldCharType="begin"/>
      </w:r>
      <w:r w:rsidRPr="00CC2F87">
        <w:instrText xml:space="preserve"> SEQ Figure \* ARABIC </w:instrText>
      </w:r>
      <w:r w:rsidRPr="00CC2F87">
        <w:fldChar w:fldCharType="separate"/>
      </w:r>
      <w:r w:rsidR="00220B2F">
        <w:rPr>
          <w:noProof/>
        </w:rPr>
        <w:t>23</w:t>
      </w:r>
      <w:r w:rsidRPr="00CC2F87">
        <w:fldChar w:fldCharType="end"/>
      </w:r>
      <w:bookmarkEnd w:id="97"/>
      <w:r w:rsidRPr="00CC2F87">
        <w:t xml:space="preserve">. Inclusion (%) of commutes per origin in the </w:t>
      </w:r>
      <w:r w:rsidR="007E47D3">
        <w:t xml:space="preserve">itinerary planning </w:t>
      </w:r>
      <w:r w:rsidRPr="00CC2F87">
        <w:t xml:space="preserve">analysis for finding local </w:t>
      </w:r>
      <w:r w:rsidR="00392567">
        <w:t>walking routes</w:t>
      </w:r>
      <w:r w:rsidR="008C25E8">
        <w:t xml:space="preserve"> to </w:t>
      </w:r>
      <w:r w:rsidRPr="00CC2F87">
        <w:t>PT stops</w:t>
      </w:r>
      <w:r w:rsidR="003F62F7" w:rsidRPr="00CC2F87">
        <w:t xml:space="preserve"> and </w:t>
      </w:r>
      <w:r w:rsidR="008C25E8">
        <w:t>commuting destinations</w:t>
      </w:r>
      <w:r w:rsidR="00392567">
        <w:t>. Only commuting destinations located in Helsinki Metropolitan Area</w:t>
      </w:r>
      <w:r w:rsidR="00D963F1">
        <w:t xml:space="preserve">, </w:t>
      </w:r>
      <w:r w:rsidR="00392567">
        <w:t xml:space="preserve">or </w:t>
      </w:r>
      <w:r w:rsidR="00E14FD6">
        <w:t xml:space="preserve">max. </w:t>
      </w:r>
      <w:r w:rsidR="00392567">
        <w:t>3 km from origins</w:t>
      </w:r>
      <w:r w:rsidR="00D963F1">
        <w:t>,</w:t>
      </w:r>
      <w:r w:rsidR="00392567">
        <w:t xml:space="preserve"> were included in the analysis. Consequently, </w:t>
      </w:r>
      <w:r w:rsidR="00F26050">
        <w:t xml:space="preserve">for some origins, </w:t>
      </w:r>
      <w:r w:rsidR="00392567">
        <w:t xml:space="preserve">significant </w:t>
      </w:r>
      <w:r w:rsidR="001C7639">
        <w:t>share</w:t>
      </w:r>
      <w:r w:rsidR="00B37FD0">
        <w:t>s</w:t>
      </w:r>
      <w:r w:rsidR="00392567">
        <w:t xml:space="preserve"> of commutes </w:t>
      </w:r>
      <w:r w:rsidR="00B37FD0">
        <w:t xml:space="preserve">were </w:t>
      </w:r>
      <w:r w:rsidR="00392567">
        <w:t xml:space="preserve">excluded in the analysis (shown </w:t>
      </w:r>
      <w:r w:rsidR="00B37FD0">
        <w:t>with</w:t>
      </w:r>
      <w:r w:rsidR="00392567">
        <w:t xml:space="preserve"> grey and black squares on the map)</w:t>
      </w:r>
      <w:r w:rsidR="006F298A">
        <w:t xml:space="preserve">. For these origins, the accuracy of the assessment </w:t>
      </w:r>
      <w:r w:rsidR="00315A71">
        <w:t>was</w:t>
      </w:r>
      <w:r w:rsidR="006F298A">
        <w:t xml:space="preserve"> thus limited. </w:t>
      </w:r>
      <w:r w:rsidR="004F6B7A">
        <w:t>Yet</w:t>
      </w:r>
      <w:r w:rsidR="000A50B6">
        <w:t xml:space="preserve"> </w:t>
      </w:r>
      <w:r w:rsidR="00D64F25">
        <w:t>for majority of the origins</w:t>
      </w:r>
      <w:r w:rsidR="00816574">
        <w:t>,</w:t>
      </w:r>
      <w:r w:rsidR="009D0AA8">
        <w:t xml:space="preserve"> </w:t>
      </w:r>
      <w:r w:rsidR="00D64F25">
        <w:t>more than 70 % of all commutes were included in the analysis</w:t>
      </w:r>
      <w:r w:rsidR="000963BF">
        <w:t xml:space="preserve"> (green squares)</w:t>
      </w:r>
      <w:r w:rsidR="00D64F25">
        <w:t>.</w:t>
      </w:r>
      <w:bookmarkEnd w:id="98"/>
      <w:r w:rsidR="00185C7F">
        <w:t xml:space="preserve"> </w:t>
      </w:r>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4EC40B09" w:rsidR="002D011B" w:rsidRPr="00CC2F87" w:rsidRDefault="000E1C92" w:rsidP="000E71C6">
      <w:pPr>
        <w:pStyle w:val="Caption"/>
        <w:jc w:val="both"/>
      </w:pPr>
      <w:bookmarkStart w:id="99" w:name="_Ref9955196"/>
      <w:bookmarkStart w:id="100" w:name="_Toc38708976"/>
      <w:r w:rsidRPr="00CC2F87">
        <w:t xml:space="preserve">Figure </w:t>
      </w:r>
      <w:r w:rsidRPr="00CC2F87">
        <w:fldChar w:fldCharType="begin"/>
      </w:r>
      <w:r w:rsidRPr="00CC2F87">
        <w:instrText xml:space="preserve"> SEQ Figure \* ARABIC </w:instrText>
      </w:r>
      <w:r w:rsidRPr="00CC2F87">
        <w:fldChar w:fldCharType="separate"/>
      </w:r>
      <w:r w:rsidR="00220B2F">
        <w:rPr>
          <w:noProof/>
        </w:rPr>
        <w:t>24</w:t>
      </w:r>
      <w:r w:rsidRPr="00CC2F87">
        <w:fldChar w:fldCharType="end"/>
      </w:r>
      <w:bookmarkEnd w:id="99"/>
      <w:r w:rsidRPr="00CC2F87">
        <w:t xml:space="preserve">. </w:t>
      </w:r>
      <w:r w:rsidR="000C5499">
        <w:t>Number of</w:t>
      </w:r>
      <w:r w:rsidRPr="00CC2F87">
        <w:t xml:space="preserve"> commutes vs. commutes included in the </w:t>
      </w:r>
      <w:r w:rsidR="001406C5">
        <w:t xml:space="preserve">itinerary planning </w:t>
      </w:r>
      <w:r w:rsidRPr="00CC2F87">
        <w:t>analysis</w:t>
      </w:r>
      <w:r w:rsidR="000C5499">
        <w:t xml:space="preserve"> (%) per origin</w:t>
      </w:r>
      <w:r w:rsidRPr="00CC2F87">
        <w:t>.</w:t>
      </w:r>
      <w:bookmarkEnd w:id="100"/>
      <w:r w:rsidR="00AC5A3C" w:rsidRPr="00CC2F87">
        <w:t xml:space="preserve"> </w:t>
      </w:r>
    </w:p>
    <w:p w14:paraId="4B8176DF" w14:textId="69AA88E5" w:rsidR="00731E0F" w:rsidRPr="00CC2F87" w:rsidRDefault="00E04C82" w:rsidP="002464BA">
      <w:pPr>
        <w:pStyle w:val="Heading3"/>
      </w:pPr>
      <w:bookmarkStart w:id="101" w:name="_Toc3873806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1"/>
    </w:p>
    <w:p w14:paraId="2B958318" w14:textId="64344995" w:rsidR="00037C17" w:rsidRPr="00CC2F87" w:rsidRDefault="00D21623" w:rsidP="00A3000B">
      <w:r>
        <w:t xml:space="preserve">I routed </w:t>
      </w:r>
      <w:r w:rsidR="0045114F">
        <w:t>short</w:t>
      </w:r>
      <w:r w:rsidR="00422322">
        <w:t>est-</w:t>
      </w:r>
      <w:r>
        <w:t xml:space="preserve"> </w:t>
      </w:r>
      <w:r w:rsidR="00DB59C3" w:rsidRPr="00CC2F87">
        <w:t xml:space="preserve">and quiet paths for </w:t>
      </w:r>
      <w:r w:rsidR="0006170A">
        <w:t xml:space="preserve">all </w:t>
      </w:r>
      <w:r w:rsidR="00D8513F">
        <w:t xml:space="preserve">walking routes (determined in the previous phase of the analysis) </w:t>
      </w:r>
      <w:r w:rsidR="00941B16">
        <w:t xml:space="preserve">with the </w:t>
      </w:r>
      <w:r w:rsidR="00A41C09">
        <w:t>quiet path routing</w:t>
      </w:r>
      <w:r w:rsidR="00941B16">
        <w:t xml:space="preserve"> application</w:t>
      </w:r>
      <w:r w:rsidR="00EA0F33">
        <w:t xml:space="preserve"> </w:t>
      </w:r>
      <w:r w:rsidR="00AF47CD">
        <w:t xml:space="preserve">(3.5) </w:t>
      </w:r>
      <w:r w:rsidR="00941B16">
        <w:t xml:space="preserve">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220B2F" w:rsidRPr="00CC2F87">
        <w:t xml:space="preserve">Figure </w:t>
      </w:r>
      <w:r w:rsidR="00220B2F">
        <w:rPr>
          <w:noProof/>
        </w:rPr>
        <w:t>20</w:t>
      </w:r>
      <w:r w:rsidR="00EE68B4">
        <w:fldChar w:fldCharType="end"/>
      </w:r>
      <w:r w:rsidR="00EE68B4">
        <w:t>)</w:t>
      </w:r>
      <w:r w:rsidR="00DB59C3" w:rsidRPr="00CC2F87">
        <w:t xml:space="preserve">. </w:t>
      </w:r>
      <w:r w:rsidR="003044DE">
        <w:t>The utilization rate</w:t>
      </w:r>
      <w:r w:rsidR="000274CB">
        <w:t xml:space="preserve"> of each </w:t>
      </w:r>
      <w:r w:rsidR="001D2AC2">
        <w:t>route</w:t>
      </w:r>
      <w:r w:rsidR="000274CB">
        <w:t xml:space="preserve"> was inherited as attribute information </w:t>
      </w:r>
      <w:r w:rsidR="00EA0F33">
        <w:t>to</w:t>
      </w:r>
      <w:r w:rsidR="000274CB">
        <w:t xml:space="preserve"> the respective short and quiet paths</w:t>
      </w:r>
      <w:r w:rsidR="003044DE">
        <w:t xml:space="preserve">. </w:t>
      </w:r>
      <w:r w:rsidR="00D8513F">
        <w:t xml:space="preserve">It was needed </w:t>
      </w:r>
      <w:r w:rsidR="005E6068">
        <w:t>in</w:t>
      </w:r>
      <w:r w:rsidR="00D8513F">
        <w:t xml:space="preserve"> later parts of the analysis </w:t>
      </w:r>
      <w:r w:rsidR="000E17DE">
        <w:t xml:space="preserve">when </w:t>
      </w:r>
      <w:r w:rsidR="00D8513F">
        <w:t xml:space="preserve">weighted </w:t>
      </w:r>
      <w:r w:rsidR="00A67FDD">
        <w:t xml:space="preserve">statistics of </w:t>
      </w:r>
      <w:r w:rsidR="00D8513F">
        <w:t>noise exposure</w:t>
      </w:r>
      <w:r w:rsidR="00B103FE">
        <w:t>s</w:t>
      </w:r>
      <w:r w:rsidR="00A67FDD">
        <w:t xml:space="preserve"> </w:t>
      </w:r>
      <w:r w:rsidR="00D8513F">
        <w:t xml:space="preserve">were calculated. </w:t>
      </w:r>
      <w:r w:rsidR="00643FBB">
        <w:t>Once all paths were</w:t>
      </w:r>
      <w:r w:rsidR="00744280">
        <w:t xml:space="preserve"> </w:t>
      </w:r>
      <w:r w:rsidR="003971DA">
        <w:t>routed</w:t>
      </w:r>
      <w:r w:rsidR="00643FBB">
        <w:t xml:space="preserve">, </w:t>
      </w:r>
      <w:r w:rsidR="00CF533A">
        <w:t xml:space="preserve">I calculated </w:t>
      </w:r>
      <w:r w:rsidR="00643FBB">
        <w:t xml:space="preserve">descriptive statistics of the </w:t>
      </w:r>
      <w:r w:rsidR="00F443F0">
        <w:t>length</w:t>
      </w:r>
      <w:r w:rsidR="00C26207">
        <w:t>s</w:t>
      </w:r>
      <w:r w:rsidR="00F443F0">
        <w:t xml:space="preserve"> of the </w:t>
      </w:r>
      <w:r w:rsidR="00643FBB">
        <w:t xml:space="preserve">shortest </w:t>
      </w:r>
      <w:r w:rsidR="00CF533A">
        <w:t xml:space="preserve">paths </w:t>
      </w:r>
      <w:r w:rsidR="00643FBB">
        <w:t>(</w:t>
      </w:r>
      <w:r w:rsidR="00643FBB">
        <w:fldChar w:fldCharType="begin"/>
      </w:r>
      <w:r w:rsidR="00643FBB">
        <w:instrText xml:space="preserve"> REF _Ref33902848 \h </w:instrText>
      </w:r>
      <w:r w:rsidR="00643FBB">
        <w:fldChar w:fldCharType="separate"/>
      </w:r>
      <w:r w:rsidR="00220B2F" w:rsidRPr="00CC2F87">
        <w:t xml:space="preserve">Table </w:t>
      </w:r>
      <w:r w:rsidR="00220B2F">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20B2F" w:rsidRPr="00CC2F87">
        <w:t xml:space="preserve">Figure </w:t>
      </w:r>
      <w:r w:rsidR="00220B2F">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19065BDF" w:rsidR="00CC0487" w:rsidRPr="00CC2F87" w:rsidRDefault="003A5764" w:rsidP="003A5764">
      <w:pPr>
        <w:pStyle w:val="TableCaption"/>
      </w:pPr>
      <w:bookmarkStart w:id="102" w:name="_Ref33902848"/>
      <w:bookmarkStart w:id="103" w:name="_Toc38708997"/>
      <w:r w:rsidRPr="00CC2F87">
        <w:t xml:space="preserve">Table </w:t>
      </w:r>
      <w:r w:rsidRPr="00CC2F87">
        <w:fldChar w:fldCharType="begin"/>
      </w:r>
      <w:r w:rsidRPr="00CC2F87">
        <w:instrText xml:space="preserve"> SEQ Table \* ARABIC </w:instrText>
      </w:r>
      <w:r w:rsidRPr="00CC2F87">
        <w:fldChar w:fldCharType="separate"/>
      </w:r>
      <w:r w:rsidR="00220B2F">
        <w:rPr>
          <w:noProof/>
        </w:rPr>
        <w:t>6</w:t>
      </w:r>
      <w:r w:rsidRPr="00CC2F87">
        <w:fldChar w:fldCharType="end"/>
      </w:r>
      <w:bookmarkEnd w:id="102"/>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nd commuting destinations</w:t>
      </w:r>
      <w:r w:rsidR="00A21434">
        <w:t>,</w:t>
      </w:r>
      <w:r w:rsidR="00572D11">
        <w:t xml:space="preserve"> </w:t>
      </w:r>
      <w:r w:rsidR="00A21434">
        <w:t xml:space="preserve">both </w:t>
      </w:r>
      <w:r w:rsidR="00362844">
        <w:t xml:space="preserve">separately and </w:t>
      </w:r>
      <w:r w:rsidR="00A21434">
        <w:t>combined</w:t>
      </w:r>
      <w:r w:rsidR="00362844">
        <w:t xml:space="preserve"> </w:t>
      </w:r>
      <w:r w:rsidR="00E85328" w:rsidRPr="00CC2F87">
        <w:t>(n=</w:t>
      </w:r>
      <w:commentRangeStart w:id="104"/>
      <w:r w:rsidR="00EF762A" w:rsidRPr="00CC2F87">
        <w:t>31291</w:t>
      </w:r>
      <w:commentRangeEnd w:id="104"/>
      <w:r w:rsidR="006B1FB7" w:rsidRPr="00CC2F87">
        <w:rPr>
          <w:rStyle w:val="CommentReference"/>
          <w:iCs w:val="0"/>
          <w:color w:val="auto"/>
        </w:rPr>
        <w:commentReference w:id="104"/>
      </w:r>
      <w:r w:rsidR="00E85328" w:rsidRPr="00CC2F87">
        <w:t>)</w:t>
      </w:r>
      <w:r w:rsidRPr="00CC2F87">
        <w:t>.</w:t>
      </w:r>
      <w:bookmarkEnd w:id="103"/>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8E3493">
      <w:pPr>
        <w:keepNext/>
        <w:spacing w:after="120"/>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F6A8FED" w:rsidR="00247ED5" w:rsidRPr="00CC2F87" w:rsidRDefault="00247ED5" w:rsidP="00247ED5">
      <w:pPr>
        <w:pStyle w:val="Caption"/>
        <w:jc w:val="both"/>
      </w:pPr>
      <w:bookmarkStart w:id="105" w:name="_Ref33903340"/>
      <w:bookmarkStart w:id="106" w:name="_Toc38708977"/>
      <w:r w:rsidRPr="00CC2F87">
        <w:t xml:space="preserve">Figure </w:t>
      </w:r>
      <w:r w:rsidRPr="00CC2F87">
        <w:fldChar w:fldCharType="begin"/>
      </w:r>
      <w:r w:rsidRPr="00CC2F87">
        <w:instrText xml:space="preserve"> SEQ Figure \* ARABIC </w:instrText>
      </w:r>
      <w:r w:rsidRPr="00CC2F87">
        <w:fldChar w:fldCharType="separate"/>
      </w:r>
      <w:r w:rsidR="00220B2F">
        <w:rPr>
          <w:noProof/>
        </w:rPr>
        <w:t>25</w:t>
      </w:r>
      <w:r w:rsidRPr="00CC2F87">
        <w:fldChar w:fldCharType="end"/>
      </w:r>
      <w:bookmarkEnd w:id="105"/>
      <w:r w:rsidRPr="00CC2F87">
        <w:t>. All shortest paths visualized with feature blending</w:t>
      </w:r>
      <w:r w:rsidR="003D4DBB">
        <w:t xml:space="preserve"> method</w:t>
      </w:r>
      <w:r w:rsidRPr="00CC2F87">
        <w:t>: overlapping paths show darker on the map.</w:t>
      </w:r>
      <w:r w:rsidR="008E7EE6" w:rsidRPr="00CC2F87">
        <w:t xml:space="preserve"> </w:t>
      </w:r>
      <w:r w:rsidR="0049318D">
        <w:t>I routed short</w:t>
      </w:r>
      <w:r w:rsidR="0003008A">
        <w:t>est-</w:t>
      </w:r>
      <w:r w:rsidR="0049318D">
        <w:t xml:space="preserve"> and quiet paths for all local walking routes</w:t>
      </w:r>
      <w:r w:rsidR="00FD2D3B">
        <w:t xml:space="preserve"> to PT stops</w:t>
      </w:r>
      <w:r w:rsidR="0049318D">
        <w:t xml:space="preserve"> </w:t>
      </w:r>
      <w:r w:rsidR="00FD2D3B">
        <w:t xml:space="preserve">modelled </w:t>
      </w:r>
      <w:r w:rsidR="0049318D">
        <w:t>in the previous phases of the assessment.</w:t>
      </w:r>
      <w:bookmarkEnd w:id="106"/>
      <w:r w:rsidR="0049318D">
        <w:t xml:space="preserve"> </w:t>
      </w:r>
    </w:p>
    <w:p w14:paraId="640027D6" w14:textId="6C054A41" w:rsidR="001E2F7F" w:rsidRPr="00CC2F87" w:rsidRDefault="00F11633" w:rsidP="00DC45DC">
      <w:pPr>
        <w:pStyle w:val="Heading3"/>
      </w:pPr>
      <w:bookmarkStart w:id="107" w:name="_Toc38738069"/>
      <w:r>
        <w:t xml:space="preserve">Assessment of </w:t>
      </w:r>
      <w:r w:rsidR="00F62581">
        <w:t xml:space="preserve">dynamic exposure to </w:t>
      </w:r>
      <w:r w:rsidR="00BC02B8" w:rsidRPr="00CC2F87">
        <w:t>traffic noise</w:t>
      </w:r>
      <w:bookmarkEnd w:id="107"/>
    </w:p>
    <w:p w14:paraId="5E278464" w14:textId="5D8D478E"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8D32BC">
        <w:t xml:space="preserve">I calculated weighted </w:t>
      </w:r>
      <w:r w:rsidR="002C0902">
        <w:t>d</w:t>
      </w:r>
      <w:r w:rsidR="002B13A4">
        <w:t>escriptive statistics</w:t>
      </w:r>
      <w:r w:rsidR="004C2786">
        <w:t xml:space="preserve"> </w:t>
      </w:r>
      <w:r w:rsidR="008D32BC">
        <w:t xml:space="preserve">of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220B2F" w:rsidRPr="00CC2F87">
        <w:t xml:space="preserve">Table </w:t>
      </w:r>
      <w:r w:rsidR="00220B2F">
        <w:rPr>
          <w:noProof/>
        </w:rPr>
        <w:t>4</w:t>
      </w:r>
      <w:r w:rsidR="004C2786">
        <w:fldChar w:fldCharType="end"/>
      </w:r>
      <w:r w:rsidR="004C2786" w:rsidRPr="00CC2F87">
        <w:t xml:space="preserve">) </w:t>
      </w:r>
      <w:r w:rsidR="004C2786">
        <w:t>of</w:t>
      </w:r>
      <w:r w:rsidR="00F525A6">
        <w:t xml:space="preserve"> </w:t>
      </w:r>
      <w:r w:rsidR="00607A30">
        <w:t xml:space="preserve">the </w:t>
      </w:r>
      <w:r w:rsidR="002B13A4">
        <w:t>paths</w:t>
      </w:r>
      <w:r w:rsidR="008D32BC">
        <w:t xml:space="preserve">. The weighting was done with </w:t>
      </w:r>
      <w:r w:rsidR="002B13A4">
        <w:t xml:space="preserve">the </w:t>
      </w:r>
      <w:r w:rsidR="008D32BC">
        <w:t xml:space="preserve">modelled </w:t>
      </w:r>
      <w:r w:rsidR="002B13A4">
        <w:t xml:space="preserve">utilization rates of the walks. </w:t>
      </w:r>
      <w:r w:rsidR="00D661FC">
        <w:t xml:space="preserve">I calculated the </w:t>
      </w:r>
      <w:r w:rsidR="008625E8">
        <w:t xml:space="preserve">descriptive statistics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088CC242" w:rsidR="00C1243D" w:rsidRPr="00CC2F87" w:rsidRDefault="002B13A4" w:rsidP="00C1243D">
      <w:r>
        <w:lastRenderedPageBreak/>
        <w:t>Also</w:t>
      </w:r>
      <w:r w:rsidR="0066075F">
        <w:t xml:space="preserve">, </w:t>
      </w:r>
      <w:r w:rsidR="00723EA9">
        <w:t xml:space="preserve">I calculated </w:t>
      </w:r>
      <w:r w:rsidR="0066075F">
        <w:t xml:space="preserve">origin-level statistics of </w:t>
      </w:r>
      <w:r w:rsidR="009F2BB2">
        <w:t xml:space="preserve">noise </w:t>
      </w:r>
      <w:r w:rsidR="005F54CA">
        <w:t xml:space="preserve">exposure </w:t>
      </w:r>
      <w:r w:rsidR="00CC76A4">
        <w:t>indices</w:t>
      </w:r>
      <w:r w:rsidR="005F54CA">
        <w:t xml:space="preserve"> </w:t>
      </w:r>
      <w:r w:rsidR="009F2BB2">
        <w:t xml:space="preserve">to enable exploring possible spatial </w:t>
      </w:r>
      <w:r w:rsidR="0080230F">
        <w:t xml:space="preserve">patterns in </w:t>
      </w:r>
      <w:r w:rsidR="007E7FE4">
        <w:t xml:space="preserve">the </w:t>
      </w:r>
      <w:r w:rsidR="0080230F">
        <w:t>dynamic noise exposure</w:t>
      </w:r>
      <w:r w:rsidR="00693024">
        <w:t>s</w:t>
      </w:r>
      <w:r w:rsidR="0066075F">
        <w:t xml:space="preserve">. </w:t>
      </w:r>
      <w:r w:rsidR="00B445A0">
        <w:t>For this</w:t>
      </w:r>
      <w:r w:rsidR="00B91AF1">
        <w:t xml:space="preserve"> analysis, </w:t>
      </w:r>
      <w:r w:rsidR="00200BDD">
        <w:t xml:space="preserve">I included </w:t>
      </w:r>
      <w:r w:rsidR="00B91AF1">
        <w:t>o</w:t>
      </w:r>
      <w:r w:rsidR="00AB305C">
        <w:t>nly the origin–PT stop paths</w:t>
      </w:r>
      <w:r w:rsidR="00B91AF1">
        <w:t xml:space="preserve">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 xml:space="preserve">Again, </w:t>
      </w:r>
      <w:r w:rsidR="002300BD">
        <w:t xml:space="preserve">I weighted the </w:t>
      </w:r>
      <w:r w:rsidR="00B0510F">
        <w:t xml:space="preserve">descriptive </w:t>
      </w:r>
      <w:r w:rsidR="00F6738A">
        <w:t xml:space="preserve">statistics by the utilization rates of the </w:t>
      </w:r>
      <w:r w:rsidR="005837C8">
        <w:t>walking route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a</w:t>
      </w:r>
      <w:r w:rsidR="0097581E">
        <w:t>n</w:t>
      </w:r>
      <w:r w:rsidR="0005517F">
        <w:t xml:space="preserve"> </w:t>
      </w:r>
      <w:r w:rsidR="0097581E" w:rsidRPr="0097581E">
        <w:rPr>
          <w:i/>
          <w:iCs/>
        </w:rPr>
        <w:t xml:space="preserve">average </w:t>
      </w:r>
      <w:r w:rsidR="000E692E" w:rsidRPr="0097581E">
        <w:rPr>
          <w:i/>
          <w:iCs/>
        </w:rPr>
        <w:t>walk</w:t>
      </w:r>
      <w:r w:rsidR="00A86437">
        <w:t xml:space="preserve"> from each origin</w:t>
      </w:r>
      <w:r w:rsidR="007D29D3">
        <w:t xml:space="preserve">. </w:t>
      </w:r>
    </w:p>
    <w:p w14:paraId="0E8F1FC1" w14:textId="06F11200" w:rsidR="006B75E4" w:rsidRPr="00CC2F87" w:rsidRDefault="006B75E4" w:rsidP="00EC2BA6">
      <w:pPr>
        <w:pStyle w:val="Heading2"/>
      </w:pPr>
      <w:bookmarkStart w:id="108" w:name="_Toc38738070"/>
      <w:r w:rsidRPr="00CC2F87">
        <w:t xml:space="preserve">Assessment of </w:t>
      </w:r>
      <w:r w:rsidR="007D01EA">
        <w:t>achievable reductions in exposure to traffic noise</w:t>
      </w:r>
      <w:bookmarkEnd w:id="108"/>
    </w:p>
    <w:p w14:paraId="232D8609" w14:textId="07853A3A" w:rsidR="000600DC" w:rsidRDefault="00462BB7" w:rsidP="00FC4B4D">
      <w:r>
        <w:t>In the case study</w:t>
      </w:r>
      <w:r w:rsidR="00243E26">
        <w:t xml:space="preserve"> (3.7)</w:t>
      </w:r>
      <w:r>
        <w:t xml:space="preserve">, </w:t>
      </w:r>
      <w:r w:rsidR="0006052B">
        <w:t xml:space="preserve">I routed both </w:t>
      </w:r>
      <w:r w:rsidR="00E14A8E">
        <w:t>shortest</w:t>
      </w:r>
      <w:r w:rsidR="004E0D19">
        <w:t>-</w:t>
      </w:r>
      <w:r w:rsidR="00E14A8E">
        <w:t xml:space="preserve"> and quiet paths for </w:t>
      </w:r>
      <w:r w:rsidR="00DF5FCC" w:rsidRPr="00085B50">
        <w:t>31291</w:t>
      </w:r>
      <w:r w:rsidR="00DF5FCC">
        <w:t xml:space="preserve"> </w:t>
      </w:r>
      <w:r w:rsidR="00E14A8E">
        <w:t>commuting-related walks</w:t>
      </w:r>
      <w:r w:rsidR="00631432">
        <w:t xml:space="preserve"> with the quiet path routing application</w:t>
      </w:r>
      <w:r w:rsidR="00E14A8E">
        <w:t xml:space="preserve">. </w:t>
      </w:r>
      <w:r w:rsidR="004E0D19">
        <w:t xml:space="preserve">The same paths were used to assess also achievable reductions in dynamic noise exposure </w:t>
      </w:r>
      <w:r w:rsidR="00CF2529">
        <w:t>on</w:t>
      </w:r>
      <w:r w:rsidR="004E0D19">
        <w:t xml:space="preserve"> the quiet paths</w:t>
      </w:r>
      <w:r w:rsidR="00FB31DD">
        <w:t xml:space="preserve"> (i.e. the performance of the quiet path routing functionality)</w:t>
      </w:r>
      <w:r w:rsidR="004E0D19">
        <w:t xml:space="preserve">. </w:t>
      </w:r>
    </w:p>
    <w:p w14:paraId="1F3039EE" w14:textId="2584EAFA" w:rsidR="00FC4B4D" w:rsidRDefault="00E14A8E" w:rsidP="00FC4B4D">
      <w:r>
        <w:t xml:space="preserve">After filtering out paths that were outside the extent of the traffic noise data and </w:t>
      </w:r>
      <w:r w:rsidR="002E4A1B">
        <w:t xml:space="preserve">a </w:t>
      </w:r>
      <w:r>
        <w:t xml:space="preserve">few other problematic paths, </w:t>
      </w:r>
      <w:r w:rsidR="000600DC">
        <w:t>I assessed the</w:t>
      </w:r>
      <w:r>
        <w:t xml:space="preserve"> achievable reduction</w:t>
      </w:r>
      <w:r w:rsidR="00756E1D">
        <w:t xml:space="preserve">s </w:t>
      </w:r>
      <w:r>
        <w:t xml:space="preserve">in noise exposure for </w:t>
      </w:r>
      <w:r w:rsidR="00756E1D" w:rsidRPr="00756E1D">
        <w:t xml:space="preserve">12180 </w:t>
      </w:r>
      <w:r>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w:t>
      </w:r>
      <w:r w:rsidR="00CC76A4">
        <w:t>indices</w:t>
      </w:r>
      <w:r w:rsidR="00200300">
        <w:t xml:space="preserve"> of </w:t>
      </w:r>
      <w:r w:rsidR="0072551D">
        <w:t xml:space="preserve">the </w:t>
      </w:r>
      <w:r w:rsidR="000D730D">
        <w:t xml:space="preserve">quiet paths </w:t>
      </w:r>
      <w:r w:rsidR="00200300">
        <w:t xml:space="preserve">to the </w:t>
      </w:r>
      <w:r w:rsidR="00A179B1">
        <w:t xml:space="preserve">corresponding </w:t>
      </w:r>
      <w:r w:rsidR="00CC76A4">
        <w:t>indices</w:t>
      </w:r>
      <w:r w:rsidR="00A179B1">
        <w:t xml:space="preserve">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10C0D018" w:rsidR="00EB60AF" w:rsidRDefault="00FD0068" w:rsidP="00E23A20">
      <w:pPr>
        <w:pStyle w:val="ListParagraph"/>
        <w:numPr>
          <w:ilvl w:val="0"/>
          <w:numId w:val="11"/>
        </w:numPr>
      </w:pPr>
      <w:r>
        <w:t xml:space="preserve">Noise exposure </w:t>
      </w:r>
      <w:r w:rsidR="00CC76A4">
        <w:t>indices</w:t>
      </w:r>
      <w:r>
        <w:t xml:space="preserve">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73E0353C"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w:t>
      </w:r>
      <w:r w:rsidR="00D35A0B" w:rsidRPr="00A03B21">
        <w:rPr>
          <w:i/>
          <w:iCs/>
        </w:rPr>
        <w:t xml:space="preserve">short </w:t>
      </w:r>
      <w:r w:rsidR="00984CAB" w:rsidRPr="00A03B21">
        <w:rPr>
          <w:i/>
          <w:iCs/>
        </w:rPr>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w:t>
      </w:r>
      <w:r w:rsidR="00D35A0B" w:rsidRPr="00A03B21">
        <w:rPr>
          <w:i/>
          <w:iCs/>
        </w:rPr>
        <w:t>long</w:t>
      </w:r>
      <w:r w:rsidR="000249C3" w:rsidRPr="00A03B21">
        <w:rPr>
          <w:i/>
          <w:iCs/>
        </w:rPr>
        <w:t>er</w:t>
      </w:r>
      <w:r w:rsidR="00D35A0B" w:rsidRPr="00A03B21">
        <w:rPr>
          <w:i/>
          <w:iCs/>
        </w:rPr>
        <w:t xml:space="preserve"> paths</w:t>
      </w:r>
      <w:r w:rsidR="00D35A0B">
        <w:t>)</w:t>
      </w:r>
      <w:r w:rsidR="00872A20">
        <w:t xml:space="preserve">. </w:t>
      </w:r>
    </w:p>
    <w:p w14:paraId="2B6EA376" w14:textId="491F2F6B"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w:t>
      </w:r>
      <w:r w:rsidR="00CC76A4">
        <w:t>indices</w:t>
      </w:r>
      <w:r>
        <w:t xml:space="preserve"> of each shortest path were compared to the noise exposure </w:t>
      </w:r>
      <w:r w:rsidR="00CC76A4">
        <w:t>indices</w:t>
      </w:r>
      <w:r>
        <w:t xml:space="preserve"> of the corresponding quiet paths with maximum length difference of 100, 200 and 300 meters</w:t>
      </w:r>
      <w:r w:rsidR="00C01700">
        <w:t>,</w:t>
      </w:r>
      <w:r>
        <w:t xml:space="preserve"> respectively. </w:t>
      </w:r>
      <w:r w:rsidR="00383A23">
        <w:t>Accordingly</w:t>
      </w:r>
      <w:r>
        <w:t xml:space="preserve">, for each </w:t>
      </w:r>
      <w:r w:rsidR="00723644">
        <w:t>OD pair</w:t>
      </w:r>
      <w:r>
        <w:t xml:space="preserve">, three metrics of achievable reductions in noise exposure </w:t>
      </w:r>
      <w:r w:rsidR="00CC76A4">
        <w:t>indices</w:t>
      </w:r>
      <w:r>
        <w:t xml:space="preserve"> were </w:t>
      </w:r>
      <w:r w:rsidR="00D44785">
        <w:t>obtained</w:t>
      </w:r>
      <w:r>
        <w:t xml:space="preserve">, one for each length difference threshold. </w:t>
      </w:r>
      <w:r w:rsidR="00005F33">
        <w:t>Subsequently, d</w:t>
      </w:r>
      <w:r>
        <w:t xml:space="preserve">escriptive statistics </w:t>
      </w:r>
      <w:r w:rsidR="00005F33">
        <w:lastRenderedPageBreak/>
        <w:t xml:space="preserve">were calculated for all </w:t>
      </w:r>
      <w:r w:rsidR="00B67068">
        <w:t xml:space="preserve">(achievable) </w:t>
      </w:r>
      <w:r>
        <w:t xml:space="preserve">reductions in noise exposure </w:t>
      </w:r>
      <w:r w:rsidR="00CC76A4">
        <w:t>indices</w:t>
      </w:r>
      <w:r>
        <w:t xml:space="preserve">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B13FB">
        <w:t xml:space="preserve">the </w:t>
      </w:r>
      <w:r w:rsidR="00B0518E">
        <w:t>achievable</w:t>
      </w:r>
      <w:r w:rsidR="00BB13FB">
        <w:t xml:space="preserv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w:t>
      </w:r>
      <w:r w:rsidR="00EF7CB5">
        <w:t>O</w:t>
      </w:r>
      <w:r w:rsidR="00F90942">
        <w:t>-</w:t>
      </w:r>
      <w:r w:rsidR="00EF7CB5">
        <w:t>D</w:t>
      </w:r>
      <w:r w:rsidR="00F90942">
        <w:t xml:space="preserve"> </w:t>
      </w:r>
      <w:r w:rsidR="00EF7CB5">
        <w:t>distances</w:t>
      </w:r>
      <w:r w:rsidR="00594B7A">
        <w:t xml:space="preserve">. </w:t>
      </w:r>
    </w:p>
    <w:p w14:paraId="15CB7AFE" w14:textId="3E694E49"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 xml:space="preserve">subsets of the OD-level statistics by the exposure </w:t>
      </w:r>
      <w:r w:rsidR="00CC76A4">
        <w:t>indices</w:t>
      </w:r>
      <w:r w:rsidR="00785803">
        <w:t xml:space="preserve">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CC76A4">
        <w:t>indices</w:t>
      </w:r>
      <w:r w:rsidR="0079085F">
        <w:t xml:space="preserve"> and the initial values of the </w:t>
      </w:r>
      <w:r w:rsidR="00CC76A4">
        <w:t>indices</w:t>
      </w:r>
      <w:r w:rsidR="0079085F">
        <w:t xml:space="preserve">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28F824B2" w:rsidR="002C4F14" w:rsidRDefault="005533EB" w:rsidP="00B31DAC">
      <w:pPr>
        <w:pStyle w:val="Heading1"/>
      </w:pPr>
      <w:bookmarkStart w:id="109" w:name="_Toc38738071"/>
      <w:r>
        <w:lastRenderedPageBreak/>
        <w:t>RESULTS</w:t>
      </w:r>
      <w:bookmarkEnd w:id="109"/>
    </w:p>
    <w:p w14:paraId="54F44F58" w14:textId="77777777" w:rsidR="00A82A8D" w:rsidRDefault="00A82A8D" w:rsidP="00A82A8D">
      <w:pPr>
        <w:pStyle w:val="Heading2"/>
      </w:pPr>
      <w:bookmarkStart w:id="110" w:name="_Toc38738072"/>
      <w:r>
        <w:t>Quiet path routing API</w:t>
      </w:r>
      <w:bookmarkEnd w:id="110"/>
    </w:p>
    <w:p w14:paraId="3B94C9B2" w14:textId="06CC0C7B" w:rsidR="00A82A8D" w:rsidRDefault="00A82A8D" w:rsidP="00A82A8D">
      <w:r>
        <w:t xml:space="preserve">At the time of writing this thesis, the web-based quiet path route planner service (3.6) is accessible via </w:t>
      </w:r>
      <w:r w:rsidR="00B1483E">
        <w:t xml:space="preserve">the </w:t>
      </w:r>
      <w:r>
        <w:t xml:space="preserve">quiet path routing API at </w:t>
      </w:r>
      <w:r w:rsidRPr="00417594">
        <w:rPr>
          <w:u w:val="single"/>
        </w:rPr>
        <w:t>www.greenpaths.fi/</w:t>
      </w:r>
      <w:r>
        <w:t xml:space="preserve">. The API is open and thus accepts requests over https from any client. The specific path for requesting quiet paths is </w:t>
      </w:r>
      <w:r w:rsidRPr="00417594">
        <w:rPr>
          <w:u w:val="single"/>
        </w:rPr>
        <w:t>www.greenpaths.fi/quietpaths /{origin}/{destination}</w:t>
      </w:r>
      <w:r w:rsidRPr="0059298F">
        <w:t>.</w:t>
      </w:r>
      <w:r>
        <w:t xml:space="preserve"> This endpoint expects the origin and destination in decimal coordinates in </w:t>
      </w:r>
      <w:r w:rsidRPr="0059298F">
        <w:t>WGS84</w:t>
      </w:r>
      <w:r>
        <w:t xml:space="preserve"> coordinate system. For example, a valid request to the API is: </w:t>
      </w:r>
      <w:r w:rsidRPr="0059298F">
        <w:rPr>
          <w:u w:val="single"/>
        </w:rPr>
        <w:t>greenpaths.fi/</w:t>
      </w:r>
      <w:r>
        <w:rPr>
          <w:u w:val="single"/>
        </w:rPr>
        <w:br/>
      </w:r>
      <w:proofErr w:type="spellStart"/>
      <w:r w:rsidRPr="0059298F">
        <w:rPr>
          <w:u w:val="single"/>
        </w:rPr>
        <w:t>quietpaths</w:t>
      </w:r>
      <w:proofErr w:type="spellEnd"/>
      <w:r w:rsidRPr="0059298F">
        <w:rPr>
          <w:u w:val="single"/>
        </w:rPr>
        <w:t>/60.20772,24.96716/60.2037,24.9653</w:t>
      </w:r>
      <w:r w:rsidRPr="0059298F">
        <w:t>.</w:t>
      </w:r>
    </w:p>
    <w:p w14:paraId="560A8CA0" w14:textId="3E17D9E2" w:rsidR="00A82A8D" w:rsidRDefault="00A82A8D" w:rsidP="00A82A8D">
      <w:r>
        <w:t>The API responds to requests simply by returning either a collection of paths in the GeoJSON FeatureCollection format or a descriptive error message. The collection</w:t>
      </w:r>
      <w:r w:rsidR="00D45990">
        <w:t xml:space="preserve"> of paths</w:t>
      </w:r>
      <w:r>
        <w:t xml:space="preserve"> includes both shortest path and quiet paths (if any were found). GeoJSON is a standard format for representing geographical features and their non-spatial attributes. It is an adaptation of the </w:t>
      </w:r>
      <w:r w:rsidRPr="00AB4660">
        <w:t>JavaScript Object Notation (JSON</w:t>
      </w:r>
      <w:r>
        <w:t xml:space="preserve">) format and can thus be easily used in a variety of data-interchange applications. </w:t>
      </w:r>
    </w:p>
    <w:p w14:paraId="2DE2F608" w14:textId="77777777" w:rsidR="00220B2F" w:rsidRPr="00220B2F" w:rsidRDefault="00A82A8D" w:rsidP="00220B2F">
      <w:r>
        <w:t>The returned short and quiet paths are equipped with several attributes on noise exposure and length (</w:t>
      </w:r>
      <w:r>
        <w:fldChar w:fldCharType="begin"/>
      </w:r>
      <w:r>
        <w:instrText xml:space="preserve"> REF _Ref34575518 \h  \* MERGEFORMAT </w:instrText>
      </w:r>
      <w:r>
        <w:fldChar w:fldCharType="separate"/>
      </w:r>
      <w:r w:rsidR="00220B2F">
        <w:t xml:space="preserve">Table </w:t>
      </w:r>
      <w:r w:rsidR="00220B2F">
        <w:rPr>
          <w:noProof/>
        </w:rPr>
        <w:t>7</w:t>
      </w:r>
      <w:r>
        <w:fldChar w:fldCharType="end"/>
      </w:r>
      <w:r>
        <w:t xml:space="preserve">). Some of the attributes describe difference in noise exposure compared to the shortest path and thus have non-null values only for quiet paths. An example of a FeatureCollection of two paths is presented in </w:t>
      </w:r>
      <w:r>
        <w:fldChar w:fldCharType="begin"/>
      </w:r>
      <w:r>
        <w:instrText xml:space="preserve"> REF _Ref34575558 \h  \* MERGEFORMAT </w:instrText>
      </w:r>
      <w:r>
        <w:fldChar w:fldCharType="separate"/>
      </w:r>
      <w:r w:rsidR="00220B2F">
        <w:rPr>
          <w:noProof/>
        </w:rPr>
        <w:br w:type="page"/>
      </w:r>
    </w:p>
    <w:p w14:paraId="7A2A7028" w14:textId="68DE64EE" w:rsidR="00A82A8D" w:rsidRPr="004217F8" w:rsidRDefault="00220B2F" w:rsidP="00A82A8D">
      <w:r w:rsidRPr="00803B53">
        <w:rPr>
          <w:noProof/>
        </w:rPr>
        <w:lastRenderedPageBreak/>
        <w:t>Table</w:t>
      </w:r>
      <w:r w:rsidRPr="00803B53">
        <w:t xml:space="preserve"> </w:t>
      </w:r>
      <w:r>
        <w:rPr>
          <w:noProof/>
        </w:rPr>
        <w:t>8</w:t>
      </w:r>
      <w:r w:rsidR="00A82A8D">
        <w:fldChar w:fldCharType="end"/>
      </w:r>
      <w:r w:rsidR="00A82A8D">
        <w:t xml:space="preserve">. Since the paths are </w:t>
      </w:r>
      <w:r w:rsidR="00ED542C">
        <w:t>returned</w:t>
      </w:r>
      <w:r w:rsidR="00A82A8D">
        <w:t xml:space="preserve"> in a standard GeoJSON format, they can be easily viewed by common web mapping libraries and most desktop GIS applications (e.g. QGIS). More detailed documentation of the quiet path routing API can be viewed at: </w:t>
      </w:r>
      <w:hyperlink r:id="rId40" w:history="1">
        <w:r w:rsidR="00A82A8D" w:rsidRPr="004217F8">
          <w:rPr>
            <w:rStyle w:val="Hyperlink"/>
            <w:color w:val="auto"/>
          </w:rPr>
          <w:t>https://github.com/DigitalGeographyLab/hope-green-pathserver/blob/develop/docs/</w:t>
        </w:r>
        <w:r w:rsidR="007F6025">
          <w:rPr>
            <w:rStyle w:val="Hyperlink"/>
            <w:color w:val="auto"/>
          </w:rPr>
          <w:br/>
        </w:r>
        <w:r w:rsidR="00A82A8D" w:rsidRPr="004217F8">
          <w:rPr>
            <w:rStyle w:val="Hyperlink"/>
            <w:color w:val="auto"/>
          </w:rPr>
          <w:t>green_paths_api.md</w:t>
        </w:r>
      </w:hyperlink>
    </w:p>
    <w:p w14:paraId="491DB88D" w14:textId="6EDC1BAE" w:rsidR="00A82A8D" w:rsidRPr="006826F7" w:rsidRDefault="00A82A8D" w:rsidP="00A82A8D">
      <w:pPr>
        <w:pStyle w:val="TableCaption"/>
      </w:pPr>
      <w:bookmarkStart w:id="111" w:name="_Ref34575518"/>
      <w:bookmarkStart w:id="112" w:name="_Toc38708998"/>
      <w:r>
        <w:t xml:space="preserve">Table </w:t>
      </w:r>
      <w:r>
        <w:fldChar w:fldCharType="begin"/>
      </w:r>
      <w:r>
        <w:instrText xml:space="preserve"> SEQ Table \* ARABIC </w:instrText>
      </w:r>
      <w:r>
        <w:fldChar w:fldCharType="separate"/>
      </w:r>
      <w:r w:rsidR="00220B2F">
        <w:rPr>
          <w:noProof/>
        </w:rPr>
        <w:t>7</w:t>
      </w:r>
      <w:r>
        <w:fldChar w:fldCharType="end"/>
      </w:r>
      <w:bookmarkEnd w:id="111"/>
      <w:r>
        <w:t>. Descriptions of the path properties returned by the quiet path routing API.</w:t>
      </w:r>
      <w:bookmarkEnd w:id="112"/>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CC2F87"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7047F4" w:rsidRDefault="00A82A8D" w:rsidP="005D7967">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7047F4" w:rsidRDefault="00A82A8D" w:rsidP="005D7967">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7047F4" w:rsidRDefault="00A82A8D" w:rsidP="005D7967">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7047F4" w:rsidRDefault="00A82A8D" w:rsidP="005D7967">
            <w:pPr>
              <w:pStyle w:val="TableText"/>
              <w:spacing w:before="240" w:after="160"/>
              <w:rPr>
                <w:b/>
                <w:bCs/>
              </w:rPr>
            </w:pPr>
            <w:r w:rsidRPr="007047F4">
              <w:rPr>
                <w:b/>
                <w:bCs/>
              </w:rPr>
              <w:t>Description</w:t>
            </w:r>
          </w:p>
        </w:tc>
      </w:tr>
      <w:tr w:rsidR="00A82A8D" w:rsidRPr="00CC2F87"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2C4550" w:rsidRDefault="00A82A8D" w:rsidP="005D7967">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Default="00A82A8D" w:rsidP="005D7967">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CC2F87" w:rsidRDefault="00A82A8D" w:rsidP="005D7967">
            <w:pPr>
              <w:pStyle w:val="TableText"/>
              <w:spacing w:before="120" w:after="120"/>
            </w:pPr>
            <w:r>
              <w:t>Type of the path: either “short” or “quiet”.</w:t>
            </w:r>
          </w:p>
        </w:tc>
      </w:tr>
      <w:tr w:rsidR="00A82A8D" w:rsidRPr="00CC2F87" w14:paraId="64072793" w14:textId="77777777" w:rsidTr="00A82A8D">
        <w:trPr>
          <w:trHeight w:val="399"/>
        </w:trPr>
        <w:tc>
          <w:tcPr>
            <w:tcW w:w="1721" w:type="dxa"/>
            <w:shd w:val="clear" w:color="auto" w:fill="F7F7F7"/>
          </w:tcPr>
          <w:p w14:paraId="1DD474C0" w14:textId="77777777" w:rsidR="00A82A8D" w:rsidRPr="00B076FB" w:rsidRDefault="00A82A8D" w:rsidP="005D7967">
            <w:pPr>
              <w:pStyle w:val="TableText"/>
              <w:spacing w:before="120" w:after="120" w:line="240" w:lineRule="auto"/>
            </w:pPr>
            <w:r w:rsidRPr="00B076FB">
              <w:t>id</w:t>
            </w:r>
          </w:p>
        </w:tc>
        <w:tc>
          <w:tcPr>
            <w:tcW w:w="1040" w:type="dxa"/>
            <w:shd w:val="clear" w:color="auto" w:fill="F7F7F7"/>
          </w:tcPr>
          <w:p w14:paraId="7A8FACA8" w14:textId="77777777" w:rsidR="00A82A8D" w:rsidRDefault="00A82A8D" w:rsidP="005D7967">
            <w:pPr>
              <w:pStyle w:val="TableText"/>
              <w:spacing w:before="120" w:after="120"/>
            </w:pPr>
            <w:r>
              <w:t>string</w:t>
            </w:r>
          </w:p>
        </w:tc>
        <w:tc>
          <w:tcPr>
            <w:tcW w:w="1233" w:type="dxa"/>
            <w:shd w:val="clear" w:color="auto" w:fill="F7F7F7"/>
          </w:tcPr>
          <w:p w14:paraId="74DFB119" w14:textId="77777777" w:rsidR="00A82A8D" w:rsidRDefault="00A82A8D" w:rsidP="005D7967">
            <w:pPr>
              <w:pStyle w:val="TableText"/>
              <w:spacing w:before="120" w:after="120"/>
            </w:pPr>
            <w:r>
              <w:t>no</w:t>
            </w:r>
          </w:p>
        </w:tc>
        <w:tc>
          <w:tcPr>
            <w:tcW w:w="5628" w:type="dxa"/>
            <w:shd w:val="clear" w:color="auto" w:fill="F7F7F7"/>
          </w:tcPr>
          <w:p w14:paraId="449A06E4" w14:textId="77777777" w:rsidR="00A82A8D" w:rsidRPr="00CC2F87" w:rsidRDefault="00A82A8D" w:rsidP="005D7967">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A82A8D" w:rsidRPr="00CC2F87"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2C4550" w:rsidRDefault="00A82A8D" w:rsidP="005D7967">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CC2F87" w:rsidRDefault="00A82A8D" w:rsidP="005D7967">
            <w:pPr>
              <w:pStyle w:val="TableText"/>
              <w:spacing w:before="120" w:after="120"/>
            </w:pPr>
            <w:r>
              <w:t>Length of the path in meters.</w:t>
            </w:r>
          </w:p>
        </w:tc>
      </w:tr>
      <w:tr w:rsidR="00A82A8D" w:rsidRPr="00CC2F87" w14:paraId="52AC483A" w14:textId="77777777" w:rsidTr="00A82A8D">
        <w:trPr>
          <w:trHeight w:val="399"/>
        </w:trPr>
        <w:tc>
          <w:tcPr>
            <w:tcW w:w="1721" w:type="dxa"/>
            <w:shd w:val="clear" w:color="auto" w:fill="F7F7F7"/>
          </w:tcPr>
          <w:p w14:paraId="57C3C23C" w14:textId="77777777" w:rsidR="00A82A8D" w:rsidRPr="002C4550" w:rsidRDefault="00A82A8D" w:rsidP="005D7967">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0BFF6DE3" w14:textId="77777777" w:rsidR="00A82A8D" w:rsidRDefault="00A82A8D" w:rsidP="005D7967">
            <w:pPr>
              <w:pStyle w:val="TableText"/>
              <w:spacing w:before="120" w:after="120"/>
            </w:pPr>
            <w:r>
              <w:t>number</w:t>
            </w:r>
          </w:p>
        </w:tc>
        <w:tc>
          <w:tcPr>
            <w:tcW w:w="1233" w:type="dxa"/>
            <w:shd w:val="clear" w:color="auto" w:fill="F7F7F7"/>
          </w:tcPr>
          <w:p w14:paraId="61275B21" w14:textId="77777777" w:rsidR="00A82A8D" w:rsidRDefault="00A82A8D" w:rsidP="005D7967">
            <w:pPr>
              <w:pStyle w:val="TableText"/>
              <w:spacing w:before="120" w:after="120"/>
            </w:pPr>
            <w:r>
              <w:t>no</w:t>
            </w:r>
          </w:p>
        </w:tc>
        <w:tc>
          <w:tcPr>
            <w:tcW w:w="5628" w:type="dxa"/>
            <w:shd w:val="clear" w:color="auto" w:fill="F7F7F7"/>
          </w:tcPr>
          <w:p w14:paraId="3DDFEDA2" w14:textId="77777777" w:rsidR="00A82A8D" w:rsidRPr="00CC2F87" w:rsidRDefault="00A82A8D" w:rsidP="005D7967">
            <w:pPr>
              <w:pStyle w:val="TableText"/>
              <w:spacing w:before="120" w:after="120"/>
            </w:pPr>
            <w:r>
              <w:t>Noise sensitivity coefficient with which the quiet path was calculated.</w:t>
            </w:r>
          </w:p>
        </w:tc>
      </w:tr>
      <w:tr w:rsidR="00A82A8D" w:rsidRPr="00CC2F87"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2C4550" w:rsidRDefault="00A82A8D" w:rsidP="005D7967">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Default="00A82A8D" w:rsidP="005D7967">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Default="00A82A8D" w:rsidP="005D7967">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CC2F87" w:rsidRDefault="00A82A8D" w:rsidP="005D7967">
            <w:pPr>
              <w:pStyle w:val="TableText"/>
              <w:tabs>
                <w:tab w:val="left" w:pos="744"/>
              </w:tabs>
              <w:spacing w:before="120" w:after="120"/>
            </w:pPr>
            <w:r>
              <w:t>Difference in path length compared to the shortest path in meters.</w:t>
            </w:r>
          </w:p>
        </w:tc>
      </w:tr>
      <w:tr w:rsidR="00A82A8D" w:rsidRPr="00CC2F87" w14:paraId="3334EAF0" w14:textId="77777777" w:rsidTr="00A82A8D">
        <w:trPr>
          <w:trHeight w:val="399"/>
        </w:trPr>
        <w:tc>
          <w:tcPr>
            <w:tcW w:w="1721" w:type="dxa"/>
            <w:shd w:val="clear" w:color="auto" w:fill="F7F7F7"/>
          </w:tcPr>
          <w:p w14:paraId="54BFEC47" w14:textId="77777777" w:rsidR="00A82A8D" w:rsidRPr="002C4550" w:rsidRDefault="00A82A8D" w:rsidP="005D7967">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61D83369" w14:textId="77777777" w:rsidR="00A82A8D" w:rsidRDefault="00A82A8D" w:rsidP="005D7967">
            <w:pPr>
              <w:pStyle w:val="TableText"/>
              <w:spacing w:before="120" w:after="120"/>
            </w:pPr>
            <w:r>
              <w:t>number</w:t>
            </w:r>
          </w:p>
        </w:tc>
        <w:tc>
          <w:tcPr>
            <w:tcW w:w="1233" w:type="dxa"/>
            <w:shd w:val="clear" w:color="auto" w:fill="F7F7F7"/>
          </w:tcPr>
          <w:p w14:paraId="3E393842" w14:textId="77777777" w:rsidR="00A82A8D" w:rsidRDefault="00A82A8D" w:rsidP="005D7967">
            <w:pPr>
              <w:pStyle w:val="TableText"/>
              <w:spacing w:before="120" w:after="120"/>
            </w:pPr>
            <w:r>
              <w:t>yes</w:t>
            </w:r>
          </w:p>
        </w:tc>
        <w:tc>
          <w:tcPr>
            <w:tcW w:w="5628" w:type="dxa"/>
            <w:shd w:val="clear" w:color="auto" w:fill="F7F7F7"/>
          </w:tcPr>
          <w:p w14:paraId="34301225" w14:textId="77777777" w:rsidR="00A82A8D" w:rsidRPr="00CC2F87" w:rsidRDefault="00A82A8D" w:rsidP="005D7967">
            <w:pPr>
              <w:pStyle w:val="TableText"/>
              <w:spacing w:before="120" w:after="120"/>
            </w:pPr>
            <w:r>
              <w:t>Difference in path length compared to the shortest path in percentages.</w:t>
            </w:r>
          </w:p>
        </w:tc>
      </w:tr>
      <w:tr w:rsidR="00A82A8D" w:rsidRPr="00CC2F87"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Default="00A82A8D" w:rsidP="005D7967">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Default="00A82A8D" w:rsidP="005D7967">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Default="00A82A8D" w:rsidP="005D7967">
            <w:pPr>
              <w:pStyle w:val="TableText"/>
              <w:spacing w:before="120" w:after="120"/>
            </w:pPr>
            <w:r>
              <w:t>A boolean variable indicating whether noise data was available for all edges of the path (</w:t>
            </w:r>
            <w:r w:rsidRPr="00B97390">
              <w:t>experimental</w:t>
            </w:r>
            <w:r>
              <w:t xml:space="preserve"> attribute).</w:t>
            </w:r>
          </w:p>
        </w:tc>
      </w:tr>
      <w:tr w:rsidR="00A82A8D" w:rsidRPr="00CC2F87" w14:paraId="222570CC" w14:textId="77777777" w:rsidTr="00A82A8D">
        <w:trPr>
          <w:trHeight w:val="399"/>
        </w:trPr>
        <w:tc>
          <w:tcPr>
            <w:tcW w:w="1721" w:type="dxa"/>
            <w:shd w:val="clear" w:color="auto" w:fill="F7F7F7"/>
          </w:tcPr>
          <w:p w14:paraId="7C1D5D51" w14:textId="77777777" w:rsidR="00A82A8D" w:rsidRPr="002C4550" w:rsidRDefault="00A82A8D" w:rsidP="005D7967">
            <w:pPr>
              <w:pStyle w:val="TableText"/>
              <w:spacing w:before="120" w:after="120" w:line="240" w:lineRule="auto"/>
            </w:pPr>
            <w:proofErr w:type="spellStart"/>
            <w:r>
              <w:t>mdB</w:t>
            </w:r>
            <w:proofErr w:type="spellEnd"/>
          </w:p>
        </w:tc>
        <w:tc>
          <w:tcPr>
            <w:tcW w:w="1040" w:type="dxa"/>
            <w:shd w:val="clear" w:color="auto" w:fill="F7F7F7"/>
          </w:tcPr>
          <w:p w14:paraId="0D91D8C7" w14:textId="77777777" w:rsidR="00A82A8D" w:rsidRDefault="00A82A8D" w:rsidP="005D7967">
            <w:pPr>
              <w:pStyle w:val="TableText"/>
              <w:spacing w:before="120" w:after="120"/>
            </w:pPr>
            <w:r>
              <w:t>number</w:t>
            </w:r>
          </w:p>
        </w:tc>
        <w:tc>
          <w:tcPr>
            <w:tcW w:w="1233" w:type="dxa"/>
            <w:shd w:val="clear" w:color="auto" w:fill="F7F7F7"/>
          </w:tcPr>
          <w:p w14:paraId="2F35F095" w14:textId="77777777" w:rsidR="00A82A8D" w:rsidRDefault="00A82A8D" w:rsidP="005D7967">
            <w:pPr>
              <w:pStyle w:val="TableText"/>
              <w:spacing w:before="120" w:after="120"/>
            </w:pPr>
            <w:r>
              <w:t>no</w:t>
            </w:r>
          </w:p>
        </w:tc>
        <w:tc>
          <w:tcPr>
            <w:tcW w:w="5628" w:type="dxa"/>
            <w:shd w:val="clear" w:color="auto" w:fill="F7F7F7"/>
          </w:tcPr>
          <w:p w14:paraId="435B5700" w14:textId="77777777" w:rsidR="00A82A8D" w:rsidRPr="00B076FB" w:rsidRDefault="00A82A8D" w:rsidP="005D7967">
            <w:pPr>
              <w:pStyle w:val="TableText"/>
              <w:spacing w:before="120" w:after="120"/>
              <w:rPr>
                <w:vertAlign w:val="subscript"/>
              </w:rPr>
            </w:pPr>
            <w:r>
              <w:t>dB</w:t>
            </w:r>
            <w:r>
              <w:rPr>
                <w:vertAlign w:val="subscript"/>
              </w:rPr>
              <w:t>mean</w:t>
            </w:r>
          </w:p>
        </w:tc>
      </w:tr>
      <w:tr w:rsidR="00A82A8D" w:rsidRPr="00CC2F87"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2C4550" w:rsidRDefault="00A82A8D" w:rsidP="005D7967">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CC2F87" w:rsidRDefault="00A82A8D" w:rsidP="005D7967">
            <w:pPr>
              <w:pStyle w:val="TableText"/>
              <w:spacing w:before="120" w:after="120"/>
            </w:pPr>
            <w:r>
              <w:t>Difference in dB</w:t>
            </w:r>
            <w:r>
              <w:rPr>
                <w:vertAlign w:val="subscript"/>
              </w:rPr>
              <w:t>mean</w:t>
            </w:r>
            <w:r>
              <w:t xml:space="preserve"> compared to the shortest path.</w:t>
            </w:r>
          </w:p>
        </w:tc>
      </w:tr>
      <w:tr w:rsidR="00A82A8D" w:rsidRPr="00CC2F87" w14:paraId="039440E5" w14:textId="77777777" w:rsidTr="00A82A8D">
        <w:trPr>
          <w:trHeight w:val="399"/>
        </w:trPr>
        <w:tc>
          <w:tcPr>
            <w:tcW w:w="1721" w:type="dxa"/>
            <w:shd w:val="clear" w:color="auto" w:fill="F7F7F7"/>
          </w:tcPr>
          <w:p w14:paraId="01BF78C7" w14:textId="77777777" w:rsidR="00A82A8D" w:rsidRDefault="00A82A8D" w:rsidP="005D7967">
            <w:pPr>
              <w:pStyle w:val="TableText"/>
              <w:spacing w:before="120" w:after="120" w:line="240" w:lineRule="auto"/>
            </w:pPr>
            <w:proofErr w:type="spellStart"/>
            <w:r>
              <w:t>nei</w:t>
            </w:r>
            <w:proofErr w:type="spellEnd"/>
          </w:p>
        </w:tc>
        <w:tc>
          <w:tcPr>
            <w:tcW w:w="1040" w:type="dxa"/>
            <w:shd w:val="clear" w:color="auto" w:fill="F7F7F7"/>
          </w:tcPr>
          <w:p w14:paraId="29890C16" w14:textId="77777777" w:rsidR="00A82A8D" w:rsidRDefault="00A82A8D" w:rsidP="005D7967">
            <w:pPr>
              <w:pStyle w:val="TableText"/>
              <w:spacing w:before="120" w:after="120"/>
            </w:pPr>
            <w:r>
              <w:t>number</w:t>
            </w:r>
          </w:p>
        </w:tc>
        <w:tc>
          <w:tcPr>
            <w:tcW w:w="1233" w:type="dxa"/>
            <w:shd w:val="clear" w:color="auto" w:fill="F7F7F7"/>
          </w:tcPr>
          <w:p w14:paraId="09A17EC4" w14:textId="77777777" w:rsidR="00A82A8D" w:rsidRDefault="00A82A8D" w:rsidP="005D7967">
            <w:pPr>
              <w:pStyle w:val="TableText"/>
              <w:spacing w:before="120" w:after="120"/>
            </w:pPr>
            <w:r>
              <w:t>no</w:t>
            </w:r>
          </w:p>
        </w:tc>
        <w:tc>
          <w:tcPr>
            <w:tcW w:w="5628" w:type="dxa"/>
            <w:shd w:val="clear" w:color="auto" w:fill="F7F7F7"/>
          </w:tcPr>
          <w:p w14:paraId="1388D65C" w14:textId="77777777" w:rsidR="00A82A8D" w:rsidRPr="00CC2F87" w:rsidRDefault="00A82A8D" w:rsidP="005D7967">
            <w:pPr>
              <w:pStyle w:val="TableText"/>
              <w:spacing w:before="120" w:after="120"/>
            </w:pPr>
            <w:r>
              <w:t>Noise exposure index (EI).</w:t>
            </w:r>
          </w:p>
        </w:tc>
      </w:tr>
      <w:tr w:rsidR="00A82A8D" w:rsidRPr="00CC2F87"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Default="00A82A8D" w:rsidP="005D7967">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B076FB" w:rsidRDefault="00A82A8D" w:rsidP="005D7967">
            <w:pPr>
              <w:pStyle w:val="TableText"/>
              <w:spacing w:before="120" w:after="120"/>
            </w:pPr>
            <w:r>
              <w:t>Distance-normalized noise exposure index (EI</w:t>
            </w:r>
            <w:r>
              <w:rPr>
                <w:vertAlign w:val="subscript"/>
              </w:rPr>
              <w:t>n</w:t>
            </w:r>
            <w:r>
              <w:t>).</w:t>
            </w:r>
          </w:p>
        </w:tc>
      </w:tr>
      <w:tr w:rsidR="00A82A8D" w:rsidRPr="00CC2F87" w14:paraId="2AF395AA" w14:textId="77777777" w:rsidTr="00A82A8D">
        <w:trPr>
          <w:trHeight w:val="399"/>
        </w:trPr>
        <w:tc>
          <w:tcPr>
            <w:tcW w:w="1721" w:type="dxa"/>
            <w:shd w:val="clear" w:color="auto" w:fill="F7F7F7"/>
          </w:tcPr>
          <w:p w14:paraId="4D21B510" w14:textId="77777777" w:rsidR="00A82A8D" w:rsidRDefault="00A82A8D" w:rsidP="005D7967">
            <w:pPr>
              <w:pStyle w:val="TableText"/>
              <w:spacing w:before="120" w:after="120" w:line="240" w:lineRule="auto"/>
            </w:pPr>
            <w:proofErr w:type="spellStart"/>
            <w:r>
              <w:t>nei_diff</w:t>
            </w:r>
            <w:proofErr w:type="spellEnd"/>
          </w:p>
        </w:tc>
        <w:tc>
          <w:tcPr>
            <w:tcW w:w="1040" w:type="dxa"/>
            <w:shd w:val="clear" w:color="auto" w:fill="F7F7F7"/>
          </w:tcPr>
          <w:p w14:paraId="212C0620" w14:textId="77777777" w:rsidR="00A82A8D" w:rsidRDefault="00A82A8D" w:rsidP="005D7967">
            <w:pPr>
              <w:pStyle w:val="TableText"/>
              <w:spacing w:before="120" w:after="120"/>
            </w:pPr>
            <w:r>
              <w:t>number</w:t>
            </w:r>
          </w:p>
        </w:tc>
        <w:tc>
          <w:tcPr>
            <w:tcW w:w="1233" w:type="dxa"/>
            <w:shd w:val="clear" w:color="auto" w:fill="F7F7F7"/>
          </w:tcPr>
          <w:p w14:paraId="30F3AEE6" w14:textId="77777777" w:rsidR="00A82A8D" w:rsidRDefault="00A82A8D" w:rsidP="005D7967">
            <w:pPr>
              <w:pStyle w:val="TableText"/>
              <w:spacing w:before="120" w:after="120"/>
            </w:pPr>
            <w:r>
              <w:t>yes</w:t>
            </w:r>
          </w:p>
        </w:tc>
        <w:tc>
          <w:tcPr>
            <w:tcW w:w="5628" w:type="dxa"/>
            <w:shd w:val="clear" w:color="auto" w:fill="F7F7F7"/>
          </w:tcPr>
          <w:p w14:paraId="0F898D04" w14:textId="77777777" w:rsidR="00A82A8D" w:rsidRPr="00B076FB" w:rsidRDefault="00A82A8D" w:rsidP="005D7967">
            <w:pPr>
              <w:pStyle w:val="TableText"/>
              <w:spacing w:before="120" w:after="120"/>
            </w:pPr>
            <w:r>
              <w:t>Difference in noise exposure index (EI</w:t>
            </w:r>
            <w:r>
              <w:rPr>
                <w:vertAlign w:val="subscript"/>
              </w:rPr>
              <w:t>diff</w:t>
            </w:r>
            <w:r>
              <w:t>) compared to the shortest path.</w:t>
            </w:r>
          </w:p>
        </w:tc>
      </w:tr>
      <w:tr w:rsidR="00A82A8D" w:rsidRPr="00CC2F87"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Default="00A82A8D" w:rsidP="005D7967">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CC2F87" w:rsidRDefault="00A82A8D" w:rsidP="005D7967">
            <w:pPr>
              <w:pStyle w:val="TableText"/>
              <w:spacing w:before="120" w:after="120"/>
            </w:pPr>
            <w:r>
              <w:t>Difference in noise exposure index (EI</w:t>
            </w:r>
            <w:r>
              <w:rPr>
                <w:vertAlign w:val="subscript"/>
              </w:rPr>
              <w:t>diff</w:t>
            </w:r>
            <w:r>
              <w:t>) as percentages compared to the shortest path.</w:t>
            </w:r>
          </w:p>
        </w:tc>
      </w:tr>
      <w:tr w:rsidR="00A82A8D" w:rsidRPr="00CC2F87" w14:paraId="4EA1FA86" w14:textId="77777777" w:rsidTr="00A82A8D">
        <w:trPr>
          <w:trHeight w:val="399"/>
        </w:trPr>
        <w:tc>
          <w:tcPr>
            <w:tcW w:w="1721" w:type="dxa"/>
            <w:shd w:val="clear" w:color="auto" w:fill="F7F7F7"/>
          </w:tcPr>
          <w:p w14:paraId="6E181CEC" w14:textId="77777777" w:rsidR="00A82A8D" w:rsidRDefault="00A82A8D" w:rsidP="005D7967">
            <w:pPr>
              <w:pStyle w:val="TableText"/>
              <w:spacing w:before="120" w:after="120" w:line="240" w:lineRule="auto"/>
            </w:pPr>
            <w:r>
              <w:t>noises</w:t>
            </w:r>
          </w:p>
        </w:tc>
        <w:tc>
          <w:tcPr>
            <w:tcW w:w="1040" w:type="dxa"/>
            <w:shd w:val="clear" w:color="auto" w:fill="F7F7F7"/>
          </w:tcPr>
          <w:p w14:paraId="2E1A75C8" w14:textId="77777777" w:rsidR="00A82A8D" w:rsidRDefault="00A82A8D" w:rsidP="005D7967">
            <w:pPr>
              <w:pStyle w:val="TableText"/>
              <w:spacing w:before="120" w:after="120"/>
            </w:pPr>
            <w:r>
              <w:t>object</w:t>
            </w:r>
          </w:p>
        </w:tc>
        <w:tc>
          <w:tcPr>
            <w:tcW w:w="1233" w:type="dxa"/>
            <w:shd w:val="clear" w:color="auto" w:fill="F7F7F7"/>
          </w:tcPr>
          <w:p w14:paraId="482550CC" w14:textId="77777777" w:rsidR="00A82A8D" w:rsidRDefault="00A82A8D" w:rsidP="005D7967">
            <w:pPr>
              <w:pStyle w:val="TableText"/>
              <w:spacing w:before="120" w:after="120"/>
            </w:pPr>
            <w:r>
              <w:t>no</w:t>
            </w:r>
          </w:p>
        </w:tc>
        <w:tc>
          <w:tcPr>
            <w:tcW w:w="5628" w:type="dxa"/>
            <w:shd w:val="clear" w:color="auto" w:fill="F7F7F7"/>
          </w:tcPr>
          <w:p w14:paraId="5A998577" w14:textId="77777777" w:rsidR="00A82A8D" w:rsidRPr="00CC2F87" w:rsidRDefault="00A82A8D" w:rsidP="005D7967">
            <w:pPr>
              <w:pStyle w:val="TableText"/>
              <w:spacing w:before="120" w:after="120"/>
            </w:pPr>
            <w:r>
              <w:t>A dictionary containing contaminated distances with different noise levels. Keys of the dictionary represent noise levels (dB) and values distances in meters.</w:t>
            </w:r>
          </w:p>
        </w:tc>
      </w:tr>
      <w:tr w:rsidR="00A82A8D" w:rsidRPr="00CC2F87"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Default="00A82A8D" w:rsidP="005D7967">
            <w:pPr>
              <w:pStyle w:val="TableText"/>
              <w:spacing w:before="120" w:after="120" w:line="240" w:lineRule="auto"/>
            </w:pPr>
            <w:proofErr w:type="spellStart"/>
            <w:r w:rsidRPr="00A745D0">
              <w:lastRenderedPageBreak/>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Default="00A82A8D" w:rsidP="005D7967">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A82A8D" w:rsidRPr="00CC2F87" w14:paraId="76FEADC3" w14:textId="77777777" w:rsidTr="00A82A8D">
        <w:trPr>
          <w:trHeight w:val="399"/>
        </w:trPr>
        <w:tc>
          <w:tcPr>
            <w:tcW w:w="1721" w:type="dxa"/>
            <w:shd w:val="clear" w:color="auto" w:fill="F7F7F7"/>
          </w:tcPr>
          <w:p w14:paraId="470E1E93" w14:textId="77777777" w:rsidR="00A82A8D" w:rsidRPr="00A745D0" w:rsidRDefault="00A82A8D" w:rsidP="005D7967">
            <w:pPr>
              <w:pStyle w:val="TableText"/>
              <w:spacing w:before="120" w:after="120" w:line="240" w:lineRule="auto"/>
            </w:pPr>
            <w:proofErr w:type="spellStart"/>
            <w:r w:rsidRPr="00A745D0">
              <w:t>noise_pcts</w:t>
            </w:r>
            <w:proofErr w:type="spellEnd"/>
          </w:p>
        </w:tc>
        <w:tc>
          <w:tcPr>
            <w:tcW w:w="1040" w:type="dxa"/>
            <w:shd w:val="clear" w:color="auto" w:fill="F7F7F7"/>
          </w:tcPr>
          <w:p w14:paraId="03B7C094" w14:textId="77777777" w:rsidR="00A82A8D" w:rsidRDefault="00A82A8D" w:rsidP="005D7967">
            <w:pPr>
              <w:pStyle w:val="TableText"/>
              <w:spacing w:before="120" w:after="120"/>
            </w:pPr>
            <w:r>
              <w:t>object</w:t>
            </w:r>
          </w:p>
        </w:tc>
        <w:tc>
          <w:tcPr>
            <w:tcW w:w="1233" w:type="dxa"/>
            <w:shd w:val="clear" w:color="auto" w:fill="F7F7F7"/>
          </w:tcPr>
          <w:p w14:paraId="3B6392B5" w14:textId="77777777" w:rsidR="00A82A8D" w:rsidRDefault="00A82A8D" w:rsidP="005D7967">
            <w:pPr>
              <w:pStyle w:val="TableText"/>
              <w:spacing w:before="120" w:after="120"/>
            </w:pPr>
            <w:r>
              <w:t>no</w:t>
            </w:r>
          </w:p>
        </w:tc>
        <w:tc>
          <w:tcPr>
            <w:tcW w:w="5628" w:type="dxa"/>
            <w:shd w:val="clear" w:color="auto" w:fill="F7F7F7"/>
          </w:tcPr>
          <w:p w14:paraId="75FFF248" w14:textId="77777777" w:rsidR="00A82A8D" w:rsidRDefault="00A82A8D" w:rsidP="005D7967">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A82A8D" w:rsidRPr="00CC2F87"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Default="00A82A8D" w:rsidP="005D7967">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D67597"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D67597"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CC2F87" w:rsidRDefault="00A82A8D" w:rsidP="005D7967">
            <w:pPr>
              <w:pStyle w:val="TableText"/>
              <w:spacing w:before="120" w:after="120"/>
            </w:pPr>
            <w:r w:rsidRPr="00D67597">
              <w:t>Exposures to different noise levels. Keys represent noise levels and values distances (m).</w:t>
            </w:r>
          </w:p>
        </w:tc>
      </w:tr>
      <w:tr w:rsidR="00A82A8D" w:rsidRPr="00CC2F87" w14:paraId="0D80B24F" w14:textId="77777777" w:rsidTr="00A82A8D">
        <w:trPr>
          <w:trHeight w:val="975"/>
        </w:trPr>
        <w:tc>
          <w:tcPr>
            <w:tcW w:w="1721" w:type="dxa"/>
            <w:shd w:val="clear" w:color="auto" w:fill="F7F7F7"/>
          </w:tcPr>
          <w:p w14:paraId="40EE71EA" w14:textId="77777777" w:rsidR="00A82A8D" w:rsidRPr="002C4550" w:rsidRDefault="00A82A8D" w:rsidP="005D7967">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1694EEC9" w14:textId="77777777" w:rsidR="00A82A8D" w:rsidRPr="004217F8" w:rsidRDefault="00A82A8D" w:rsidP="005D7967">
            <w:pPr>
              <w:pStyle w:val="TableText"/>
              <w:spacing w:before="120" w:after="120"/>
            </w:pPr>
            <w:r>
              <w:t>number</w:t>
            </w:r>
          </w:p>
        </w:tc>
        <w:tc>
          <w:tcPr>
            <w:tcW w:w="1233" w:type="dxa"/>
            <w:shd w:val="clear" w:color="auto" w:fill="F7F7F7"/>
          </w:tcPr>
          <w:p w14:paraId="6A994126" w14:textId="77777777" w:rsidR="00A82A8D" w:rsidRPr="004217F8" w:rsidRDefault="00A82A8D" w:rsidP="005D7967">
            <w:pPr>
              <w:pStyle w:val="TableText"/>
              <w:spacing w:before="120" w:after="120"/>
            </w:pPr>
            <w:r>
              <w:t>yes</w:t>
            </w:r>
          </w:p>
        </w:tc>
        <w:tc>
          <w:tcPr>
            <w:tcW w:w="5628" w:type="dxa"/>
            <w:shd w:val="clear" w:color="auto" w:fill="F7F7F7"/>
          </w:tcPr>
          <w:p w14:paraId="14654E7C" w14:textId="77777777" w:rsidR="00A82A8D" w:rsidRPr="00CC2F87" w:rsidRDefault="00A82A8D" w:rsidP="005D7967">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1D452A36" w14:textId="77777777" w:rsidR="00A82A8D" w:rsidRDefault="00A82A8D" w:rsidP="00A82A8D"/>
    <w:p w14:paraId="01712539" w14:textId="0E47D7B8" w:rsidR="00A82A8D" w:rsidRDefault="00A82A8D" w:rsidP="00A82A8D">
      <w:r>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the recommended way to route large numbers of paths is to run a self-hosted instance of the quiet path routing application, as instructed in the documentation of the codebase (see 4.5). </w:t>
      </w:r>
    </w:p>
    <w:p w14:paraId="6CADB9BF" w14:textId="77777777" w:rsidR="00A82A8D" w:rsidRDefault="00A82A8D" w:rsidP="00A82A8D"/>
    <w:p w14:paraId="5FBBBD83" w14:textId="77777777" w:rsidR="00A82A8D" w:rsidRDefault="00A82A8D" w:rsidP="00A82A8D">
      <w:pPr>
        <w:spacing w:after="0" w:line="240" w:lineRule="auto"/>
        <w:jc w:val="left"/>
        <w:rPr>
          <w:iCs/>
          <w:color w:val="000000" w:themeColor="text1"/>
          <w:szCs w:val="18"/>
        </w:rPr>
      </w:pPr>
      <w:bookmarkStart w:id="113" w:name="_Ref34575558"/>
      <w:r>
        <w:br w:type="page"/>
      </w:r>
    </w:p>
    <w:p w14:paraId="406229F9" w14:textId="44F3FAC1" w:rsidR="00A82A8D" w:rsidRPr="00803B53" w:rsidRDefault="00A82A8D" w:rsidP="00A82A8D">
      <w:pPr>
        <w:pStyle w:val="TableCaption"/>
      </w:pPr>
      <w:bookmarkStart w:id="114" w:name="_Toc38708999"/>
      <w:r w:rsidRPr="00803B53">
        <w:lastRenderedPageBreak/>
        <w:t xml:space="preserve">Table </w:t>
      </w:r>
      <w:r w:rsidRPr="00803B53">
        <w:fldChar w:fldCharType="begin"/>
      </w:r>
      <w:r w:rsidRPr="00803B53">
        <w:instrText xml:space="preserve"> SEQ Table \* ARABIC </w:instrText>
      </w:r>
      <w:r w:rsidRPr="00803B53">
        <w:fldChar w:fldCharType="separate"/>
      </w:r>
      <w:r w:rsidR="00220B2F">
        <w:rPr>
          <w:noProof/>
        </w:rPr>
        <w:t>8</w:t>
      </w:r>
      <w:r w:rsidRPr="00803B53">
        <w:fldChar w:fldCharType="end"/>
      </w:r>
      <w:bookmarkEnd w:id="113"/>
      <w:r w:rsidRPr="00803B53">
        <w:t xml:space="preserve">. </w:t>
      </w:r>
      <w:r>
        <w:t>A</w:t>
      </w:r>
      <w:r w:rsidRPr="00803B53">
        <w:t xml:space="preserve"> FeatureCollection of two paths returned from </w:t>
      </w:r>
      <w:r>
        <w:t xml:space="preserve">the </w:t>
      </w:r>
      <w:r w:rsidRPr="00803B53">
        <w:t>quiet path routing API.</w:t>
      </w:r>
      <w:bookmarkEnd w:id="114"/>
    </w:p>
    <w:p w14:paraId="10F11811" w14:textId="77777777" w:rsidR="00A82A8D" w:rsidRDefault="00A82A8D" w:rsidP="00A82A8D">
      <w:r w:rsidRPr="009A77E3">
        <w:rPr>
          <w:noProof/>
        </w:rPr>
        <mc:AlternateContent>
          <mc:Choice Requires="wps">
            <w:drawing>
              <wp:inline distT="0" distB="0" distL="0" distR="0" wp14:anchorId="755577F5" wp14:editId="6AE7E039">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0CA33CC0" w14:textId="77777777" w:rsidR="00107B10" w:rsidRPr="009219C3" w:rsidRDefault="00107B10"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107B10" w:rsidRPr="009A77E3" w:rsidRDefault="00107B10"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0CA33CC0" w14:textId="77777777" w:rsidR="00107B10" w:rsidRPr="009219C3" w:rsidRDefault="00107B10"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107B10" w:rsidRPr="009A77E3" w:rsidRDefault="00107B10" w:rsidP="00A82A8D">
                      <w:pPr>
                        <w:pStyle w:val="PlainText"/>
                      </w:pPr>
                    </w:p>
                  </w:txbxContent>
                </v:textbox>
                <w10:anchorlock/>
              </v:rect>
            </w:pict>
          </mc:Fallback>
        </mc:AlternateContent>
      </w:r>
    </w:p>
    <w:p w14:paraId="0C34F927" w14:textId="77777777" w:rsidR="00A82A8D" w:rsidRPr="00CC2F87" w:rsidRDefault="00A82A8D" w:rsidP="00A82A8D">
      <w:pPr>
        <w:pStyle w:val="Heading2"/>
      </w:pPr>
      <w:bookmarkStart w:id="115" w:name="_Toc38738073"/>
      <w:r w:rsidRPr="00CC2F87">
        <w:lastRenderedPageBreak/>
        <w:t>Quiet path route planner</w:t>
      </w:r>
      <w:bookmarkEnd w:id="115"/>
    </w:p>
    <w:p w14:paraId="674710C0" w14:textId="2328CA9D" w:rsidR="00A82A8D" w:rsidRDefault="00A82A8D" w:rsidP="00A82A8D">
      <w:r>
        <w:t xml:space="preserve">At the time of writing this, the interactive web map user interface (UI) of the quiet path route planner is accessible at: </w:t>
      </w:r>
      <w:r w:rsidRPr="00381384">
        <w:rPr>
          <w:u w:val="single"/>
        </w:rPr>
        <w:t>https://green-paths.web.app/</w:t>
      </w:r>
      <w:r>
        <w:t xml:space="preserve">. To facilitate testing and using the application in real-life (i.e. real-time) situations, namely on mobile phones, both Responsive Web Design (RWD) and mobile-first principle are applied in the design of the UI. </w:t>
      </w:r>
      <w:r w:rsidRPr="00CC2F87">
        <w:fldChar w:fldCharType="begin"/>
      </w:r>
      <w:r w:rsidRPr="00CC2F87">
        <w:instrText xml:space="preserve"> REF _Ref9602518 \h </w:instrText>
      </w:r>
      <w:r w:rsidRPr="00CC2F87">
        <w:fldChar w:fldCharType="separate"/>
      </w:r>
      <w:r w:rsidR="00220B2F" w:rsidRPr="00CC2F87">
        <w:t xml:space="preserve">Figure </w:t>
      </w:r>
      <w:r w:rsidR="00220B2F">
        <w:rPr>
          <w:noProof/>
        </w:rPr>
        <w:t>26</w:t>
      </w:r>
      <w:r w:rsidRPr="00CC2F87">
        <w:fldChar w:fldCharType="end"/>
      </w:r>
      <w:r>
        <w:t xml:space="preserve"> represents a</w:t>
      </w:r>
      <w:r w:rsidRPr="00CC2F87">
        <w:t xml:space="preserve"> </w:t>
      </w:r>
      <w:r>
        <w:t xml:space="preserve">basic </w:t>
      </w:r>
      <w:r w:rsidRPr="00CC2F87">
        <w:t xml:space="preserve">user story </w:t>
      </w:r>
      <w:r>
        <w:t>covering the typical sequence of actions for requesting, receiving and comparing route suggestions for one pathfinding problem</w:t>
      </w:r>
      <w:r w:rsidRPr="00CC2F87">
        <w:t xml:space="preserve">. </w:t>
      </w:r>
      <w:r>
        <w:t>Since the main objective of the route planner application was to serve as a proof of concept of the quiet path routing method, only the most essential functionalities were implemented. Hence, for example, address geocoding functionality is not supported but the u</w:t>
      </w:r>
      <w:r w:rsidRPr="00CC2F87">
        <w:t xml:space="preserve">ser can select </w:t>
      </w:r>
      <w:r>
        <w:t xml:space="preserve">the </w:t>
      </w:r>
      <w:r w:rsidRPr="00CC2F87">
        <w:t>origin and destination</w:t>
      </w:r>
      <w:r>
        <w:t xml:space="preserve"> only</w:t>
      </w:r>
      <w:r w:rsidRPr="00CC2F87">
        <w:t xml:space="preserve"> </w:t>
      </w:r>
      <w:r>
        <w:t xml:space="preserve">from </w:t>
      </w:r>
      <w:r w:rsidRPr="00CC2F87">
        <w:t>the ma</w:t>
      </w:r>
      <w:r>
        <w:t>p. However, some minor features and functionalities are implemented in the UI to improve the overall user experience (</w:t>
      </w:r>
      <w:r>
        <w:fldChar w:fldCharType="begin"/>
      </w:r>
      <w:r>
        <w:instrText xml:space="preserve"> REF _Ref37672118 \h </w:instrText>
      </w:r>
      <w:r>
        <w:fldChar w:fldCharType="separate"/>
      </w:r>
      <w:r w:rsidR="00220B2F">
        <w:t xml:space="preserve">Table </w:t>
      </w:r>
      <w:r w:rsidR="00220B2F">
        <w:rPr>
          <w:noProof/>
        </w:rPr>
        <w:t>9</w:t>
      </w:r>
      <w:r>
        <w:fldChar w:fldCharType="end"/>
      </w:r>
      <w:r>
        <w:t xml:space="preserve">). </w:t>
      </w:r>
    </w:p>
    <w:p w14:paraId="2C5A8FCF" w14:textId="790E4759" w:rsidR="00A82A8D" w:rsidRDefault="00A82A8D" w:rsidP="00A82A8D">
      <w:r>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Pr>
          <w:vertAlign w:val="subscript"/>
        </w:rPr>
        <w:t>diff</w:t>
      </w:r>
      <w:r>
        <w:t xml:space="preserve">) is presented simply as reduction (%) in </w:t>
      </w:r>
      <w:r w:rsidRPr="005531D3">
        <w:rPr>
          <w:i/>
          <w:iCs/>
        </w:rPr>
        <w:t>noise</w:t>
      </w:r>
      <w:r w:rsidR="00ED13C4">
        <w:rPr>
          <w:i/>
          <w:iCs/>
        </w:rPr>
        <w:t xml:space="preserve"> </w:t>
      </w:r>
      <w:r w:rsidR="00ED13C4">
        <w:t>(despite the conceptual difficulty)</w:t>
      </w:r>
      <w:r>
        <w:t xml:space="preserve">. </w:t>
      </w:r>
    </w:p>
    <w:p w14:paraId="294BCDEB" w14:textId="24B02300" w:rsidR="00A82A8D" w:rsidRDefault="00A82A8D" w:rsidP="00A82A8D">
      <w:r>
        <w:fldChar w:fldCharType="begin"/>
      </w:r>
      <w:r>
        <w:instrText xml:space="preserve"> REF _Ref34580873 \h </w:instrText>
      </w:r>
      <w:r>
        <w:fldChar w:fldCharType="separate"/>
      </w:r>
      <w:r w:rsidR="00220B2F" w:rsidRPr="00CC2F87">
        <w:t xml:space="preserve">Figure </w:t>
      </w:r>
      <w:r w:rsidR="00220B2F">
        <w:rPr>
          <w:noProof/>
        </w:rPr>
        <w:t>27</w:t>
      </w:r>
      <w:r>
        <w:fldChar w:fldCharType="end"/>
      </w:r>
      <w:r>
        <w:t xml:space="preserve"> and </w:t>
      </w:r>
      <w:r>
        <w:fldChar w:fldCharType="begin"/>
      </w:r>
      <w:r>
        <w:instrText xml:space="preserve"> REF _Ref34580877 \h </w:instrText>
      </w:r>
      <w:r>
        <w:fldChar w:fldCharType="separate"/>
      </w:r>
      <w:r w:rsidR="00220B2F">
        <w:t xml:space="preserve">Figure </w:t>
      </w:r>
      <w:r w:rsidR="00220B2F">
        <w:rPr>
          <w:noProof/>
        </w:rPr>
        <w:t>28</w:t>
      </w:r>
      <w:r>
        <w:fldChar w:fldCharType="end"/>
      </w:r>
      <w:r>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57D11862" w:rsidR="00A82A8D" w:rsidRDefault="00A82A8D" w:rsidP="00A82A8D">
      <w:pPr>
        <w:pStyle w:val="ListParagraph"/>
        <w:numPr>
          <w:ilvl w:val="0"/>
          <w:numId w:val="16"/>
        </w:numPr>
      </w:pPr>
      <w:r>
        <w:t>Exposures to different traffic noise levels (%) as colored bar charts for both the opened (quiet) path and the shortest path</w:t>
      </w:r>
    </w:p>
    <w:p w14:paraId="72C318BC" w14:textId="0BA158E6" w:rsidR="00A82A8D" w:rsidRDefault="00A82A8D" w:rsidP="00A82A8D">
      <w:pPr>
        <w:pStyle w:val="ListParagraph"/>
        <w:numPr>
          <w:ilvl w:val="0"/>
          <w:numId w:val="16"/>
        </w:numPr>
      </w:pPr>
      <w:r>
        <w:t>Durations of exposure to different traffic noise levels on the opened (quiet) path</w:t>
      </w:r>
    </w:p>
    <w:p w14:paraId="4198EAA5" w14:textId="57B150D6" w:rsidR="00A82A8D" w:rsidRDefault="00A82A8D" w:rsidP="00A82A8D">
      <w:r>
        <w:t xml:space="preserve">In </w:t>
      </w:r>
      <w:r>
        <w:fldChar w:fldCharType="begin"/>
      </w:r>
      <w:r>
        <w:instrText xml:space="preserve"> REF _Ref34580877 \h </w:instrText>
      </w:r>
      <w:r>
        <w:fldChar w:fldCharType="separate"/>
      </w:r>
      <w:r w:rsidR="00220B2F">
        <w:t xml:space="preserve">Figure </w:t>
      </w:r>
      <w:r w:rsidR="00220B2F">
        <w:rPr>
          <w:noProof/>
        </w:rPr>
        <w:t>28</w:t>
      </w:r>
      <w:r>
        <w:fldChar w:fldCharType="end"/>
      </w:r>
      <w:r>
        <w:t xml:space="preserve">, routing was performed for a longer OD-distance, resulting more alternative quiet paths. To reduce the number of the displayed paths, user can select a maximum length for the paths via the filter button (third picture in </w:t>
      </w:r>
      <w:r>
        <w:fldChar w:fldCharType="begin"/>
      </w:r>
      <w:r>
        <w:instrText xml:space="preserve"> REF _Ref34580877 \h </w:instrText>
      </w:r>
      <w:r>
        <w:fldChar w:fldCharType="separate"/>
      </w:r>
      <w:r w:rsidR="00220B2F">
        <w:t xml:space="preserve">Figure </w:t>
      </w:r>
      <w:r w:rsidR="00220B2F">
        <w:rPr>
          <w:noProof/>
        </w:rPr>
        <w:t>28</w:t>
      </w:r>
      <w:r>
        <w:fldChar w:fldCharType="end"/>
      </w:r>
      <w:r>
        <w:t xml:space="preserve">). </w:t>
      </w:r>
    </w:p>
    <w:p w14:paraId="226E89A5" w14:textId="26F9AB05" w:rsidR="00A82A8D" w:rsidRDefault="00A82A8D" w:rsidP="00A82A8D">
      <w:pPr>
        <w:pStyle w:val="TableCaption"/>
      </w:pPr>
      <w:bookmarkStart w:id="116" w:name="_Ref37672118"/>
      <w:bookmarkStart w:id="117" w:name="_Toc38709000"/>
      <w:r>
        <w:t xml:space="preserve">Table </w:t>
      </w:r>
      <w:r>
        <w:fldChar w:fldCharType="begin"/>
      </w:r>
      <w:r>
        <w:instrText xml:space="preserve"> SEQ Table \* ARABIC </w:instrText>
      </w:r>
      <w:r>
        <w:fldChar w:fldCharType="separate"/>
      </w:r>
      <w:r w:rsidR="00220B2F">
        <w:rPr>
          <w:noProof/>
        </w:rPr>
        <w:t>9</w:t>
      </w:r>
      <w:r>
        <w:fldChar w:fldCharType="end"/>
      </w:r>
      <w:bookmarkEnd w:id="116"/>
      <w:r>
        <w:t>. Minor features and functionalities of the route planner UI that aim to improve the overall user experience of the application.</w:t>
      </w:r>
      <w:bookmarkEnd w:id="117"/>
      <w:r>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7047F4"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7047F4" w:rsidRDefault="00A82A8D" w:rsidP="005D79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7047F4" w:rsidRDefault="00A82A8D" w:rsidP="005D7967">
            <w:pPr>
              <w:pStyle w:val="TableText"/>
              <w:spacing w:before="120" w:after="120"/>
              <w:rPr>
                <w:b/>
                <w:bCs/>
              </w:rPr>
            </w:pPr>
            <w:r>
              <w:rPr>
                <w:b/>
                <w:bCs/>
              </w:rPr>
              <w:t>Action</w:t>
            </w:r>
          </w:p>
        </w:tc>
      </w:tr>
      <w:tr w:rsidR="00A82A8D" w:rsidRPr="00CC2F87"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2C4550" w:rsidRDefault="00A82A8D" w:rsidP="005D7967">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CC2F87" w:rsidRDefault="00A82A8D" w:rsidP="005D7967">
            <w:pPr>
              <w:pStyle w:val="TableText"/>
              <w:spacing w:before="120" w:after="120"/>
            </w:pPr>
            <w:r w:rsidRPr="0089612C">
              <w:t>Map zooms automatically to fit both origin and destination in the view</w:t>
            </w:r>
          </w:p>
        </w:tc>
      </w:tr>
      <w:tr w:rsidR="00A82A8D" w:rsidRPr="00CC2F87" w14:paraId="438CD251" w14:textId="77777777" w:rsidTr="005D7967">
        <w:trPr>
          <w:trHeight w:val="399"/>
        </w:trPr>
        <w:tc>
          <w:tcPr>
            <w:tcW w:w="4385" w:type="dxa"/>
            <w:shd w:val="clear" w:color="auto" w:fill="F7F7F7"/>
          </w:tcPr>
          <w:p w14:paraId="394FC145" w14:textId="77777777" w:rsidR="00A82A8D" w:rsidRPr="00B076FB" w:rsidRDefault="00A82A8D" w:rsidP="005D7967">
            <w:pPr>
              <w:pStyle w:val="TableText"/>
              <w:spacing w:before="120" w:after="120" w:line="240" w:lineRule="auto"/>
            </w:pPr>
            <w:r>
              <w:t>User selects “Use current location” as origin</w:t>
            </w:r>
          </w:p>
        </w:tc>
        <w:tc>
          <w:tcPr>
            <w:tcW w:w="5103" w:type="dxa"/>
            <w:shd w:val="clear" w:color="auto" w:fill="F7F7F7"/>
          </w:tcPr>
          <w:p w14:paraId="43B64BF5" w14:textId="77777777" w:rsidR="00A82A8D" w:rsidRPr="00CC2F87" w:rsidRDefault="00A82A8D" w:rsidP="005D7967">
            <w:pPr>
              <w:pStyle w:val="TableText"/>
              <w:spacing w:before="120" w:after="120"/>
            </w:pPr>
            <w:r w:rsidRPr="0089612C">
              <w:t>Map zooms automatically to user location</w:t>
            </w:r>
          </w:p>
        </w:tc>
      </w:tr>
      <w:tr w:rsidR="00A82A8D" w:rsidRPr="00CC2F87"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2C4550" w:rsidRDefault="00A82A8D" w:rsidP="005D7967">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CC2F87" w:rsidRDefault="00A82A8D" w:rsidP="005D7967">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A82A8D" w:rsidRPr="00CC2F87" w14:paraId="26579983" w14:textId="77777777" w:rsidTr="005D7967">
        <w:trPr>
          <w:trHeight w:val="399"/>
        </w:trPr>
        <w:tc>
          <w:tcPr>
            <w:tcW w:w="4385" w:type="dxa"/>
            <w:shd w:val="clear" w:color="auto" w:fill="F7F7F7"/>
          </w:tcPr>
          <w:p w14:paraId="6FA5A937" w14:textId="77777777" w:rsidR="00A82A8D" w:rsidRPr="002C4550" w:rsidRDefault="00A82A8D" w:rsidP="005D7967">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41599FE3" w14:textId="77777777" w:rsidR="00A82A8D" w:rsidRPr="00CC2F87" w:rsidRDefault="00A82A8D" w:rsidP="005D7967">
            <w:pPr>
              <w:pStyle w:val="TableText"/>
              <w:spacing w:before="120" w:after="120"/>
            </w:pPr>
            <w:r>
              <w:t>The shortest quiet path is automatically selected if it is only slightly longer than the very shortest path</w:t>
            </w:r>
          </w:p>
        </w:tc>
      </w:tr>
      <w:tr w:rsidR="00A82A8D" w:rsidRPr="00CC2F87"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2C4550" w:rsidRDefault="00A82A8D" w:rsidP="005D7967">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CC2F87" w:rsidRDefault="00A82A8D" w:rsidP="005D7967">
            <w:pPr>
              <w:pStyle w:val="TableText"/>
              <w:tabs>
                <w:tab w:val="left" w:pos="744"/>
              </w:tabs>
              <w:spacing w:before="120" w:after="120"/>
            </w:pPr>
            <w:r>
              <w:t xml:space="preserve">The list of paths automatically “jumps” to display the selected path </w:t>
            </w:r>
          </w:p>
        </w:tc>
      </w:tr>
      <w:tr w:rsidR="00A82A8D" w:rsidRPr="00CC2F87" w14:paraId="128918CD" w14:textId="77777777" w:rsidTr="005D7967">
        <w:trPr>
          <w:trHeight w:val="399"/>
        </w:trPr>
        <w:tc>
          <w:tcPr>
            <w:tcW w:w="4385" w:type="dxa"/>
            <w:shd w:val="clear" w:color="auto" w:fill="F7F7F7"/>
          </w:tcPr>
          <w:p w14:paraId="1F2DE301" w14:textId="77777777" w:rsidR="00A82A8D" w:rsidRPr="002C4550" w:rsidRDefault="00A82A8D" w:rsidP="005D7967">
            <w:pPr>
              <w:pStyle w:val="TableText"/>
              <w:spacing w:before="120" w:after="120" w:line="240" w:lineRule="auto"/>
            </w:pPr>
            <w:r>
              <w:t>An error occurred during routing</w:t>
            </w:r>
            <w:r w:rsidRPr="002C4550">
              <w:t xml:space="preserve"> </w:t>
            </w:r>
          </w:p>
        </w:tc>
        <w:tc>
          <w:tcPr>
            <w:tcW w:w="5103" w:type="dxa"/>
            <w:shd w:val="clear" w:color="auto" w:fill="F7F7F7"/>
          </w:tcPr>
          <w:p w14:paraId="3E6A63F2" w14:textId="77777777" w:rsidR="00A82A8D" w:rsidRPr="00CC2F87" w:rsidRDefault="00A82A8D" w:rsidP="005D7967">
            <w:pPr>
              <w:pStyle w:val="TableText"/>
              <w:spacing w:before="120" w:after="120"/>
            </w:pPr>
            <w:r>
              <w:t>A descriptive error message is shown, e.g. “Error in routing”</w:t>
            </w:r>
          </w:p>
        </w:tc>
      </w:tr>
      <w:tr w:rsidR="00A82A8D"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Default="00A82A8D" w:rsidP="005D7967">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Default="00A82A8D" w:rsidP="005D7967">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A82A8D" w:rsidRPr="00B076FB" w14:paraId="66B8676F" w14:textId="77777777" w:rsidTr="005D7967">
        <w:trPr>
          <w:trHeight w:val="399"/>
        </w:trPr>
        <w:tc>
          <w:tcPr>
            <w:tcW w:w="4385" w:type="dxa"/>
            <w:shd w:val="clear" w:color="auto" w:fill="F7F7F7"/>
          </w:tcPr>
          <w:p w14:paraId="60255530" w14:textId="77777777" w:rsidR="00A82A8D" w:rsidRPr="002C4550" w:rsidRDefault="00A82A8D" w:rsidP="005D7967">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134204A2" w14:textId="77777777" w:rsidR="00A82A8D" w:rsidRPr="00B076FB" w:rsidRDefault="00A82A8D" w:rsidP="005D7967">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A82A8D" w:rsidRPr="00CC2F87"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2C4550" w:rsidRDefault="00A82A8D" w:rsidP="005D7967">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CC2F87" w:rsidRDefault="00A82A8D" w:rsidP="005D7967">
            <w:pPr>
              <w:pStyle w:val="TableText"/>
              <w:spacing w:before="120" w:after="120"/>
            </w:pPr>
            <w:r w:rsidRPr="000E37DF">
              <w:t xml:space="preserve">The UI reacts to the dimensions of the screen in order to show practical layout on devices of </w:t>
            </w:r>
            <w:r>
              <w:t xml:space="preserve">any </w:t>
            </w:r>
            <w:r w:rsidRPr="000E37DF">
              <w:t>sizes (especially on mobile)</w:t>
            </w:r>
          </w:p>
        </w:tc>
      </w:tr>
      <w:tr w:rsidR="00A82A8D" w:rsidRPr="00CC2F87" w14:paraId="13A9003E" w14:textId="77777777" w:rsidTr="005D7967">
        <w:trPr>
          <w:trHeight w:val="399"/>
        </w:trPr>
        <w:tc>
          <w:tcPr>
            <w:tcW w:w="4385" w:type="dxa"/>
            <w:shd w:val="clear" w:color="auto" w:fill="F7F7F7"/>
          </w:tcPr>
          <w:p w14:paraId="23FCC755" w14:textId="77777777" w:rsidR="00A82A8D" w:rsidRDefault="00A82A8D" w:rsidP="005D7967">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3377BD61" w14:textId="410176A5" w:rsidR="00A82A8D" w:rsidRPr="00CC2F87" w:rsidRDefault="00A82A8D" w:rsidP="005D7967">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fldChar w:fldCharType="begin"/>
            </w:r>
            <w:r>
              <w:instrText xml:space="preserve"> REF _Ref35094920 \h </w:instrText>
            </w:r>
            <w:r>
              <w:fldChar w:fldCharType="separate"/>
            </w:r>
            <w:r w:rsidR="00220B2F">
              <w:t xml:space="preserve">Figure </w:t>
            </w:r>
            <w:r w:rsidR="00220B2F">
              <w:rPr>
                <w:noProof/>
              </w:rPr>
              <w:t>29</w:t>
            </w:r>
            <w:r>
              <w:fldChar w:fldCharType="end"/>
            </w:r>
            <w:r w:rsidRPr="00BE2B89">
              <w:t>) and avoids the need to be refreshed. This feature is enabled by specific HTML meta tags and a custom-made “app icon”.</w:t>
            </w:r>
            <w:r>
              <w:t xml:space="preserve"> </w:t>
            </w:r>
          </w:p>
        </w:tc>
      </w:tr>
    </w:tbl>
    <w:p w14:paraId="557B015F" w14:textId="77777777" w:rsidR="00A82A8D" w:rsidRDefault="00A82A8D" w:rsidP="00A82A8D"/>
    <w:p w14:paraId="6AF071DA" w14:textId="77777777" w:rsidR="00A82A8D" w:rsidRPr="00CC2F87" w:rsidRDefault="00A82A8D" w:rsidP="00A82A8D">
      <w:pPr>
        <w:keepNext/>
        <w:spacing w:before="360" w:after="0"/>
      </w:pPr>
      <w:r w:rsidRPr="00CC2F87">
        <w:rPr>
          <w:noProof/>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77D722DF" w:rsidR="00A82A8D" w:rsidRPr="00CC2F87" w:rsidRDefault="00A82A8D" w:rsidP="00A82A8D">
      <w:pPr>
        <w:pStyle w:val="Caption"/>
      </w:pPr>
      <w:bookmarkStart w:id="118" w:name="_Ref9602518"/>
      <w:bookmarkStart w:id="119" w:name="_Ref9602513"/>
      <w:bookmarkStart w:id="120" w:name="_Toc38708978"/>
      <w:r w:rsidRPr="00CC2F87">
        <w:t xml:space="preserve">Figure </w:t>
      </w:r>
      <w:r w:rsidRPr="00CC2F87">
        <w:fldChar w:fldCharType="begin"/>
      </w:r>
      <w:r w:rsidRPr="00CC2F87">
        <w:instrText xml:space="preserve"> SEQ Figure \* ARABIC </w:instrText>
      </w:r>
      <w:r w:rsidRPr="00CC2F87">
        <w:fldChar w:fldCharType="separate"/>
      </w:r>
      <w:r w:rsidR="00220B2F">
        <w:rPr>
          <w:noProof/>
        </w:rPr>
        <w:t>26</w:t>
      </w:r>
      <w:r w:rsidRPr="00CC2F87">
        <w:fldChar w:fldCharType="end"/>
      </w:r>
      <w:bookmarkEnd w:id="118"/>
      <w:r w:rsidRPr="00CC2F87">
        <w:t xml:space="preserve">. </w:t>
      </w:r>
      <w:r>
        <w:t>A t</w:t>
      </w:r>
      <w:r w:rsidRPr="00CC2F87">
        <w:t xml:space="preserve">ypical </w:t>
      </w:r>
      <w:r>
        <w:t>sequence of actions included in solving one pathfinding problem from the perspective of the route planner application (grey) and user (blue)</w:t>
      </w:r>
      <w:bookmarkEnd w:id="119"/>
      <w:r>
        <w:t>.</w:t>
      </w:r>
      <w:bookmarkEnd w:id="120"/>
    </w:p>
    <w:p w14:paraId="066E4AE1" w14:textId="77777777" w:rsidR="00A82A8D" w:rsidRDefault="00A82A8D" w:rsidP="00A82A8D">
      <w:pPr>
        <w:pStyle w:val="Caption"/>
        <w:spacing w:before="240" w:after="240"/>
      </w:pPr>
      <w:r w:rsidRPr="00B52366">
        <w:rPr>
          <w:noProof/>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2"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3"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5"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6"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7" o:title=""/>
                  <v:path arrowok="t"/>
                </v:shape>
                <w10:anchorlock/>
              </v:group>
            </w:pict>
          </mc:Fallback>
        </mc:AlternateContent>
      </w:r>
    </w:p>
    <w:p w14:paraId="503B480B" w14:textId="04AB1B32" w:rsidR="00A82A8D" w:rsidRDefault="00A82A8D" w:rsidP="00A82A8D">
      <w:pPr>
        <w:pStyle w:val="Caption"/>
        <w:spacing w:before="120" w:after="240"/>
      </w:pPr>
      <w:bookmarkStart w:id="121" w:name="_Ref34580873"/>
      <w:bookmarkStart w:id="122" w:name="_Toc38708979"/>
      <w:r w:rsidRPr="00CC2F87">
        <w:t xml:space="preserve">Figure </w:t>
      </w:r>
      <w:r w:rsidRPr="00CC2F87">
        <w:fldChar w:fldCharType="begin"/>
      </w:r>
      <w:r w:rsidRPr="00CC2F87">
        <w:instrText xml:space="preserve"> SEQ Figure \* ARABIC </w:instrText>
      </w:r>
      <w:r w:rsidRPr="00CC2F87">
        <w:fldChar w:fldCharType="separate"/>
      </w:r>
      <w:r w:rsidR="00220B2F">
        <w:rPr>
          <w:noProof/>
        </w:rPr>
        <w:t>27</w:t>
      </w:r>
      <w:r w:rsidRPr="00CC2F87">
        <w:fldChar w:fldCharType="end"/>
      </w:r>
      <w:bookmarkEnd w:id="121"/>
      <w:r w:rsidRPr="00CC2F87">
        <w:t xml:space="preserve">. </w:t>
      </w:r>
      <w:r>
        <w:t>The user interface</w:t>
      </w:r>
      <w:r w:rsidRPr="00CC2F87">
        <w:t xml:space="preserve"> of the </w:t>
      </w:r>
      <w:r>
        <w:t xml:space="preserve">quiet path </w:t>
      </w:r>
      <w:r w:rsidRPr="00CC2F87">
        <w:t>route planner</w:t>
      </w:r>
      <w:r>
        <w:t xml:space="preserve"> when</w:t>
      </w:r>
      <w:r w:rsidRPr="00CC2F87">
        <w:t xml:space="preserve"> </w:t>
      </w:r>
      <w:r>
        <w:t>showing two alternative paths (one shortest path and one quiet path).</w:t>
      </w:r>
      <w:bookmarkEnd w:id="122"/>
      <w:r>
        <w:t xml:space="preserve"> </w:t>
      </w:r>
    </w:p>
    <w:p w14:paraId="0D47B194" w14:textId="77777777" w:rsidR="00A82A8D" w:rsidRPr="002F4105" w:rsidRDefault="00A82A8D" w:rsidP="00A82A8D"/>
    <w:p w14:paraId="12743D9B" w14:textId="77777777" w:rsidR="00A82A8D" w:rsidRDefault="00A82A8D" w:rsidP="00A82A8D">
      <w:pPr>
        <w:keepNext/>
      </w:pPr>
      <w:r w:rsidRPr="002F4105">
        <w:rPr>
          <w:noProof/>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1"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2"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3" o:title=""/>
                  <v:path arrowok="t"/>
                </v:shape>
                <w10:anchorlock/>
              </v:group>
            </w:pict>
          </mc:Fallback>
        </mc:AlternateContent>
      </w:r>
    </w:p>
    <w:p w14:paraId="106C17B0" w14:textId="4A3A4A21" w:rsidR="00A82A8D" w:rsidRDefault="00A82A8D" w:rsidP="00A82A8D">
      <w:pPr>
        <w:pStyle w:val="Caption"/>
        <w:jc w:val="both"/>
      </w:pPr>
      <w:bookmarkStart w:id="123" w:name="_Ref34580877"/>
      <w:bookmarkStart w:id="124" w:name="_Toc38708980"/>
      <w:r>
        <w:t xml:space="preserve">Figure </w:t>
      </w:r>
      <w:r>
        <w:fldChar w:fldCharType="begin"/>
      </w:r>
      <w:r>
        <w:instrText xml:space="preserve"> SEQ Figure \* ARABIC </w:instrText>
      </w:r>
      <w:r>
        <w:fldChar w:fldCharType="separate"/>
      </w:r>
      <w:r w:rsidR="00220B2F">
        <w:rPr>
          <w:noProof/>
        </w:rPr>
        <w:t>28</w:t>
      </w:r>
      <w:r>
        <w:fldChar w:fldCharType="end"/>
      </w:r>
      <w:bookmarkEnd w:id="123"/>
      <w:r>
        <w:t>. The user interface of the quiet path route planner when showing several alternative paths (one shortest path and six quiet paths). In the third picture, longest paths are filtered out by a user-defined length threshold.</w:t>
      </w:r>
      <w:bookmarkEnd w:id="124"/>
      <w:r>
        <w:t xml:space="preserve"> </w:t>
      </w:r>
    </w:p>
    <w:p w14:paraId="1DD56D24" w14:textId="77777777" w:rsidR="00A82A8D" w:rsidRDefault="00A82A8D" w:rsidP="00A82A8D">
      <w:pPr>
        <w:keepNext/>
        <w:spacing w:after="0"/>
      </w:pPr>
      <w:r>
        <w:rPr>
          <w:noProof/>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00BF83DB" w:rsidR="00A82A8D" w:rsidRDefault="00A82A8D" w:rsidP="00A82A8D">
      <w:pPr>
        <w:pStyle w:val="Caption"/>
        <w:jc w:val="both"/>
      </w:pPr>
      <w:bookmarkStart w:id="125" w:name="_Ref35094920"/>
      <w:bookmarkStart w:id="126" w:name="_Toc38708981"/>
      <w:r>
        <w:t xml:space="preserve">Figure </w:t>
      </w:r>
      <w:r>
        <w:fldChar w:fldCharType="begin"/>
      </w:r>
      <w:r>
        <w:instrText xml:space="preserve"> SEQ Figure \* ARABIC </w:instrText>
      </w:r>
      <w:r>
        <w:fldChar w:fldCharType="separate"/>
      </w:r>
      <w:r w:rsidR="00220B2F">
        <w:rPr>
          <w:noProof/>
        </w:rPr>
        <w:t>29</w:t>
      </w:r>
      <w:r>
        <w:fldChar w:fldCharType="end"/>
      </w:r>
      <w:bookmarkEnd w:id="125"/>
      <w:r>
        <w:t>. “Add to home screen” -functionality of the web application; the quiet path route planner can be "installed" on user's phone to work similarly as installed apps (without web browser and address bar).</w:t>
      </w:r>
      <w:bookmarkEnd w:id="126"/>
      <w:r>
        <w:t xml:space="preserve"> </w:t>
      </w:r>
    </w:p>
    <w:p w14:paraId="0941AD91" w14:textId="77777777" w:rsidR="00A82A8D" w:rsidRPr="00A82A8D" w:rsidRDefault="00A82A8D" w:rsidP="00A82A8D"/>
    <w:p w14:paraId="221851F0" w14:textId="351B9379" w:rsidR="004A2443" w:rsidRPr="004A2443" w:rsidRDefault="004A2443" w:rsidP="004A2443">
      <w:pPr>
        <w:pStyle w:val="Heading2"/>
      </w:pPr>
      <w:bookmarkStart w:id="127" w:name="_Toc38738074"/>
      <w:r>
        <w:t xml:space="preserve">Case study: </w:t>
      </w:r>
      <w:r w:rsidR="006A27F7">
        <w:t>P</w:t>
      </w:r>
      <w:r>
        <w:t>edestrians’ exposure to traffic noise in Helsinki</w:t>
      </w:r>
      <w:bookmarkEnd w:id="127"/>
    </w:p>
    <w:p w14:paraId="30ADDC1E" w14:textId="7DF556CE" w:rsidR="00B17DC1" w:rsidRDefault="00B17DC1" w:rsidP="004A2443">
      <w:pPr>
        <w:pStyle w:val="Heading3"/>
      </w:pPr>
      <w:bookmarkStart w:id="128" w:name="_Toc38738075"/>
      <w:r w:rsidRPr="00CC2F87">
        <w:t>Pedestrians</w:t>
      </w:r>
      <w:r w:rsidR="002367E0">
        <w:t>’</w:t>
      </w:r>
      <w:r w:rsidRPr="00CC2F87">
        <w:t xml:space="preserve"> exposure to traffic noise</w:t>
      </w:r>
      <w:bookmarkEnd w:id="128"/>
    </w:p>
    <w:p w14:paraId="4EA105FD" w14:textId="4A3B7C13" w:rsidR="00A01D53" w:rsidRDefault="00286F03" w:rsidP="00E5335E">
      <w:r>
        <w:fldChar w:fldCharType="begin"/>
      </w:r>
      <w:r>
        <w:instrText xml:space="preserve"> REF _Ref33960913 \h </w:instrText>
      </w:r>
      <w:r>
        <w:fldChar w:fldCharType="separate"/>
      </w:r>
      <w:r w:rsidR="00220B2F" w:rsidRPr="00CC2F87">
        <w:t xml:space="preserve">Table </w:t>
      </w:r>
      <w:r w:rsidR="00220B2F">
        <w:rPr>
          <w:noProof/>
        </w:rPr>
        <w:t>10</w:t>
      </w:r>
      <w:r>
        <w:fldChar w:fldCharType="end"/>
      </w:r>
      <w:r>
        <w:t xml:space="preserve"> and </w:t>
      </w:r>
      <w:r>
        <w:fldChar w:fldCharType="begin"/>
      </w:r>
      <w:r>
        <w:instrText xml:space="preserve"> REF _Ref33960922 \h </w:instrText>
      </w:r>
      <w:r>
        <w:fldChar w:fldCharType="separate"/>
      </w:r>
      <w:r w:rsidR="00220B2F">
        <w:t xml:space="preserve">Table </w:t>
      </w:r>
      <w:r w:rsidR="00220B2F">
        <w:rPr>
          <w:noProof/>
        </w:rPr>
        <w:t>11</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220B2F">
        <w:t xml:space="preserve">Table </w:t>
      </w:r>
      <w:r w:rsidR="00220B2F">
        <w:rPr>
          <w:noProof/>
        </w:rPr>
        <w:t>11</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 xml:space="preserve">assessed by several noise exposure </w:t>
      </w:r>
      <w:r w:rsidR="00CC76A4">
        <w:t>indices</w:t>
      </w:r>
      <w:r w:rsidR="005A5286">
        <w:t xml:space="preserve">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CC76A4">
        <w:t>indices</w:t>
      </w:r>
      <w:r w:rsidR="00EB6814">
        <w:t xml:space="preserve">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20B2F">
        <w:t xml:space="preserve">Table </w:t>
      </w:r>
      <w:r w:rsidR="00220B2F">
        <w:rPr>
          <w:noProof/>
        </w:rPr>
        <w:t>11</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220B2F" w:rsidRPr="00CC2F87">
        <w:t xml:space="preserve">Table </w:t>
      </w:r>
      <w:r w:rsidR="00220B2F">
        <w:rPr>
          <w:noProof/>
        </w:rPr>
        <w:t>10</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20B2F" w:rsidRPr="00CC2F87">
        <w:t xml:space="preserve">Table </w:t>
      </w:r>
      <w:r w:rsidR="00220B2F">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w:t>
      </w:r>
      <w:r w:rsidR="00CC76A4">
        <w:t>indices</w:t>
      </w:r>
      <w:r w:rsidR="00C5049C">
        <w:t xml:space="preserve">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220B2F" w:rsidRPr="00CC2F87">
        <w:t xml:space="preserve">Table </w:t>
      </w:r>
      <w:r w:rsidR="00220B2F">
        <w:rPr>
          <w:noProof/>
        </w:rPr>
        <w:t>10</w:t>
      </w:r>
      <w:r w:rsidR="00EA6DF7">
        <w:fldChar w:fldCharType="end"/>
      </w:r>
      <w:r w:rsidR="00EA6DF7">
        <w:t>).</w:t>
      </w:r>
      <w:r w:rsidR="00B356F0">
        <w:t xml:space="preserve"> </w:t>
      </w:r>
    </w:p>
    <w:p w14:paraId="70EC3638" w14:textId="29D21A5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t>
      </w:r>
      <w:r w:rsidR="00FD4A18">
        <w:lastRenderedPageBreak/>
        <w:t xml:space="preserve">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220B2F" w:rsidRPr="00CC2F87">
        <w:t xml:space="preserve">Table </w:t>
      </w:r>
      <w:r w:rsidR="00220B2F">
        <w:rPr>
          <w:noProof/>
        </w:rPr>
        <w:t>10</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w:t>
      </w:r>
      <w:r w:rsidR="00CC76A4">
        <w:t>indices</w:t>
      </w:r>
      <w:r w:rsidR="00E26D13">
        <w:t xml:space="preserve">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 xml:space="preserve">ED and ER </w:t>
      </w:r>
      <w:r w:rsidR="00CC76A4">
        <w:t>indices</w:t>
      </w:r>
      <w:r w:rsidR="00571CDB">
        <w:t xml:space="preserve">, </w:t>
      </w:r>
      <w:r w:rsidR="00045ABB">
        <w:t>excluding</w:t>
      </w:r>
      <w:r w:rsidR="00571CDB">
        <w:t xml:space="preserve"> the highest </w:t>
      </w:r>
      <w:r w:rsidR="00045ABB">
        <w:t>noise level threshold</w:t>
      </w:r>
      <w:r w:rsidR="00571CDB">
        <w:t xml:space="preserve"> (</w:t>
      </w:r>
      <w:r w:rsidR="00045ABB">
        <w:t xml:space="preserve">70 dB), the standard deviations of the </w:t>
      </w:r>
      <w:r w:rsidR="00CC76A4">
        <w:t>indices</w:t>
      </w:r>
      <w:r w:rsidR="00045ABB">
        <w:t xml:space="preserve">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69A5DE17" w:rsidR="00B17DC1" w:rsidRPr="00CC2F87" w:rsidRDefault="00B17DC1" w:rsidP="00B17DC1">
      <w:pPr>
        <w:pStyle w:val="TableCaption"/>
      </w:pPr>
      <w:bookmarkStart w:id="129" w:name="_Ref33960913"/>
      <w:bookmarkStart w:id="130" w:name="_Toc38709001"/>
      <w:r w:rsidRPr="00CC2F87">
        <w:t xml:space="preserve">Table </w:t>
      </w:r>
      <w:r w:rsidRPr="00CC2F87">
        <w:fldChar w:fldCharType="begin"/>
      </w:r>
      <w:r w:rsidRPr="00CC2F87">
        <w:instrText xml:space="preserve"> SEQ Table \* ARABIC </w:instrText>
      </w:r>
      <w:r w:rsidRPr="00CC2F87">
        <w:fldChar w:fldCharType="separate"/>
      </w:r>
      <w:r w:rsidR="00220B2F">
        <w:rPr>
          <w:noProof/>
        </w:rPr>
        <w:t>10</w:t>
      </w:r>
      <w:r w:rsidRPr="00CC2F87">
        <w:fldChar w:fldCharType="end"/>
      </w:r>
      <w:bookmarkEnd w:id="129"/>
      <w:r w:rsidRPr="00CC2F87">
        <w:t xml:space="preserve">. </w:t>
      </w:r>
      <w:r w:rsidR="00255601">
        <w:t>Descriptive s</w:t>
      </w:r>
      <w:commentRangeStart w:id="131"/>
      <w:r w:rsidRPr="00CC2F87">
        <w:t xml:space="preserve">tatistics </w:t>
      </w:r>
      <w:commentRangeEnd w:id="131"/>
      <w:r>
        <w:rPr>
          <w:rStyle w:val="CommentReference"/>
          <w:iCs w:val="0"/>
          <w:color w:val="auto"/>
        </w:rPr>
        <w:commentReference w:id="131"/>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3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5A7BE0EF" w:rsidR="00B17DC1" w:rsidRPr="00CC2F87" w:rsidRDefault="00B17DC1" w:rsidP="00B17DC1">
      <w:pPr>
        <w:pStyle w:val="TableCaption"/>
      </w:pPr>
      <w:r>
        <w:br/>
      </w:r>
      <w:bookmarkStart w:id="132" w:name="_Ref33960922"/>
      <w:bookmarkStart w:id="133" w:name="_Toc38709002"/>
      <w:r>
        <w:t xml:space="preserve">Table </w:t>
      </w:r>
      <w:r>
        <w:fldChar w:fldCharType="begin"/>
      </w:r>
      <w:r>
        <w:instrText xml:space="preserve"> SEQ Table \* ARABIC </w:instrText>
      </w:r>
      <w:r>
        <w:fldChar w:fldCharType="separate"/>
      </w:r>
      <w:r w:rsidR="00220B2F">
        <w:rPr>
          <w:noProof/>
        </w:rPr>
        <w:t>11</w:t>
      </w:r>
      <w:r>
        <w:fldChar w:fldCharType="end"/>
      </w:r>
      <w:bookmarkEnd w:id="132"/>
      <w:r>
        <w:t xml:space="preserve">. </w:t>
      </w:r>
      <w:r w:rsidR="002F047B">
        <w:t>Descriptive s</w:t>
      </w:r>
      <w:commentRangeStart w:id="134"/>
      <w:r w:rsidRPr="007159C8">
        <w:t xml:space="preserve">tatistics </w:t>
      </w:r>
      <w:commentRangeEnd w:id="134"/>
      <w:r>
        <w:rPr>
          <w:rStyle w:val="CommentReference"/>
          <w:iCs w:val="0"/>
          <w:color w:val="auto"/>
        </w:rPr>
        <w:commentReference w:id="134"/>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3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lastRenderedPageBreak/>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35" w:name="_Toc38738076"/>
      <w:r w:rsidRPr="00CC2F87">
        <w:t>Spatial patterns in pedestrians’ exposures to traffic noise</w:t>
      </w:r>
      <w:bookmarkEnd w:id="135"/>
    </w:p>
    <w:p w14:paraId="4FCEC4A6" w14:textId="22F87849" w:rsidR="00B13B54" w:rsidRDefault="00A12AB1" w:rsidP="00180492">
      <w:r>
        <w:fldChar w:fldCharType="begin"/>
      </w:r>
      <w:r>
        <w:instrText xml:space="preserve"> REF _Ref33965311 \h </w:instrText>
      </w:r>
      <w:r>
        <w:fldChar w:fldCharType="separate"/>
      </w:r>
      <w:r w:rsidR="00220B2F" w:rsidRPr="00CC2F87">
        <w:t xml:space="preserve">Figure </w:t>
      </w:r>
      <w:r w:rsidR="00220B2F">
        <w:rPr>
          <w:noProof/>
        </w:rPr>
        <w:t>30</w:t>
      </w:r>
      <w:r>
        <w:fldChar w:fldCharType="end"/>
      </w:r>
      <w:r>
        <w:t xml:space="preserve"> represents </w:t>
      </w:r>
      <w:r w:rsidR="006971DB">
        <w:t xml:space="preserve">spatial variation in </w:t>
      </w:r>
      <w:r w:rsidR="001A5367">
        <w:t xml:space="preserve">the </w:t>
      </w:r>
      <w:r w:rsidR="006971DB">
        <w:t xml:space="preserve">mean </w:t>
      </w:r>
      <w:r>
        <w:t xml:space="preserve">walking distance from origin to </w:t>
      </w:r>
      <w:r w:rsidR="00807305">
        <w:t xml:space="preserve">(local) </w:t>
      </w:r>
      <w:r>
        <w:t xml:space="preserve">PT stops. </w:t>
      </w:r>
      <w:r>
        <w:fldChar w:fldCharType="begin"/>
      </w:r>
      <w:r>
        <w:instrText xml:space="preserve"> REF _Ref33965456 \h </w:instrText>
      </w:r>
      <w:r>
        <w:fldChar w:fldCharType="separate"/>
      </w:r>
      <w:r w:rsidR="00220B2F">
        <w:t xml:space="preserve">Figure </w:t>
      </w:r>
      <w:r w:rsidR="00220B2F">
        <w:rPr>
          <w:noProof/>
        </w:rPr>
        <w:t>31</w:t>
      </w:r>
      <w:r>
        <w:fldChar w:fldCharType="end"/>
      </w:r>
      <w:r>
        <w:t xml:space="preserve"> represents </w:t>
      </w:r>
      <w:r w:rsidR="006F61A3">
        <w:t xml:space="preserve">mean </w:t>
      </w:r>
      <w:r>
        <w:t>traffic noise level (dB</w:t>
      </w:r>
      <w:r>
        <w:rPr>
          <w:vertAlign w:val="subscript"/>
        </w:rPr>
        <w:t>mean</w:t>
      </w:r>
      <w:r>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220B2F" w:rsidRPr="00220B2F">
        <w:t xml:space="preserve">Appendix </w:t>
      </w:r>
      <w:r w:rsidR="00220B2F" w:rsidRPr="00220B2F">
        <w:rPr>
          <w:noProof/>
        </w:rPr>
        <w:t>4</w:t>
      </w:r>
      <w:r w:rsidR="00C37144" w:rsidRPr="00C37144">
        <w:fldChar w:fldCharType="end"/>
      </w:r>
      <w:r w:rsidR="00C37144">
        <w:t>)</w:t>
      </w:r>
      <w:r>
        <w:t xml:space="preserve">. </w:t>
      </w:r>
      <w:r>
        <w:fldChar w:fldCharType="begin"/>
      </w:r>
      <w:r>
        <w:instrText xml:space="preserve"> REF _Ref33965511 \h </w:instrText>
      </w:r>
      <w:r>
        <w:fldChar w:fldCharType="separate"/>
      </w:r>
      <w:r w:rsidR="00220B2F" w:rsidRPr="00CC2F87">
        <w:t xml:space="preserve">Figure </w:t>
      </w:r>
      <w:r w:rsidR="00220B2F">
        <w:rPr>
          <w:noProof/>
        </w:rPr>
        <w:t>32</w:t>
      </w:r>
      <w:r>
        <w:fldChar w:fldCharType="end"/>
      </w:r>
      <w:r>
        <w:t xml:space="preserve"> and </w:t>
      </w:r>
      <w:r>
        <w:fldChar w:fldCharType="begin"/>
      </w:r>
      <w:r>
        <w:instrText xml:space="preserve"> REF _Ref33965563 \h </w:instrText>
      </w:r>
      <w:r>
        <w:fldChar w:fldCharType="separate"/>
      </w:r>
      <w:r w:rsidR="00220B2F" w:rsidRPr="00CC2F87">
        <w:t xml:space="preserve">Figure </w:t>
      </w:r>
      <w:r w:rsidR="00220B2F">
        <w:rPr>
          <w:noProof/>
        </w:rPr>
        <w:t>33</w:t>
      </w:r>
      <w:r>
        <w:fldChar w:fldCharType="end"/>
      </w:r>
      <w:r>
        <w:t xml:space="preserve"> represent </w:t>
      </w:r>
      <w:r w:rsidR="00452494">
        <w:t xml:space="preserve">mean </w:t>
      </w:r>
      <w:r w:rsidR="00EF6775">
        <w:t xml:space="preserve">exposures (m) to traffic noise </w:t>
      </w:r>
      <w:r>
        <w:t>levels exceeding 6</w:t>
      </w:r>
      <w:r w:rsidR="00FD0B57">
        <w:t>5</w:t>
      </w:r>
      <w:r>
        <w:t xml:space="preserve"> dB</w:t>
      </w:r>
      <w:r w:rsidR="000868C3">
        <w:t>(A)</w:t>
      </w:r>
      <w:r>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t xml:space="preserve">. </w:t>
      </w:r>
      <w:r w:rsidR="00C44611">
        <w:t xml:space="preserve">Respectively, </w:t>
      </w:r>
      <w:r w:rsidR="00C44611">
        <w:fldChar w:fldCharType="begin"/>
      </w:r>
      <w:r w:rsidR="00C44611">
        <w:instrText xml:space="preserve"> REF _Ref36313852 \h </w:instrText>
      </w:r>
      <w:r w:rsidR="00C44611">
        <w:fldChar w:fldCharType="separate"/>
      </w:r>
      <w:r w:rsidR="00220B2F">
        <w:t xml:space="preserve">Figure </w:t>
      </w:r>
      <w:r w:rsidR="00220B2F">
        <w:rPr>
          <w:noProof/>
        </w:rPr>
        <w:t>34</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20B2F">
        <w:t xml:space="preserve">Figure </w:t>
      </w:r>
      <w:r w:rsidR="00220B2F">
        <w:rPr>
          <w:noProof/>
        </w:rPr>
        <w:t>35</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220B2F" w:rsidRPr="00220B2F">
        <w:t xml:space="preserve">Appendix </w:t>
      </w:r>
      <w:r w:rsidR="00220B2F" w:rsidRPr="00220B2F">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220B2F" w:rsidRPr="00220B2F">
        <w:t xml:space="preserve">Appendix </w:t>
      </w:r>
      <w:r w:rsidR="00220B2F" w:rsidRPr="00220B2F">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57EBCCA6"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w:t>
      </w:r>
      <w:r w:rsidR="00CC76A4">
        <w:t>indices</w:t>
      </w:r>
      <w:r w:rsidR="004D07F8">
        <w:t xml:space="preserve">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CC76A4">
        <w:t>indices</w:t>
      </w:r>
      <w:r w:rsidR="00711167">
        <w:t xml:space="preserve">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1D713D38" w:rsidR="00863F96" w:rsidRDefault="00227288" w:rsidP="00361E7C">
      <w:r>
        <w:t xml:space="preserve">Some spatial </w:t>
      </w:r>
      <w:r w:rsidR="00461314">
        <w:t>patterns</w:t>
      </w:r>
      <w:r>
        <w:t xml:space="preserve"> in the </w:t>
      </w:r>
      <w:r w:rsidR="00713F78">
        <w:t xml:space="preserve">noise exposure </w:t>
      </w:r>
      <w:r w:rsidR="00CC76A4">
        <w:t>indices</w:t>
      </w:r>
      <w:r w:rsidR="00713F78">
        <w:t xml:space="preserve">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CC76A4">
        <w:t>indices</w:t>
      </w:r>
      <w:r w:rsidR="002845A3">
        <w:t xml:space="preserve">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220B2F" w:rsidRPr="00CC2F87">
        <w:t xml:space="preserve">Figure </w:t>
      </w:r>
      <w:r w:rsidR="00220B2F">
        <w:rPr>
          <w:noProof/>
        </w:rPr>
        <w:t>30</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220B2F" w:rsidRPr="00CC2F87">
        <w:t xml:space="preserve">Figure </w:t>
      </w:r>
      <w:r w:rsidR="00220B2F">
        <w:rPr>
          <w:noProof/>
        </w:rPr>
        <w:t>32</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220B2F" w:rsidRPr="00CC2F87">
        <w:t xml:space="preserve">Figure </w:t>
      </w:r>
      <w:r w:rsidR="00220B2F">
        <w:rPr>
          <w:noProof/>
        </w:rPr>
        <w:t>33</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CC76A4">
        <w:t>indices</w:t>
      </w:r>
      <w:r w:rsidR="003A738D">
        <w:t xml:space="preserve">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220B2F">
        <w:t xml:space="preserve">Table </w:t>
      </w:r>
      <w:r w:rsidR="00220B2F">
        <w:rPr>
          <w:noProof/>
        </w:rPr>
        <w:t>11</w:t>
      </w:r>
      <w:r w:rsidR="00A507BC">
        <w:fldChar w:fldCharType="end"/>
      </w:r>
      <w:r w:rsidR="00A507BC">
        <w:t>)</w:t>
      </w:r>
      <w:r w:rsidR="00863F96">
        <w:t xml:space="preserve">. </w:t>
      </w:r>
      <w:r w:rsidR="00D33142">
        <w:t xml:space="preserve">Despite that these </w:t>
      </w:r>
      <w:r w:rsidR="00CC76A4">
        <w:t>indices</w:t>
      </w:r>
      <w:r w:rsidR="00D33142">
        <w:t xml:space="preserve"> are likely to </w:t>
      </w:r>
      <w:r w:rsidR="0009406D">
        <w:t xml:space="preserve">covary </w:t>
      </w:r>
      <w:r w:rsidR="00D33142">
        <w:t xml:space="preserve">with the mean walking distances (as mentioned above), also the relative traffic noise </w:t>
      </w:r>
      <w:r w:rsidR="00CC76A4">
        <w:t>indices</w:t>
      </w:r>
      <w:r w:rsidR="00D33142">
        <w:t xml:space="preserve">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w:t>
      </w:r>
      <w:r w:rsidR="001323FB">
        <w:lastRenderedPageBreak/>
        <w:t xml:space="preserve">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0887C0E4" w:rsidR="00B17DC1" w:rsidRDefault="00B17DC1" w:rsidP="00B17DC1">
      <w:pPr>
        <w:pStyle w:val="Caption"/>
        <w:jc w:val="both"/>
      </w:pPr>
      <w:bookmarkStart w:id="136" w:name="_Ref33965311"/>
      <w:bookmarkStart w:id="137" w:name="_Toc38708982"/>
      <w:r w:rsidRPr="00CC2F87">
        <w:t xml:space="preserve">Figure </w:t>
      </w:r>
      <w:r w:rsidRPr="00CC2F87">
        <w:fldChar w:fldCharType="begin"/>
      </w:r>
      <w:r w:rsidRPr="00CC2F87">
        <w:instrText xml:space="preserve"> SEQ Figure \* ARABIC </w:instrText>
      </w:r>
      <w:r w:rsidRPr="00CC2F87">
        <w:fldChar w:fldCharType="separate"/>
      </w:r>
      <w:r w:rsidR="00220B2F">
        <w:rPr>
          <w:noProof/>
        </w:rPr>
        <w:t>30</w:t>
      </w:r>
      <w:r w:rsidRPr="00CC2F87">
        <w:fldChar w:fldCharType="end"/>
      </w:r>
      <w:bookmarkEnd w:id="136"/>
      <w:r w:rsidRPr="00CC2F87">
        <w:t xml:space="preserve">. </w:t>
      </w:r>
      <w:r w:rsidR="002F2145">
        <w:t>M</w:t>
      </w:r>
      <w:r w:rsidR="00C20BBC">
        <w:t xml:space="preserve">ean </w:t>
      </w:r>
      <w:r w:rsidRPr="00CC2F87">
        <w:t xml:space="preserve">walking </w:t>
      </w:r>
      <w:commentRangeStart w:id="138"/>
      <w:r w:rsidRPr="00CC2F87">
        <w:t>distance</w:t>
      </w:r>
      <w:r w:rsidR="002F2145">
        <w:t>s</w:t>
      </w:r>
      <w:r w:rsidRPr="00CC2F87">
        <w:t xml:space="preserve"> </w:t>
      </w:r>
      <w:commentRangeEnd w:id="138"/>
      <w:r w:rsidR="00D10ADB">
        <w:rPr>
          <w:rStyle w:val="CommentReference"/>
          <w:iCs w:val="0"/>
          <w:color w:val="auto"/>
        </w:rPr>
        <w:commentReference w:id="138"/>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37"/>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AD058D9">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6"/>
                    <a:stretch>
                      <a:fillRect/>
                    </a:stretch>
                  </pic:blipFill>
                  <pic:spPr>
                    <a:xfrm>
                      <a:off x="0" y="0"/>
                      <a:ext cx="6116042" cy="5401944"/>
                    </a:xfrm>
                    <a:prstGeom prst="rect">
                      <a:avLst/>
                    </a:prstGeom>
                    <a:ln>
                      <a:solidFill>
                        <a:schemeClr val="tx1"/>
                      </a:solidFill>
                    </a:ln>
                  </pic:spPr>
                </pic:pic>
              </a:graphicData>
            </a:graphic>
          </wp:inline>
        </w:drawing>
      </w:r>
    </w:p>
    <w:p w14:paraId="5FBB04BF" w14:textId="3314AC99" w:rsidR="00232359" w:rsidRPr="00232359" w:rsidRDefault="00981967" w:rsidP="00981967">
      <w:pPr>
        <w:pStyle w:val="Caption"/>
        <w:jc w:val="both"/>
      </w:pPr>
      <w:bookmarkStart w:id="139" w:name="_Ref33965456"/>
      <w:bookmarkStart w:id="140" w:name="_Toc38708983"/>
      <w:r>
        <w:t xml:space="preserve">Figure </w:t>
      </w:r>
      <w:r>
        <w:fldChar w:fldCharType="begin"/>
      </w:r>
      <w:r>
        <w:instrText xml:space="preserve"> SEQ Figure \* ARABIC </w:instrText>
      </w:r>
      <w:r>
        <w:fldChar w:fldCharType="separate"/>
      </w:r>
      <w:r w:rsidR="00220B2F">
        <w:rPr>
          <w:noProof/>
        </w:rPr>
        <w:t>31</w:t>
      </w:r>
      <w:r>
        <w:fldChar w:fldCharType="end"/>
      </w:r>
      <w:bookmarkEnd w:id="139"/>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40"/>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062AA548" w:rsidR="00B17DC1" w:rsidRPr="00CC2F87" w:rsidRDefault="00B17DC1" w:rsidP="00B17DC1">
      <w:pPr>
        <w:pStyle w:val="Caption"/>
        <w:jc w:val="both"/>
      </w:pPr>
      <w:bookmarkStart w:id="141" w:name="_Ref33965511"/>
      <w:bookmarkStart w:id="142" w:name="_Toc38708984"/>
      <w:r w:rsidRPr="00CC2F87">
        <w:t xml:space="preserve">Figure </w:t>
      </w:r>
      <w:r w:rsidRPr="00CC2F87">
        <w:fldChar w:fldCharType="begin"/>
      </w:r>
      <w:r w:rsidRPr="00CC2F87">
        <w:instrText xml:space="preserve"> SEQ Figure \* ARABIC </w:instrText>
      </w:r>
      <w:r w:rsidRPr="00CC2F87">
        <w:fldChar w:fldCharType="separate"/>
      </w:r>
      <w:r w:rsidR="00220B2F">
        <w:rPr>
          <w:noProof/>
        </w:rPr>
        <w:t>32</w:t>
      </w:r>
      <w:r w:rsidRPr="00CC2F87">
        <w:fldChar w:fldCharType="end"/>
      </w:r>
      <w:bookmarkEnd w:id="141"/>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42"/>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15ED520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8"/>
                    <a:stretch>
                      <a:fillRect/>
                    </a:stretch>
                  </pic:blipFill>
                  <pic:spPr>
                    <a:xfrm>
                      <a:off x="0" y="0"/>
                      <a:ext cx="6116042" cy="5401944"/>
                    </a:xfrm>
                    <a:prstGeom prst="rect">
                      <a:avLst/>
                    </a:prstGeom>
                    <a:ln>
                      <a:solidFill>
                        <a:schemeClr val="tx1"/>
                      </a:solidFill>
                    </a:ln>
                  </pic:spPr>
                </pic:pic>
              </a:graphicData>
            </a:graphic>
          </wp:inline>
        </w:drawing>
      </w:r>
    </w:p>
    <w:p w14:paraId="52AFF5BD" w14:textId="710F459C" w:rsidR="00575A13" w:rsidRDefault="00B17DC1" w:rsidP="006E50C1">
      <w:pPr>
        <w:pStyle w:val="Caption"/>
      </w:pPr>
      <w:bookmarkStart w:id="143" w:name="_Ref33965563"/>
      <w:bookmarkStart w:id="144" w:name="_Toc38708985"/>
      <w:r w:rsidRPr="00CC2F87">
        <w:t xml:space="preserve">Figure </w:t>
      </w:r>
      <w:r w:rsidRPr="00CC2F87">
        <w:fldChar w:fldCharType="begin"/>
      </w:r>
      <w:r w:rsidRPr="00CC2F87">
        <w:instrText xml:space="preserve"> SEQ Figure \* ARABIC </w:instrText>
      </w:r>
      <w:r w:rsidRPr="00CC2F87">
        <w:fldChar w:fldCharType="separate"/>
      </w:r>
      <w:r w:rsidR="00220B2F">
        <w:rPr>
          <w:noProof/>
        </w:rPr>
        <w:t>33</w:t>
      </w:r>
      <w:r w:rsidRPr="00CC2F87">
        <w:fldChar w:fldCharType="end"/>
      </w:r>
      <w:bookmarkEnd w:id="143"/>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44"/>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6C64ACC6" w:rsidR="009D1A6B" w:rsidRDefault="009D1A6B" w:rsidP="009D1A6B">
      <w:pPr>
        <w:pStyle w:val="Caption"/>
        <w:jc w:val="both"/>
      </w:pPr>
      <w:bookmarkStart w:id="145" w:name="_Ref36313852"/>
      <w:bookmarkStart w:id="146" w:name="_Toc38708986"/>
      <w:r>
        <w:t xml:space="preserve">Figure </w:t>
      </w:r>
      <w:r>
        <w:fldChar w:fldCharType="begin"/>
      </w:r>
      <w:r>
        <w:instrText xml:space="preserve"> SEQ Figure \* ARABIC </w:instrText>
      </w:r>
      <w:r>
        <w:fldChar w:fldCharType="separate"/>
      </w:r>
      <w:r w:rsidR="00220B2F">
        <w:rPr>
          <w:noProof/>
        </w:rPr>
        <w:t>34</w:t>
      </w:r>
      <w:r>
        <w:fldChar w:fldCharType="end"/>
      </w:r>
      <w:bookmarkEnd w:id="145"/>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6"/>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10032B03" w:rsidR="009D1A6B" w:rsidRPr="009D1A6B" w:rsidRDefault="009D1A6B" w:rsidP="009D1A6B">
      <w:pPr>
        <w:pStyle w:val="Caption"/>
        <w:jc w:val="both"/>
      </w:pPr>
      <w:bookmarkStart w:id="147" w:name="_Ref36313855"/>
      <w:bookmarkStart w:id="148" w:name="_Toc38708987"/>
      <w:r>
        <w:t xml:space="preserve">Figure </w:t>
      </w:r>
      <w:r>
        <w:fldChar w:fldCharType="begin"/>
      </w:r>
      <w:r>
        <w:instrText xml:space="preserve"> SEQ Figure \* ARABIC </w:instrText>
      </w:r>
      <w:r>
        <w:fldChar w:fldCharType="separate"/>
      </w:r>
      <w:r w:rsidR="00220B2F">
        <w:rPr>
          <w:noProof/>
        </w:rPr>
        <w:t>35</w:t>
      </w:r>
      <w:r>
        <w:fldChar w:fldCharType="end"/>
      </w:r>
      <w:bookmarkEnd w:id="147"/>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8"/>
      <w:r w:rsidR="00FB7EC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9" w:name="_Toc38738077"/>
      <w:r>
        <w:t>Achievable reductions in exposure to traffic noise</w:t>
      </w:r>
      <w:bookmarkEnd w:id="149"/>
    </w:p>
    <w:p w14:paraId="049F3DF8" w14:textId="50E0E539"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rsidR="003F5F58">
        <w:t xml:space="preserve"> (for more detailed description, see 3.8)</w:t>
      </w:r>
      <w:r>
        <w:t xml:space="preserve">. </w:t>
      </w:r>
      <w:r w:rsidR="00543EFE">
        <w:t xml:space="preserve">In this chapter, the </w:t>
      </w:r>
      <w:r w:rsidR="00A25E03">
        <w:t xml:space="preserve">achievable reductions </w:t>
      </w:r>
      <w:r w:rsidR="00543EFE">
        <w:t xml:space="preserve">are presented </w:t>
      </w:r>
      <w:r w:rsidR="00A25E03">
        <w:t xml:space="preserve">by </w:t>
      </w:r>
      <w:r w:rsidR="00D76D01">
        <w:t xml:space="preserve">the </w:t>
      </w:r>
      <w:r>
        <w:t xml:space="preserve">following </w:t>
      </w:r>
      <w:r w:rsidR="00D265AC">
        <w:t>six</w:t>
      </w:r>
      <w:r>
        <w:t xml:space="preserve"> noise exposure </w:t>
      </w:r>
      <w:r w:rsidR="00CC76A4">
        <w:t>indices</w:t>
      </w:r>
      <w:r w:rsidR="0056304E">
        <w:t xml:space="preserve"> (for definitions, see 3.5.4)</w:t>
      </w:r>
      <w:r>
        <w:t>:</w:t>
      </w:r>
      <w:r w:rsidR="00CE0762">
        <w:t xml:space="preserve"> </w:t>
      </w:r>
    </w:p>
    <w:p w14:paraId="6C18FFAC" w14:textId="0E293C60" w:rsidR="00863A03" w:rsidRDefault="00863A03" w:rsidP="00E23A20">
      <w:pPr>
        <w:pStyle w:val="ListParagraph"/>
        <w:numPr>
          <w:ilvl w:val="0"/>
          <w:numId w:val="8"/>
        </w:numPr>
      </w:pPr>
      <w:r>
        <w:t>dB</w:t>
      </w:r>
      <w:r w:rsidRPr="00575245">
        <w:rPr>
          <w:vertAlign w:val="subscript"/>
        </w:rPr>
        <w:t>mean</w:t>
      </w:r>
      <w:r>
        <w:t xml:space="preserve"> (</w:t>
      </w:r>
      <w:r w:rsidR="0042719D">
        <w:t xml:space="preserve">i.e. </w:t>
      </w:r>
      <w:r>
        <w:t>mean noise level on the path)</w:t>
      </w:r>
    </w:p>
    <w:p w14:paraId="58BFEB64" w14:textId="4D333FA5" w:rsidR="0042719D" w:rsidRPr="0042719D" w:rsidRDefault="0042719D" w:rsidP="00E23A20">
      <w:pPr>
        <w:pStyle w:val="ListParagraph"/>
        <w:numPr>
          <w:ilvl w:val="0"/>
          <w:numId w:val="8"/>
        </w:numPr>
      </w:pPr>
      <w:r w:rsidRPr="00575245">
        <w:t>E</w:t>
      </w:r>
      <w:r>
        <w:t>D</w:t>
      </w:r>
      <w:r w:rsidRPr="00575245">
        <w:rPr>
          <w:vertAlign w:val="subscript"/>
        </w:rPr>
        <w:t>+60dB</w:t>
      </w:r>
      <w:r>
        <w:rPr>
          <w:vertAlign w:val="subscript"/>
        </w:rPr>
        <w:t xml:space="preserve"> </w:t>
      </w:r>
      <w:r>
        <w:t>(i.e. distance of exposure to noise levels higher than 60 dB)</w:t>
      </w:r>
    </w:p>
    <w:p w14:paraId="2E02A253" w14:textId="5A00D774" w:rsidR="0042719D" w:rsidRDefault="0042719D" w:rsidP="00E23A20">
      <w:pPr>
        <w:pStyle w:val="ListParagraph"/>
        <w:numPr>
          <w:ilvl w:val="0"/>
          <w:numId w:val="8"/>
        </w:numPr>
      </w:pPr>
      <w:r w:rsidRPr="00575245">
        <w:lastRenderedPageBreak/>
        <w:t>E</w:t>
      </w:r>
      <w:r>
        <w:t>D</w:t>
      </w:r>
      <w:r w:rsidRPr="00575245">
        <w:rPr>
          <w:vertAlign w:val="subscript"/>
        </w:rPr>
        <w:t>+6</w:t>
      </w:r>
      <w:r>
        <w:rPr>
          <w:vertAlign w:val="subscript"/>
        </w:rPr>
        <w:t>5</w:t>
      </w:r>
      <w:r w:rsidRPr="00575245">
        <w:rPr>
          <w:vertAlign w:val="subscript"/>
        </w:rPr>
        <w:t>dB</w:t>
      </w:r>
      <w:r>
        <w:rPr>
          <w:vertAlign w:val="subscript"/>
        </w:rPr>
        <w:t xml:space="preserve"> </w:t>
      </w:r>
      <w:r>
        <w:t>(i.e. distance of exposure to noise levels higher than 65 dB)</w:t>
      </w:r>
    </w:p>
    <w:p w14:paraId="16156C9D" w14:textId="1F58EEC9" w:rsidR="00863A03" w:rsidRDefault="00863A03" w:rsidP="00E23A20">
      <w:pPr>
        <w:pStyle w:val="ListParagraph"/>
        <w:numPr>
          <w:ilvl w:val="0"/>
          <w:numId w:val="8"/>
        </w:numPr>
      </w:pPr>
      <w:r w:rsidRPr="00575245">
        <w:t>ER</w:t>
      </w:r>
      <w:r w:rsidRPr="00575245">
        <w:rPr>
          <w:vertAlign w:val="subscript"/>
        </w:rPr>
        <w:t>+60dB</w:t>
      </w:r>
      <w:r>
        <w:t xml:space="preserve"> (</w:t>
      </w:r>
      <w:r w:rsidR="0042719D">
        <w:t xml:space="preserve">i.e. </w:t>
      </w:r>
      <w:r>
        <w:t>percentage of exposure to noise levels higher than 60 dB)</w:t>
      </w:r>
    </w:p>
    <w:p w14:paraId="4EF471B7" w14:textId="382088BC" w:rsidR="00863A03" w:rsidRDefault="00863A03" w:rsidP="00E23A20">
      <w:pPr>
        <w:pStyle w:val="ListParagraph"/>
        <w:numPr>
          <w:ilvl w:val="0"/>
          <w:numId w:val="8"/>
        </w:numPr>
      </w:pPr>
      <w:r w:rsidRPr="00575245">
        <w:t>E</w:t>
      </w:r>
      <w:r>
        <w:t>R</w:t>
      </w:r>
      <w:r w:rsidRPr="00575245">
        <w:rPr>
          <w:vertAlign w:val="subscript"/>
        </w:rPr>
        <w:t>+65dB</w:t>
      </w:r>
      <w:r>
        <w:t xml:space="preserve"> (</w:t>
      </w:r>
      <w:r w:rsidR="0042719D">
        <w:t xml:space="preserve">i.e. </w:t>
      </w:r>
      <w:r>
        <w:t>percentage of exposure to noise levels higher than 65 dB)</w:t>
      </w:r>
    </w:p>
    <w:p w14:paraId="12BB598B" w14:textId="39D78AD9" w:rsidR="00863A03" w:rsidRDefault="00863A03" w:rsidP="00E23A20">
      <w:pPr>
        <w:pStyle w:val="ListParagraph"/>
        <w:numPr>
          <w:ilvl w:val="0"/>
          <w:numId w:val="8"/>
        </w:numPr>
      </w:pPr>
      <w:r>
        <w:t>EI (</w:t>
      </w:r>
      <w:r w:rsidR="0042719D">
        <w:t xml:space="preserve">i.e. </w:t>
      </w:r>
      <w:r>
        <w:t>noise</w:t>
      </w:r>
      <w:r w:rsidR="00937CB7">
        <w:t xml:space="preserve"> exposure index</w:t>
      </w:r>
      <w:r>
        <w:t>)</w:t>
      </w:r>
    </w:p>
    <w:p w14:paraId="3866D7BA" w14:textId="42A049B8" w:rsidR="00863A03" w:rsidRDefault="004A7EFE" w:rsidP="00863A03">
      <w:r>
        <w:t>T</w:t>
      </w:r>
      <w:r w:rsidR="00863A03">
        <w:t xml:space="preserve">he term </w:t>
      </w:r>
      <w:r w:rsidR="00863A03" w:rsidRPr="00120FB4">
        <w:rPr>
          <w:i/>
          <w:iCs/>
        </w:rPr>
        <w:t xml:space="preserve">initial </w:t>
      </w:r>
      <w:r w:rsidR="00863A03">
        <w:rPr>
          <w:i/>
          <w:iCs/>
        </w:rPr>
        <w:t xml:space="preserve">noise </w:t>
      </w:r>
      <w:r w:rsidR="00863A03" w:rsidRPr="00120FB4">
        <w:rPr>
          <w:i/>
          <w:iCs/>
        </w:rPr>
        <w:t>exposure index</w:t>
      </w:r>
      <w:r w:rsidR="00863A03">
        <w:t xml:space="preserve"> is used to refer to the noise exposure index of a shortest path of a given </w:t>
      </w:r>
      <w:r w:rsidR="00723644">
        <w:t>OD pair</w:t>
      </w:r>
      <w:r w:rsidR="00863A03">
        <w:t xml:space="preserve">. </w:t>
      </w:r>
      <w:r w:rsidR="00863A03">
        <w:fldChar w:fldCharType="begin"/>
      </w:r>
      <w:r w:rsidR="00863A03">
        <w:instrText xml:space="preserve"> REF _Ref33970982 \h </w:instrText>
      </w:r>
      <w:r w:rsidR="00863A03">
        <w:fldChar w:fldCharType="separate"/>
      </w:r>
      <w:r w:rsidR="00220B2F">
        <w:t xml:space="preserve">Figure </w:t>
      </w:r>
      <w:r w:rsidR="00220B2F">
        <w:rPr>
          <w:noProof/>
        </w:rPr>
        <w:t>36</w:t>
      </w:r>
      <w:r w:rsidR="00863A03">
        <w:fldChar w:fldCharType="end"/>
      </w:r>
      <w:r w:rsidR="00863A03">
        <w:t xml:space="preserve"> represents</w:t>
      </w:r>
      <w:r w:rsidR="00F9062B">
        <w:t xml:space="preserve"> scatterplots of</w:t>
      </w:r>
      <w:r w:rsidR="00863A03">
        <w:t xml:space="preserve"> achievable reductions in the noise exposure </w:t>
      </w:r>
      <w:r w:rsidR="00CC76A4">
        <w:t>indices</w:t>
      </w:r>
      <w:r w:rsidR="00863A03">
        <w:t xml:space="preserve"> </w:t>
      </w:r>
      <w:r w:rsidR="003B7E28">
        <w:t>and</w:t>
      </w:r>
      <w:r w:rsidR="00863A03">
        <w:t xml:space="preserve"> the initial noise exposure </w:t>
      </w:r>
      <w:r w:rsidR="00CC76A4">
        <w:t>indices</w:t>
      </w:r>
      <w:r w:rsidR="00863A03">
        <w:t xml:space="preserve"> </w:t>
      </w:r>
      <w:r w:rsidR="00676BA4">
        <w:t>for first subset of paths (short paths)</w:t>
      </w:r>
      <w:r w:rsidR="00863A03">
        <w:t xml:space="preserve">. For each index, three scatterplots were created by the </w:t>
      </w:r>
      <w:proofErr w:type="gramStart"/>
      <w:r w:rsidR="00863A03">
        <w:t>three</w:t>
      </w:r>
      <w:r w:rsidR="003027CE">
        <w:t xml:space="preserve"> </w:t>
      </w:r>
      <w:r w:rsidR="00676BA4">
        <w:t>length</w:t>
      </w:r>
      <w:proofErr w:type="gramEnd"/>
      <w:r w:rsidR="00B63B81">
        <w:t xml:space="preserve"> </w:t>
      </w:r>
      <w:r w:rsidR="00676BA4">
        <w:t xml:space="preserve">difference (addition) thresholds </w:t>
      </w:r>
      <w:r w:rsidR="00B9016E">
        <w:t xml:space="preserve">for </w:t>
      </w:r>
      <w:r w:rsidR="00863A03">
        <w:t>quiet path</w:t>
      </w:r>
      <w:r w:rsidR="00D67BCA">
        <w:t>s</w:t>
      </w:r>
      <w:r w:rsidR="00676BA4">
        <w:t xml:space="preserve"> (100, 200 and 300 m)</w:t>
      </w:r>
      <w:r w:rsidR="00863A03">
        <w:t xml:space="preserve">. In addition, the results of the </w:t>
      </w:r>
      <w:r w:rsidR="00111C1F">
        <w:t xml:space="preserve">simple </w:t>
      </w:r>
      <w:r w:rsidR="00863A03">
        <w:t>linear regression analysis are shown in the figure</w:t>
      </w:r>
      <w:r w:rsidR="00B63B81">
        <w:t xml:space="preserve"> </w:t>
      </w:r>
      <w:r w:rsidR="00863A03">
        <w:t xml:space="preserve">for each scatterplot. </w:t>
      </w:r>
      <w:r w:rsidR="00863A03">
        <w:fldChar w:fldCharType="begin"/>
      </w:r>
      <w:r w:rsidR="00863A03">
        <w:instrText xml:space="preserve"> REF _Ref21677674 \h </w:instrText>
      </w:r>
      <w:r w:rsidR="00863A03">
        <w:fldChar w:fldCharType="separate"/>
      </w:r>
      <w:r w:rsidR="00220B2F" w:rsidRPr="003E6F61">
        <w:rPr>
          <w:b/>
          <w:bCs/>
        </w:rPr>
        <w:t xml:space="preserve">Figure </w:t>
      </w:r>
      <w:r w:rsidR="00220B2F">
        <w:rPr>
          <w:b/>
          <w:bCs/>
          <w:noProof/>
        </w:rPr>
        <w:t>37</w:t>
      </w:r>
      <w:r w:rsidR="00863A03">
        <w:fldChar w:fldCharType="end"/>
      </w:r>
      <w:r w:rsidR="00863A03">
        <w:t xml:space="preserve"> represents the same set of scatterplots and metrics as </w:t>
      </w:r>
      <w:r w:rsidR="00863A03">
        <w:fldChar w:fldCharType="begin"/>
      </w:r>
      <w:r w:rsidR="00863A03">
        <w:instrText xml:space="preserve"> REF _Ref33970982 \h </w:instrText>
      </w:r>
      <w:r w:rsidR="00863A03">
        <w:fldChar w:fldCharType="separate"/>
      </w:r>
      <w:r w:rsidR="00220B2F">
        <w:t xml:space="preserve">Figure </w:t>
      </w:r>
      <w:r w:rsidR="00220B2F">
        <w:rPr>
          <w:noProof/>
        </w:rPr>
        <w:t>36</w:t>
      </w:r>
      <w:r w:rsidR="00863A03">
        <w:fldChar w:fldCharType="end"/>
      </w:r>
      <w:r w:rsidR="00863A03">
        <w:t xml:space="preserve">, but for the longer paths (700–1300 m). </w:t>
      </w:r>
      <w:bookmarkStart w:id="150" w:name="_Ref21677664"/>
      <w:r w:rsidR="00863A03">
        <w:t xml:space="preserve">Three important observations can be made </w:t>
      </w:r>
      <w:r w:rsidR="00C0597B">
        <w:t xml:space="preserve">from the </w:t>
      </w:r>
      <w:r w:rsidR="00863A03">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73B4D5C3" w:rsidR="00863A03" w:rsidRDefault="00863A03" w:rsidP="00E23A20">
      <w:pPr>
        <w:pStyle w:val="ListParagraph"/>
        <w:numPr>
          <w:ilvl w:val="0"/>
          <w:numId w:val="9"/>
        </w:numPr>
      </w:pPr>
      <w:r>
        <w:t xml:space="preserve">The statistical relationships between reductions in noise exposure </w:t>
      </w:r>
      <w:r w:rsidR="00CC76A4">
        <w:t>indices</w:t>
      </w:r>
      <w:r>
        <w:t xml:space="preserve"> and the initial noise exposure </w:t>
      </w:r>
      <w:r w:rsidR="00CC76A4">
        <w:t>indices</w:t>
      </w:r>
      <w:r>
        <w:t xml:space="preserve"> are stronger for the longer paths </w:t>
      </w:r>
      <w:r w:rsidR="00F83C69">
        <w:t>(</w:t>
      </w:r>
      <w:r>
        <w:fldChar w:fldCharType="begin"/>
      </w:r>
      <w:r>
        <w:instrText xml:space="preserve"> REF _Ref33970982 \h </w:instrText>
      </w:r>
      <w:r>
        <w:fldChar w:fldCharType="separate"/>
      </w:r>
      <w:r w:rsidR="00220B2F">
        <w:t xml:space="preserve">Figure </w:t>
      </w:r>
      <w:r w:rsidR="00220B2F">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220B2F" w:rsidRPr="003E6F61">
        <w:rPr>
          <w:b/>
          <w:bCs/>
        </w:rPr>
        <w:t xml:space="preserve">Figure </w:t>
      </w:r>
      <w:r w:rsidR="00220B2F">
        <w:rPr>
          <w:b/>
          <w:bCs/>
          <w:noProof/>
        </w:rPr>
        <w:t>37</w:t>
      </w:r>
      <w:r w:rsidR="00F83C69">
        <w:fldChar w:fldCharType="end"/>
      </w:r>
      <w:r>
        <w:t>)</w:t>
      </w:r>
    </w:p>
    <w:p w14:paraId="32DC0128" w14:textId="34BAF9DC" w:rsidR="00863A03" w:rsidRDefault="00863A03" w:rsidP="00863A03">
      <w:pPr>
        <w:pStyle w:val="TableCaption"/>
      </w:pPr>
      <w:bookmarkStart w:id="151" w:name="_Ref33970982"/>
      <w:bookmarkStart w:id="152" w:name="_Toc38708988"/>
      <w:r>
        <w:rPr>
          <w:noProof/>
        </w:rPr>
        <w:lastRenderedPageBreak/>
        <w:drawing>
          <wp:anchor distT="0" distB="0" distL="114300" distR="114300" simplePos="0" relativeHeight="251666432" behindDoc="0" locked="0" layoutInCell="1" allowOverlap="1" wp14:anchorId="600C998F" wp14:editId="4C709E2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20B2F">
        <w:rPr>
          <w:noProof/>
        </w:rPr>
        <w:t>36</w:t>
      </w:r>
      <w:r>
        <w:fldChar w:fldCharType="end"/>
      </w:r>
      <w:bookmarkEnd w:id="150"/>
      <w:bookmarkEnd w:id="151"/>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w:t>
      </w:r>
      <w:r w:rsidR="00CC76A4">
        <w:t>indices</w:t>
      </w:r>
      <w:r>
        <w:t xml:space="preserve">. </w:t>
      </w:r>
      <w:r w:rsidR="00214F22">
        <w:t>The analysis covers s</w:t>
      </w:r>
      <w:r>
        <w:t xml:space="preserve">hortest paths </w:t>
      </w:r>
      <w:r w:rsidR="00D7379D">
        <w:t xml:space="preserve">in </w:t>
      </w:r>
      <w:r>
        <w:t xml:space="preserve">the length range of 300 to 600 </w:t>
      </w:r>
      <w:r w:rsidR="00214F22">
        <w:t>m and the respective quiet paths</w:t>
      </w:r>
      <w:r>
        <w:t xml:space="preserve">. The red lines represent the regression lines of the regression analysis and the green lines show the theoretical maximum reductions in the noise exposure </w:t>
      </w:r>
      <w:r w:rsidR="00CC76A4">
        <w:t>indices</w:t>
      </w:r>
      <w:r>
        <w:t>.</w:t>
      </w:r>
      <w:bookmarkEnd w:id="152"/>
      <w:r w:rsidR="00CB20CD">
        <w:t xml:space="preserve"> </w:t>
      </w:r>
    </w:p>
    <w:p w14:paraId="3D251813" w14:textId="0A907A92" w:rsidR="00863A03" w:rsidRPr="00600BF7" w:rsidRDefault="00863A03" w:rsidP="00863A03">
      <w:pPr>
        <w:pStyle w:val="TableCaption"/>
      </w:pPr>
      <w:bookmarkStart w:id="153" w:name="_Toc38708989"/>
      <w:r w:rsidRPr="003E6F61">
        <w:rPr>
          <w:b/>
          <w:bCs/>
          <w:noProof/>
        </w:rPr>
        <w:lastRenderedPageBreak/>
        <w:drawing>
          <wp:anchor distT="0" distB="0" distL="114300" distR="114300" simplePos="0" relativeHeight="251667456" behindDoc="0" locked="0" layoutInCell="1" allowOverlap="1" wp14:anchorId="7020C814" wp14:editId="1770F0B4">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4" w:name="_Ref21677674"/>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220B2F">
        <w:rPr>
          <w:b/>
          <w:bCs/>
          <w:noProof/>
        </w:rPr>
        <w:t>37</w:t>
      </w:r>
      <w:r w:rsidRPr="003E6F61">
        <w:rPr>
          <w:b/>
          <w:bCs/>
        </w:rPr>
        <w:fldChar w:fldCharType="end"/>
      </w:r>
      <w:bookmarkEnd w:id="154"/>
      <w:r w:rsidRPr="003E6F61">
        <w:rPr>
          <w:b/>
          <w:bCs/>
        </w:rPr>
        <w:t>.</w:t>
      </w:r>
      <w:r w:rsidRPr="00600BF7">
        <w:t xml:space="preserve"> </w:t>
      </w:r>
      <w:r w:rsidR="006E3B4B">
        <w:t xml:space="preserve">Regression analysis between the reductions in traffic noise exposures on quiet paths and the initial traffic noise </w:t>
      </w:r>
      <w:r w:rsidR="00CC76A4">
        <w:t>indices</w:t>
      </w:r>
      <w:r w:rsidR="006E3B4B">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CC76A4">
        <w:t>indices</w:t>
      </w:r>
      <w:r w:rsidR="006E3B4B">
        <w:t>.</w:t>
      </w:r>
      <w:bookmarkEnd w:id="153"/>
      <w:r w:rsidR="00CB20CD">
        <w:t xml:space="preserve"> </w:t>
      </w:r>
    </w:p>
    <w:p w14:paraId="531961C0" w14:textId="15416EA4" w:rsidR="00863A03" w:rsidRDefault="00863A03" w:rsidP="00863A03">
      <w:r>
        <w:lastRenderedPageBreak/>
        <w:fldChar w:fldCharType="begin"/>
      </w:r>
      <w:r>
        <w:instrText xml:space="preserve"> REF _Ref21678532 \h  \* MERGEFORMAT </w:instrText>
      </w:r>
      <w:r>
        <w:fldChar w:fldCharType="separate"/>
      </w:r>
      <w:r w:rsidR="00220B2F" w:rsidRPr="00220B2F">
        <w:t xml:space="preserve">Table </w:t>
      </w:r>
      <w:r w:rsidR="00220B2F" w:rsidRPr="00220B2F">
        <w:rPr>
          <w:noProof/>
        </w:rPr>
        <w:t>12</w:t>
      </w:r>
      <w:r>
        <w:fldChar w:fldCharType="end"/>
      </w:r>
      <w:r>
        <w:t xml:space="preserve"> and </w:t>
      </w:r>
      <w:r>
        <w:fldChar w:fldCharType="begin"/>
      </w:r>
      <w:r>
        <w:instrText xml:space="preserve"> REF _Ref21678541 \h  \* MERGEFORMAT </w:instrText>
      </w:r>
      <w:r>
        <w:fldChar w:fldCharType="separate"/>
      </w:r>
      <w:r w:rsidR="00220B2F" w:rsidRPr="00220B2F">
        <w:t xml:space="preserve">Table </w:t>
      </w:r>
      <w:r w:rsidR="00220B2F" w:rsidRPr="00220B2F">
        <w:rPr>
          <w:noProof/>
        </w:rPr>
        <w:t>13</w:t>
      </w:r>
      <w:r>
        <w:fldChar w:fldCharType="end"/>
      </w:r>
      <w:r>
        <w:t xml:space="preserve"> represent the descriptive statistics of the achievable reductions in traffic noise exposure </w:t>
      </w:r>
      <w:r w:rsidR="00CC76A4">
        <w:t>indices</w:t>
      </w:r>
      <w:r>
        <w:t xml:space="preserve">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1A4C8BC4"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w:t>
      </w:r>
      <w:r w:rsidR="005F2717">
        <w:t xml:space="preserve">few </w:t>
      </w:r>
      <w:r w:rsidR="001302DB">
        <w:t>(</w:t>
      </w:r>
      <w:r w:rsidR="005F2717">
        <w:t xml:space="preserve">or </w:t>
      </w:r>
      <w:r w:rsidR="008C588D">
        <w:t>no</w:t>
      </w:r>
      <w:r w:rsidR="001302DB">
        <w:t>)</w:t>
      </w:r>
      <w:r w:rsidR="008C588D">
        <w:t xml:space="preserve">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5A142FFE" w:rsidR="00863A03" w:rsidRPr="006B372B" w:rsidRDefault="00863A03" w:rsidP="00863A03">
      <w:pPr>
        <w:pStyle w:val="TableCaption"/>
      </w:pPr>
      <w:bookmarkStart w:id="155" w:name="_Ref21678532"/>
      <w:bookmarkStart w:id="156" w:name="_Toc38709003"/>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220B2F">
        <w:rPr>
          <w:b/>
          <w:bCs/>
          <w:noProof/>
        </w:rPr>
        <w:t>12</w:t>
      </w:r>
      <w:r w:rsidRPr="003E6F61">
        <w:rPr>
          <w:b/>
          <w:bCs/>
        </w:rPr>
        <w:fldChar w:fldCharType="end"/>
      </w:r>
      <w:bookmarkEnd w:id="155"/>
      <w:r w:rsidRPr="003E6F61">
        <w:rPr>
          <w:b/>
          <w:bCs/>
        </w:rPr>
        <w:t>.</w:t>
      </w:r>
      <w:r>
        <w:t xml:space="preserve">  Descriptive </w:t>
      </w:r>
      <w:commentRangeStart w:id="157"/>
      <w:r>
        <w:t xml:space="preserve">statistics </w:t>
      </w:r>
      <w:commentRangeEnd w:id="157"/>
      <w:r w:rsidR="00733C8A">
        <w:rPr>
          <w:rStyle w:val="CommentReference"/>
          <w:iCs w:val="0"/>
          <w:color w:val="auto"/>
        </w:rPr>
        <w:commentReference w:id="15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5B09301" w:rsidR="00863A03" w:rsidRPr="000C3E11" w:rsidRDefault="00863A03" w:rsidP="00863A03">
      <w:pPr>
        <w:pStyle w:val="TableCaption"/>
        <w:rPr>
          <w:vertAlign w:val="subscript"/>
        </w:rPr>
      </w:pPr>
      <w:bookmarkStart w:id="158" w:name="_Ref21678541"/>
      <w:bookmarkStart w:id="159" w:name="_Toc38709004"/>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220B2F">
        <w:rPr>
          <w:b/>
          <w:bCs/>
          <w:noProof/>
        </w:rPr>
        <w:t>13</w:t>
      </w:r>
      <w:r w:rsidRPr="003E6F61">
        <w:rPr>
          <w:b/>
          <w:bCs/>
        </w:rPr>
        <w:fldChar w:fldCharType="end"/>
      </w:r>
      <w:bookmarkEnd w:id="158"/>
      <w:r w:rsidRPr="003E6F61">
        <w:rPr>
          <w:b/>
          <w:bCs/>
        </w:rPr>
        <w:t>.</w:t>
      </w:r>
      <w:r>
        <w:t xml:space="preserve"> Descriptive </w:t>
      </w:r>
      <w:commentRangeStart w:id="160"/>
      <w:r>
        <w:t xml:space="preserve">statistics </w:t>
      </w:r>
      <w:commentRangeEnd w:id="160"/>
      <w:r w:rsidR="00DE5ACC">
        <w:rPr>
          <w:rStyle w:val="CommentReference"/>
          <w:iCs w:val="0"/>
          <w:color w:val="auto"/>
        </w:rPr>
        <w:commentReference w:id="16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1" w:name="_Toc38738078"/>
      <w:r>
        <w:t>Sharing of the methods and results</w:t>
      </w:r>
      <w:bookmarkEnd w:id="161"/>
    </w:p>
    <w:p w14:paraId="763CC428" w14:textId="4BA21108"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220B2F" w:rsidRPr="00CC2F87">
        <w:t xml:space="preserve">Table </w:t>
      </w:r>
      <w:r w:rsidR="00220B2F">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2" w:name="_Toc38738079"/>
      <w:r>
        <w:lastRenderedPageBreak/>
        <w:t>DISCUSSION AND CONCLUSIONS</w:t>
      </w:r>
      <w:bookmarkEnd w:id="162"/>
    </w:p>
    <w:p w14:paraId="6430B97E" w14:textId="5B6D94E5" w:rsidR="0023068E" w:rsidRDefault="0023068E" w:rsidP="0023068E">
      <w:pPr>
        <w:pStyle w:val="Heading2"/>
      </w:pPr>
      <w:bookmarkStart w:id="163" w:name="_Toc38738080"/>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by </w:t>
      </w:r>
      <w:r w:rsidR="00097A49">
        <w:t xml:space="preserve">routing </w:t>
      </w:r>
      <w:r>
        <w:t>quiet path</w:t>
      </w:r>
      <w:r w:rsidR="00097A49">
        <w:t>s</w:t>
      </w:r>
      <w:bookmarkEnd w:id="163"/>
    </w:p>
    <w:p w14:paraId="3C491361" w14:textId="2397C181" w:rsidR="0023068E" w:rsidRDefault="008C39C2" w:rsidP="0023068E">
      <w:r>
        <w:t>In this study, I developed a</w:t>
      </w:r>
      <w:r w:rsidR="0023068E">
        <w:t xml:space="preserve"> quiet path routing method </w:t>
      </w:r>
      <w:r w:rsidR="009866F1">
        <w:t xml:space="preserve">(and application) </w:t>
      </w:r>
      <w:r w:rsidR="0023068E">
        <w:t xml:space="preserve">to address </w:t>
      </w:r>
      <w:r w:rsidR="009A6C60">
        <w:t>three</w:t>
      </w:r>
      <w:r w:rsidR="0023068E">
        <w:t xml:space="preserve"> objectives:</w:t>
      </w:r>
      <w:r w:rsidR="00136E63">
        <w:t xml:space="preserve"> </w:t>
      </w:r>
      <w:r w:rsidR="009A6C60">
        <w:t xml:space="preserve">1) to assess dynamic exposure to noise, </w:t>
      </w:r>
      <w:r w:rsidR="00136E63">
        <w:t xml:space="preserve">2) </w:t>
      </w:r>
      <w:r w:rsidR="0023068E">
        <w:t xml:space="preserve">to support a proof of concept quiet path route planner </w:t>
      </w:r>
      <w:r w:rsidR="009A6C60">
        <w:t>and 3) to assess achievable reductions in traffic noise exposure by route choices in Helsinki</w:t>
      </w:r>
      <w:r w:rsidR="0023068E">
        <w:t>.</w:t>
      </w:r>
      <w:r w:rsidR="00BA1EA4">
        <w:t xml:space="preserve"> The third </w:t>
      </w:r>
      <w:r w:rsidR="007F4B8F">
        <w:t>was needed to demonstrate the potential utility of the quiet path routing application in practical situation</w:t>
      </w:r>
      <w:r w:rsidR="00074287">
        <w:t>s</w:t>
      </w:r>
      <w:r w:rsidR="007F4B8F">
        <w:t xml:space="preserve">. </w:t>
      </w:r>
    </w:p>
    <w:p w14:paraId="5A794CB3" w14:textId="09D8AFFA" w:rsidR="0023068E" w:rsidRDefault="0023068E" w:rsidP="0023068E">
      <w:r>
        <w:t xml:space="preserve">Achievable reductions in traffic noise exposure were assessed for </w:t>
      </w:r>
      <w:r w:rsidRPr="00266B90">
        <w:t xml:space="preserve">12180 </w:t>
      </w:r>
      <w:r>
        <w:t xml:space="preserve">projected commuting related walks (OD pairs). An alternative way to assess the performance of the quiet path routing method would have been to use a large number of random ODs in comparing noise exposures between shortest and quiet paths. However, using ODs of modelled commuting related walks provided presumably more realistic results on pedestrians’ opportunities to reduce exposure to traffic noise in typical situations. To summarize the main findings of the statistical analysis, three factors seem to predict higher reduction in traffic noise exposure on a quiet path. Higher traffic noise exposure on the shortest path sets the initial amount of noise exposure higher, likely resulting in higher probability for presence of alternative, quieter paths (1). Longer distance between origin and destination seem to increase total number of alternative paths, thus (again) increasing the probability for finding quiet paths (2). Undoubtedly, also greater additional length of the quiet path results in higher reduction in noise exposure – as per the basic principle of LCP </w:t>
      </w:r>
      <w:r w:rsidR="00BA1EA4">
        <w:t xml:space="preserve">routing </w:t>
      </w:r>
      <w:r>
        <w:t xml:space="preserve">analysis (3). </w:t>
      </w:r>
    </w:p>
    <w:p w14:paraId="630F7CB9" w14:textId="577E4FBB" w:rsidR="0023068E" w:rsidRDefault="0023068E" w:rsidP="0023068E">
      <w:r>
        <w:t xml:space="preserve">The results of the statistical analysis show 12–57 % mean reduction in exposure to noise levels higher than 65 dB and 1.6–9.6 dB mean reduction in mean dB, depending on at least the three factors described above. The standard deviations of the reductions were of the same magnitude as the </w:t>
      </w:r>
      <w:r w:rsidR="00FE14BB">
        <w:t xml:space="preserve">mean </w:t>
      </w:r>
      <w:r>
        <w:t xml:space="preserve">reductions themselves, indicating high variation in opportunities for choosing quiet paths (at least in Helsinki); while </w:t>
      </w:r>
      <w:r w:rsidR="00152A60">
        <w:t>in most cases</w:t>
      </w:r>
      <w:r>
        <w:t xml:space="preserve"> a </w:t>
      </w:r>
      <w:r w:rsidR="00152A60">
        <w:t xml:space="preserve">significant share </w:t>
      </w:r>
      <w:r>
        <w:t>of the total noise exposure of the shortest path could be avoided by choosing a</w:t>
      </w:r>
      <w:r w:rsidR="00152A60">
        <w:t>n alternative,</w:t>
      </w:r>
      <w:r>
        <w:t xml:space="preserve"> quiet path, in </w:t>
      </w:r>
      <w:r w:rsidR="00152A60">
        <w:t xml:space="preserve">some </w:t>
      </w:r>
      <w:r>
        <w:t xml:space="preserve">cases no applicable quiet paths were found for the OD pair. Despite the high variances of the achievable reductions, the averages can be interpreted as significant </w:t>
      </w:r>
      <w:r w:rsidRPr="008A2001">
        <w:rPr>
          <w:i/>
          <w:iCs/>
        </w:rPr>
        <w:t>expected</w:t>
      </w:r>
      <w:r>
        <w:t xml:space="preserve"> achievable reductions in traffic noise exposure. As per these results, it can be concluded that the quiet path routing method does </w:t>
      </w:r>
      <w:r w:rsidR="00C96C54">
        <w:t>have</w:t>
      </w:r>
      <w:r>
        <w:t xml:space="preserve"> the potential to find considerably quieter yet only slightly longer paths in </w:t>
      </w:r>
      <w:r w:rsidR="00C81CB9">
        <w:t>many common</w:t>
      </w:r>
      <w:r>
        <w:t xml:space="preserve"> situations. </w:t>
      </w:r>
      <w:r w:rsidR="00447149">
        <w:t>T</w:t>
      </w:r>
      <w:r w:rsidR="00054DDC">
        <w:t>his further justifi</w:t>
      </w:r>
      <w:r w:rsidR="00C273CB">
        <w:t>es</w:t>
      </w:r>
      <w:r w:rsidR="00054DDC">
        <w:t xml:space="preserve"> </w:t>
      </w:r>
      <w:r w:rsidR="009B57F5">
        <w:lastRenderedPageBreak/>
        <w:t xml:space="preserve">the need for </w:t>
      </w:r>
      <w:r w:rsidR="00515506">
        <w:t xml:space="preserve">a </w:t>
      </w:r>
      <w:r>
        <w:t xml:space="preserve">web-based quiet path route planner </w:t>
      </w:r>
      <w:r w:rsidR="009B57F5">
        <w:t xml:space="preserve">with which </w:t>
      </w:r>
      <w:r w:rsidR="0037457B">
        <w:t xml:space="preserve">individuals can reduce their </w:t>
      </w:r>
      <w:r>
        <w:t xml:space="preserve">journey time exposure to traffic noise in </w:t>
      </w:r>
      <w:r w:rsidR="007743D2">
        <w:t xml:space="preserve">real-worlds </w:t>
      </w:r>
      <w:r>
        <w:t xml:space="preserve">situations. </w:t>
      </w:r>
    </w:p>
    <w:p w14:paraId="3A0D4C47" w14:textId="77777777" w:rsidR="00B97A2C" w:rsidRDefault="00B97A2C" w:rsidP="00B97A2C">
      <w:pPr>
        <w:pStyle w:val="Heading2"/>
      </w:pPr>
      <w:bookmarkStart w:id="164" w:name="_Toc38738081"/>
      <w:r w:rsidRPr="00CC2F87">
        <w:t>Publishing a green path routing application online can facilitate citizens to choose healthier paths</w:t>
      </w:r>
      <w:bookmarkEnd w:id="164"/>
    </w:p>
    <w:p w14:paraId="2B34088D" w14:textId="1A79FFF6" w:rsidR="00B97A2C" w:rsidRDefault="00B97A2C" w:rsidP="00B97A2C">
      <w:r>
        <w:t xml:space="preserve">While it could be reasoned that pedestrians and cyclists often try to minimize their exposure to unhealthy environments, there is a likely “exposure awareness gap” as </w:t>
      </w:r>
      <w:r w:rsidR="00244251">
        <w:t>suggested</w:t>
      </w:r>
      <w:r>
        <w:t xml:space="preserve">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w:t>
      </w:r>
      <w:r w:rsidR="00244251">
        <w:t>A</w:t>
      </w:r>
      <w:r>
        <w:t xml:space="preserve">s demonstrated </w:t>
      </w:r>
      <w:r w:rsidR="006D4712">
        <w:t xml:space="preserve">by </w:t>
      </w:r>
      <w:r>
        <w:t xml:space="preserve">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 xml:space="preserve">(e.g. Lwin &amp; Murayama, 2011, 2013; </w:t>
      </w:r>
      <w:proofErr w:type="spellStart"/>
      <w:r w:rsidRPr="00CC2F87">
        <w:t>Quercia</w:t>
      </w:r>
      <w:proofErr w:type="spellEnd"/>
      <w:r w:rsidRPr="00CC2F87">
        <w:t xml:space="preserve">, </w:t>
      </w:r>
      <w:proofErr w:type="spellStart"/>
      <w:r w:rsidRPr="00CC2F87">
        <w:t>Schifanella</w:t>
      </w:r>
      <w:proofErr w:type="spellEnd"/>
      <w:r w:rsidRPr="00CC2F87">
        <w:t>,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0638CB03" w14:textId="5C3CD26F" w:rsidR="00B97A2C" w:rsidRDefault="00B97A2C" w:rsidP="00B97A2C">
      <w:r>
        <w:t xml:space="preserve">In this study, </w:t>
      </w:r>
      <w:r w:rsidR="009C27CA">
        <w:t xml:space="preserve">I developed </w:t>
      </w:r>
      <w:r>
        <w:t xml:space="preserve">a </w:t>
      </w:r>
      <w:r w:rsidR="009C27CA">
        <w:t xml:space="preserve">web-based </w:t>
      </w:r>
      <w:r>
        <w:t xml:space="preserve">proof of concept quiet path route planner to demonstrate the </w:t>
      </w:r>
      <w:r w:rsidR="00AE02DE">
        <w:t xml:space="preserve">utility </w:t>
      </w:r>
      <w:r>
        <w:t>of the quiet path routing method in real-life situations. A number or test users us</w:t>
      </w:r>
      <w:r w:rsidR="00997A3F">
        <w:t xml:space="preserve">ed </w:t>
      </w:r>
      <w:r>
        <w:t xml:space="preserve">the route planner during the project, but no structured survey was carried out to assess the users’ experiences. However, the general feedback on the </w:t>
      </w:r>
      <w:r w:rsidR="006655AC">
        <w:t>usability</w:t>
      </w:r>
      <w:r>
        <w:t xml:space="preserve"> </w:t>
      </w:r>
      <w:r w:rsidR="001E1B3D">
        <w:t xml:space="preserve">was </w:t>
      </w:r>
      <w:r w:rsidRPr="00806F0D">
        <w:t>consistent</w:t>
      </w:r>
      <w:r>
        <w:t xml:space="preserve">: the quiet path route planner </w:t>
      </w:r>
      <w:r w:rsidR="006655AC">
        <w:t xml:space="preserve">is relatively intuitive to </w:t>
      </w:r>
      <w:proofErr w:type="gramStart"/>
      <w:r w:rsidR="00275A6F">
        <w:t>use</w:t>
      </w:r>
      <w:proofErr w:type="gramEnd"/>
      <w:r w:rsidR="006655AC">
        <w:t xml:space="preserve"> and </w:t>
      </w:r>
      <w:r w:rsidR="000660FB">
        <w:t xml:space="preserve">it </w:t>
      </w:r>
      <w:r w:rsidR="00C4054E">
        <w:t xml:space="preserve">can </w:t>
      </w:r>
      <w:r>
        <w:t xml:space="preserve">help finding </w:t>
      </w:r>
      <w:r w:rsidR="000660FB">
        <w:t>alternative, quieter paths</w:t>
      </w:r>
      <w:r>
        <w:t xml:space="preserve">. </w:t>
      </w:r>
      <w:r w:rsidR="00AE02DE">
        <w:t xml:space="preserve">As per </w:t>
      </w:r>
      <w:r>
        <w:t xml:space="preserve">the feedback, </w:t>
      </w:r>
      <w:r w:rsidR="00AB180E">
        <w:t xml:space="preserve">particularly </w:t>
      </w:r>
      <w:r w:rsidR="001E2D81">
        <w:t xml:space="preserve">coloring </w:t>
      </w:r>
      <w:r w:rsidR="000660FB">
        <w:t xml:space="preserve">the </w:t>
      </w:r>
      <w:r>
        <w:t xml:space="preserve">geometries of the paths by noise levels </w:t>
      </w:r>
      <w:r w:rsidR="006655AC">
        <w:t xml:space="preserve">eases comparing alternative paths </w:t>
      </w:r>
      <w:r w:rsidR="002516FE">
        <w:t>with respect to noise exposure</w:t>
      </w:r>
      <w:r>
        <w:t xml:space="preserve">. </w:t>
      </w:r>
    </w:p>
    <w:p w14:paraId="4BD0F7FF" w14:textId="77777777" w:rsidR="00B97A2C" w:rsidRDefault="00B97A2C" w:rsidP="00B97A2C">
      <w:r>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does not limit the usability of the application. </w:t>
      </w:r>
    </w:p>
    <w:p w14:paraId="2AC6DD89" w14:textId="77777777" w:rsidR="00B97A2C" w:rsidRDefault="00B97A2C" w:rsidP="00B97A2C">
      <w:r>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w:t>
      </w:r>
      <w:r>
        <w:lastRenderedPageBreak/>
        <w:t xml:space="preserve">to a route planner that finds only one path). However, a different approach is probably more suitable 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Default="00B97A2C" w:rsidP="0023068E">
      <w:r>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t xml:space="preserve"> (5.3)</w:t>
      </w:r>
      <w:r>
        <w:t>.</w:t>
      </w:r>
      <w:r w:rsidRPr="00AF75B9">
        <w:t xml:space="preserve"> </w:t>
      </w:r>
      <w:r>
        <w:t xml:space="preserve">On the other hand, challenges in combining multiple environmental exposures in routing analysis are discussed in chapter 5.8. </w:t>
      </w:r>
    </w:p>
    <w:p w14:paraId="024A4635" w14:textId="32514123" w:rsidR="004614A9" w:rsidRDefault="004614A9" w:rsidP="004614A9">
      <w:pPr>
        <w:pStyle w:val="Heading2"/>
      </w:pPr>
      <w:bookmarkStart w:id="165" w:name="_Ref26450045"/>
      <w:bookmarkStart w:id="166" w:name="_Toc38738082"/>
      <w:r w:rsidRPr="00CC2F87">
        <w:t xml:space="preserve">Alternative quiet paths need to be calculated to suit different situations and </w:t>
      </w:r>
      <w:r w:rsidR="00E06A2D">
        <w:t xml:space="preserve">personal </w:t>
      </w:r>
      <w:r w:rsidRPr="00CC2F87">
        <w:t>preferences</w:t>
      </w:r>
      <w:bookmarkEnd w:id="165"/>
      <w:bookmarkEnd w:id="166"/>
    </w:p>
    <w:p w14:paraId="76740025" w14:textId="420C993F" w:rsidR="004614A9" w:rsidRDefault="004614A9" w:rsidP="004614A9">
      <w:r>
        <w:t xml:space="preserve">Since the environmental impedance function (EIF) could not be formulated to accurately model the health effect of a walk, the final decision on choosing the </w:t>
      </w:r>
      <w:r w:rsidR="00066F0C">
        <w:t>healthiest</w:t>
      </w:r>
      <w:r w:rsidR="0024147F">
        <w:t xml:space="preserve">, </w:t>
      </w:r>
      <w:r w:rsidR="00066F0C">
        <w:t>nor best</w:t>
      </w:r>
      <w:r w:rsidR="0024147F">
        <w:t>,</w:t>
      </w:r>
      <w:r w:rsidR="00066F0C">
        <w:t xml:space="preserve"> </w:t>
      </w:r>
      <w:r>
        <w:t>path could not be implemented in</w:t>
      </w:r>
      <w:r w:rsidR="00CC10F8">
        <w:t>side</w:t>
      </w:r>
      <w:r>
        <w:t xml:space="preserve"> the quiet path routing application. Furthermore, since sensitivity to noise and time-constraints depend on the person and the situation, no attempt was made to choose the </w:t>
      </w:r>
      <w:r>
        <w:rPr>
          <w:i/>
          <w:iCs/>
        </w:rPr>
        <w:t xml:space="preserve">optimal </w:t>
      </w:r>
      <w:r>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7FB2FA14" w:rsidR="004614A9" w:rsidRDefault="004614A9" w:rsidP="004614A9">
      <w:r>
        <w:t xml:space="preserve">The alternative quiet paths are calculated by gradually increasing the noise sensitivity coefficient in the environmental impedance function </w:t>
      </w:r>
      <w:r w:rsidR="00D77B55">
        <w:t xml:space="preserve">in </w:t>
      </w:r>
      <w:r>
        <w:t xml:space="preserve">parallel </w:t>
      </w:r>
      <w:r w:rsidR="003A5044">
        <w:t xml:space="preserve">(iterative) </w:t>
      </w:r>
      <w:r>
        <w:t xml:space="preserve">pathfinding calculations. The defined set of noise sensitivity coefficients ranges from 0.1 to 40. </w:t>
      </w:r>
      <w:r w:rsidR="00957513">
        <w:t>T</w:t>
      </w:r>
      <w:r>
        <w:t xml:space="preserve">he highest coefficients effectively override the weight of length in the composite cost and produce paths of </w:t>
      </w:r>
      <w:r w:rsidRPr="00915535">
        <w:rPr>
          <w:i/>
          <w:iCs/>
        </w:rPr>
        <w:t>least</w:t>
      </w:r>
      <w:r w:rsidR="00265BBE">
        <w:rPr>
          <w:i/>
          <w:iCs/>
        </w:rPr>
        <w:t xml:space="preserve"> noise</w:t>
      </w:r>
      <w:r w:rsidRPr="00915535">
        <w:rPr>
          <w:i/>
          <w:iCs/>
        </w:rPr>
        <w:t xml:space="preserve"> exposure</w:t>
      </w:r>
      <w:r>
        <w:t xml:space="preserve">. </w:t>
      </w:r>
      <w:r w:rsidR="000532F2">
        <w:t xml:space="preserve">Thus, with the highest sensitivity coefficients, considerably longer quiet paths may be calculated when opportunities for walking in quiet are limited. </w:t>
      </w:r>
      <w:r>
        <w:t xml:space="preserve">On the other hand, many of the quiet paths calculated with the lowest </w:t>
      </w:r>
      <w:r>
        <w:lastRenderedPageBreak/>
        <w:t xml:space="preserve">sensitivity coefficients are almost identical with the shortest path. </w:t>
      </w:r>
      <w:r w:rsidR="005E2961">
        <w:t>Therefore</w:t>
      </w:r>
      <w:r>
        <w:t xml:space="preserve">, when </w:t>
      </w:r>
      <w:r w:rsidR="000D6C63">
        <w:t xml:space="preserve">alternative </w:t>
      </w:r>
      <w:r>
        <w:t xml:space="preserve">paths are presented to a user of the route planner, it is critical to clearly communicate the following two properties of the paths: 1) how noisy is the shortest path and 2) what is the achievable reduction in noise exposure on the quiet paths. </w:t>
      </w:r>
    </w:p>
    <w:p w14:paraId="214C2C40" w14:textId="7B413E76" w:rsidR="004614A9" w:rsidRDefault="004614A9" w:rsidP="004614A9">
      <w:r>
        <w:t xml:space="preserve">As per the results of the assessment of achievable reductions in exposure to traffic noise, the number of quiet paths seem to increase </w:t>
      </w:r>
      <w:r w:rsidR="00107B5D">
        <w:t>when</w:t>
      </w:r>
      <w:r>
        <w:t xml:space="preserve"> OD-distance increases. When several paths have the same length and only little variation in noise exposure, the importance of letting the user to choose the path </w:t>
      </w:r>
      <w:r w:rsidR="00422519">
        <w:t xml:space="preserve">further </w:t>
      </w:r>
      <w:r>
        <w:t xml:space="preserve">increases. In these situations, </w:t>
      </w:r>
      <w:r w:rsidR="0017348F">
        <w:t xml:space="preserve">also </w:t>
      </w:r>
      <w:r>
        <w:t xml:space="preserve">other </w:t>
      </w:r>
      <w:r w:rsidR="0017348F">
        <w:t xml:space="preserve">factors affecting </w:t>
      </w:r>
      <w:r>
        <w:t xml:space="preserve">walkability and pedestrians’ personal preferences presumably start to play bigger role in the </w:t>
      </w:r>
      <w:r w:rsidR="0017348F">
        <w:t>route selection</w:t>
      </w:r>
      <w:r>
        <w:t xml:space="preserve">. </w:t>
      </w:r>
    </w:p>
    <w:p w14:paraId="14600EE1" w14:textId="38CDB71C" w:rsidR="00E80F1C" w:rsidRDefault="00F9433E" w:rsidP="00E80F1C">
      <w:pPr>
        <w:pStyle w:val="Heading2"/>
      </w:pPr>
      <w:bookmarkStart w:id="167" w:name="_Toc38738083"/>
      <w:r>
        <w:t>Advanced routing features and high</w:t>
      </w:r>
      <w:r w:rsidR="000731CB">
        <w:t>er</w:t>
      </w:r>
      <w:r>
        <w:t xml:space="preserve"> performance </w:t>
      </w:r>
      <w:r w:rsidR="00E857C3">
        <w:t xml:space="preserve">may </w:t>
      </w:r>
      <w:r>
        <w:t xml:space="preserve">require revised technical </w:t>
      </w:r>
      <w:r w:rsidRPr="00107B5D">
        <w:rPr>
          <w:highlight w:val="yellow"/>
        </w:rPr>
        <w:t>implementation</w:t>
      </w:r>
      <w:bookmarkEnd w:id="167"/>
    </w:p>
    <w:p w14:paraId="6DD5A02A" w14:textId="7D8978B3" w:rsidR="008C2BB4" w:rsidRDefault="00FE709D" w:rsidP="00FE709D">
      <w:r>
        <w:t xml:space="preserve">In the further developments of the quiet path routing application, also temporally more dynamic, or even real-time pollutant data should be integrated in the exposure-based routing analysis. For traffic noise, real-time data is usually not available, but noise levels for different </w:t>
      </w:r>
      <w:r w:rsidR="00F45BA1">
        <w:t>times</w:t>
      </w:r>
      <w:r>
        <w:t xml:space="preserve"> of the day could be statistically interpolated </w:t>
      </w:r>
      <w:r w:rsidR="008C2BB4">
        <w:t>from</w:t>
      </w:r>
      <w:r>
        <w:t xml:space="preserve"> modelled daytime and night-time noise levels. </w:t>
      </w:r>
    </w:p>
    <w:p w14:paraId="757686A5" w14:textId="3E925437" w:rsidR="00FE709D" w:rsidRPr="00E80F1C" w:rsidRDefault="00FE709D" w:rsidP="00FE709D">
      <w:r>
        <w:t xml:space="preserve">However, in the case of Helsinki, for example, availability of real-time air quality data is improving. In the HOPE project, </w:t>
      </w:r>
      <w:r w:rsidR="00345181">
        <w:t>in</w:t>
      </w:r>
      <w:r>
        <w:t xml:space="preserve"> which the quiet path route planner is being developed further (at the time of writing this), a novel </w:t>
      </w:r>
      <w:r w:rsidR="006A43B3">
        <w:t>(modelled) real-time</w:t>
      </w:r>
      <w:r>
        <w:t xml:space="preserve"> air quality index (AQI) data was </w:t>
      </w:r>
      <w:r w:rsidR="00EB7349">
        <w:t>integrated</w:t>
      </w:r>
      <w:r>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225897">
        <w:t>180</w:t>
      </w:r>
      <w:r>
        <w:t xml:space="preserve"> </w:t>
      </w:r>
      <w:r w:rsidRPr="00225897">
        <w:t>647</w:t>
      </w:r>
      <w:r>
        <w:t xml:space="preserve"> line</w:t>
      </w:r>
      <w:proofErr w:type="gramEnd"/>
      <w:r>
        <w:t xml:space="preserve"> geometries of street edges. Since </w:t>
      </w:r>
      <w:r w:rsidR="003477A7">
        <w:t>the processing</w:t>
      </w:r>
      <w:r>
        <w:t xml:space="preserve"> was needed only once, accuracy of the join was prioritized over performance. </w:t>
      </w:r>
      <w:r w:rsidR="009813E8">
        <w:t xml:space="preserve">For real-time pollutant data, </w:t>
      </w:r>
      <w:r w:rsidR="00E769A1">
        <w:t xml:space="preserve">however, </w:t>
      </w:r>
      <w:r w:rsidR="009813E8">
        <w:t xml:space="preserve">the appropriate balance between accuracy and performance of processing the data depends on at least update interval, spatial accuracy and format (raster/vector) of the data. </w:t>
      </w:r>
      <w:r w:rsidR="006C6234">
        <w:t>In</w:t>
      </w:r>
      <w:r w:rsidR="00A62597">
        <w:t xml:space="preserve"> </w:t>
      </w:r>
      <w:r w:rsidR="00F83943">
        <w:t xml:space="preserve">the </w:t>
      </w:r>
      <w:r>
        <w:t>HOPE project,</w:t>
      </w:r>
      <w:r w:rsidR="000116C2">
        <w:t xml:space="preserve"> </w:t>
      </w:r>
      <w:r w:rsidR="001F37ED">
        <w:t>hourly</w:t>
      </w:r>
      <w:r w:rsidR="000116C2">
        <w:t xml:space="preserve"> pollutant data was </w:t>
      </w:r>
      <w:r w:rsidR="00F83943">
        <w:t>accessible</w:t>
      </w:r>
      <w:r w:rsidR="000116C2">
        <w:t xml:space="preserve"> in raster</w:t>
      </w:r>
      <w:r w:rsidR="001F37ED">
        <w:t xml:space="preserve"> format</w:t>
      </w:r>
      <w:r w:rsidR="001D628A">
        <w:t xml:space="preserve"> </w:t>
      </w:r>
      <w:r w:rsidR="00F83943">
        <w:t xml:space="preserve">via </w:t>
      </w:r>
      <w:r w:rsidR="001D628A">
        <w:t>an API</w:t>
      </w:r>
      <w:r w:rsidR="00374466">
        <w:t xml:space="preserve">. </w:t>
      </w:r>
      <w:r>
        <w:t xml:space="preserve">I </w:t>
      </w:r>
      <w:r w:rsidR="00A62597">
        <w:t xml:space="preserve">revised </w:t>
      </w:r>
      <w:r>
        <w:t xml:space="preserve">the spatial join </w:t>
      </w:r>
      <w:r w:rsidR="00A62597">
        <w:t xml:space="preserve">to use </w:t>
      </w:r>
      <w:r>
        <w:t>point sampling</w:t>
      </w:r>
      <w:r w:rsidR="00374466">
        <w:t xml:space="preserve">, which </w:t>
      </w:r>
      <w:r>
        <w:t>gave a performance boost of 2–3 orders of magnitude in processing time</w:t>
      </w:r>
      <w:r w:rsidR="0006609B">
        <w:t xml:space="preserve">, </w:t>
      </w:r>
      <w:r w:rsidR="00664DC1">
        <w:t>from 20–40 min</w:t>
      </w:r>
      <w:r w:rsidR="00B40667">
        <w:t>utes</w:t>
      </w:r>
      <w:r w:rsidR="00664DC1">
        <w:t xml:space="preserve"> to a few seconds</w:t>
      </w:r>
      <w:r>
        <w:t xml:space="preserve">. </w:t>
      </w:r>
    </w:p>
    <w:p w14:paraId="44278D81" w14:textId="77777777"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eb map application and communicates with the routing service with asynchronous </w:t>
      </w:r>
      <w:r>
        <w:lastRenderedPageBreak/>
        <w:t xml:space="preserve">requests. Generally speaking, a 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5F04E2B2" w:rsidR="00812711" w:rsidRDefault="00E80F1C" w:rsidP="00E80F1C">
      <w:r>
        <w:t>The possible features of a green path routing application are ultimately bound to its technical implementation, including the programming environment and the used libraries. For a proof of concept route planner, as the one developed in this study, a relatively simple Python implementation of the routing analysis was adequate. However, when advanced features such as turning costs and traffic light penalties are needed, the limitations of existing graph libraries, such as NetworkX and igraph, may likely become obstacles. Thus, developing the quiet path route planner further probably requires either implementing a customized LCP application (i.e. not using existing graph-libraries) or extending an existing routing application with exposure-based routing features.</w:t>
      </w:r>
      <w:r w:rsidR="00497030">
        <w:t xml:space="preserve"> Another option would be to use one routing application </w:t>
      </w:r>
      <w:r w:rsidR="0051111B">
        <w:t xml:space="preserve">(e.g. OpenTripPlanner) </w:t>
      </w:r>
      <w:r w:rsidR="00497030">
        <w:t xml:space="preserve">for creating a street network graph and </w:t>
      </w:r>
      <w:r w:rsidR="00D94638">
        <w:t xml:space="preserve">then </w:t>
      </w:r>
      <w:r w:rsidR="00497030">
        <w:t xml:space="preserve">another </w:t>
      </w:r>
      <w:r w:rsidR="00060373">
        <w:t xml:space="preserve">for </w:t>
      </w:r>
      <w:r w:rsidR="00497030">
        <w:t>the implementation of the green path</w:t>
      </w:r>
      <w:r w:rsidR="003340AA">
        <w:t xml:space="preserve"> routing</w:t>
      </w:r>
      <w:r w:rsidR="00497030">
        <w:t xml:space="preserve"> functionalities.</w:t>
      </w:r>
      <w:r>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r w:rsidR="00497030">
        <w:t xml:space="preserve"> </w:t>
      </w:r>
    </w:p>
    <w:p w14:paraId="5138BF85" w14:textId="2DF84012" w:rsidR="00A90258" w:rsidRDefault="00947EE5" w:rsidP="00A90258">
      <w:pPr>
        <w:pStyle w:val="Heading2"/>
      </w:pPr>
      <w:bookmarkStart w:id="168" w:name="_Toc38738084"/>
      <w:r>
        <w:t>Usability</w:t>
      </w:r>
      <w:r w:rsidR="005B1073">
        <w:t xml:space="preserve"> of the quiet path routing application depends also on </w:t>
      </w:r>
      <w:r w:rsidR="008940DD">
        <w:t xml:space="preserve">the </w:t>
      </w:r>
      <w:r w:rsidR="005B1073">
        <w:t>quality of the shortest paths</w:t>
      </w:r>
      <w:bookmarkEnd w:id="168"/>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5C0EB82A"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220B2F" w:rsidRPr="00CC2F87">
        <w:t xml:space="preserve">Table </w:t>
      </w:r>
      <w:r w:rsidR="00220B2F">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lastRenderedPageBreak/>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05440691" w:rsidR="00621C16" w:rsidRPr="00CC2F87" w:rsidRDefault="002053DA" w:rsidP="00EE1ECB">
      <w:pPr>
        <w:pStyle w:val="TableCaption"/>
      </w:pPr>
      <w:bookmarkStart w:id="169" w:name="_Ref23670715"/>
      <w:bookmarkStart w:id="170" w:name="_Toc38709005"/>
      <w:r w:rsidRPr="00CC2F87">
        <w:t xml:space="preserve">Table </w:t>
      </w:r>
      <w:r w:rsidRPr="00CC2F87">
        <w:fldChar w:fldCharType="begin"/>
      </w:r>
      <w:r w:rsidRPr="00CC2F87">
        <w:instrText xml:space="preserve"> SEQ Table \* ARABIC </w:instrText>
      </w:r>
      <w:r w:rsidRPr="00CC2F87">
        <w:fldChar w:fldCharType="separate"/>
      </w:r>
      <w:r w:rsidR="00220B2F">
        <w:rPr>
          <w:noProof/>
        </w:rPr>
        <w:t>14</w:t>
      </w:r>
      <w:r w:rsidRPr="00CC2F87">
        <w:fldChar w:fldCharType="end"/>
      </w:r>
      <w:bookmarkEnd w:id="169"/>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71"/>
      <w:r w:rsidR="00350147" w:rsidRPr="00CC2F87">
        <w:t>3122</w:t>
      </w:r>
      <w:r w:rsidR="00EC2E21" w:rsidRPr="00CC2F87">
        <w:t>8</w:t>
      </w:r>
      <w:commentRangeEnd w:id="171"/>
      <w:r w:rsidR="00EC2E21" w:rsidRPr="00CC2F87">
        <w:rPr>
          <w:rStyle w:val="CommentReference"/>
          <w:iCs w:val="0"/>
          <w:color w:val="auto"/>
        </w:rPr>
        <w:commentReference w:id="171"/>
      </w:r>
      <w:r w:rsidR="00085389" w:rsidRPr="00CC2F87">
        <w:t>)</w:t>
      </w:r>
      <w:r w:rsidRPr="00CC2F87">
        <w:t>.</w:t>
      </w:r>
      <w:bookmarkEnd w:id="170"/>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380076D1" w14:textId="77777777" w:rsidR="00220B2F" w:rsidRDefault="00105A12" w:rsidP="00FC6533">
      <w:pPr>
        <w:keepNext/>
        <w:spacing w:before="360" w:after="0"/>
      </w:pPr>
      <w:r>
        <w:lastRenderedPageBreak/>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p>
    <w:p w14:paraId="2FC4A30D" w14:textId="63AD8361" w:rsidR="006F1E36" w:rsidRDefault="00220B2F" w:rsidP="00E23A20">
      <w:pPr>
        <w:pStyle w:val="ListParagraph"/>
        <w:numPr>
          <w:ilvl w:val="0"/>
          <w:numId w:val="10"/>
        </w:numPr>
      </w:pPr>
      <w:r w:rsidRPr="003E6F61">
        <w:rPr>
          <w:b/>
          <w:bCs/>
        </w:rPr>
        <w:t xml:space="preserve">Figure </w:t>
      </w:r>
      <w:r>
        <w:rPr>
          <w:b/>
          <w:bCs/>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064CB50D"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20B2F" w:rsidRPr="003E6F61">
        <w:rPr>
          <w:b/>
          <w:bCs/>
        </w:rPr>
        <w:t xml:space="preserve">Table </w:t>
      </w:r>
      <w:r w:rsidR="00220B2F">
        <w:rPr>
          <w:b/>
          <w:bCs/>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0D7B95E0"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220B2F" w:rsidRPr="003E6F61">
        <w:rPr>
          <w:b/>
          <w:bCs/>
        </w:rPr>
        <w:t xml:space="preserve">Figure </w:t>
      </w:r>
      <w:r w:rsidR="00220B2F">
        <w:rPr>
          <w:b/>
          <w:bCs/>
          <w:noProof/>
        </w:rPr>
        <w:t>39</w:t>
      </w:r>
      <w:r w:rsidR="003D2EE7">
        <w:fldChar w:fldCharType="end"/>
      </w:r>
      <w:r w:rsidR="003D2EE7">
        <w:t>)</w:t>
      </w:r>
      <w:r w:rsidR="00CC4932">
        <w:t>.</w:t>
      </w:r>
      <w:r w:rsidR="001E0B71">
        <w:t xml:space="preserve"> </w:t>
      </w:r>
    </w:p>
    <w:p w14:paraId="53CB8A57" w14:textId="0FA74F15" w:rsidR="00EE1ECB" w:rsidRPr="00CC2F87" w:rsidRDefault="00EE1ECB" w:rsidP="00EE1ECB">
      <w:pPr>
        <w:pStyle w:val="TableCaption"/>
      </w:pPr>
      <w:bookmarkStart w:id="172" w:name="_Ref23696639"/>
      <w:bookmarkStart w:id="173" w:name="_Toc38709006"/>
      <w:r w:rsidRPr="003E6F61">
        <w:rPr>
          <w:b/>
          <w:bCs/>
        </w:rPr>
        <w:t xml:space="preserve">Table </w:t>
      </w:r>
      <w:r w:rsidRPr="003E6F61">
        <w:rPr>
          <w:b/>
          <w:bCs/>
        </w:rPr>
        <w:fldChar w:fldCharType="begin"/>
      </w:r>
      <w:r w:rsidRPr="003E6F61">
        <w:rPr>
          <w:b/>
          <w:bCs/>
        </w:rPr>
        <w:instrText xml:space="preserve"> SEQ Table \* ARABIC </w:instrText>
      </w:r>
      <w:r w:rsidRPr="003E6F61">
        <w:rPr>
          <w:b/>
          <w:bCs/>
        </w:rPr>
        <w:fldChar w:fldCharType="separate"/>
      </w:r>
      <w:r w:rsidR="00220B2F">
        <w:rPr>
          <w:b/>
          <w:bCs/>
          <w:noProof/>
        </w:rPr>
        <w:t>15</w:t>
      </w:r>
      <w:r w:rsidRPr="003E6F61">
        <w:rPr>
          <w:b/>
          <w:bCs/>
        </w:rPr>
        <w:fldChar w:fldCharType="end"/>
      </w:r>
      <w:bookmarkEnd w:id="172"/>
      <w:r w:rsidRPr="003E6F61">
        <w:rPr>
          <w:b/>
          <w:bCs/>
        </w:rPr>
        <w:t>.</w:t>
      </w:r>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4"/>
      <w:r w:rsidRPr="00CC2F87">
        <w:t>reference paths</w:t>
      </w:r>
      <w:commentRangeEnd w:id="174"/>
      <w:r w:rsidR="00260041">
        <w:rPr>
          <w:rStyle w:val="CommentReference"/>
          <w:iCs w:val="0"/>
          <w:color w:val="auto"/>
        </w:rPr>
        <w:commentReference w:id="174"/>
      </w:r>
      <w:r w:rsidRPr="00CC2F87">
        <w:t>.</w:t>
      </w:r>
      <w:bookmarkEnd w:id="173"/>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lastRenderedPageBreak/>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5" w:name="_Ref38100635"/>
    </w:p>
    <w:p w14:paraId="16AEA3D9" w14:textId="292593F7" w:rsidR="006B69F6" w:rsidRPr="00F84EA6" w:rsidRDefault="006B69F6" w:rsidP="00F84EA6">
      <w:pPr>
        <w:pStyle w:val="Caption"/>
      </w:pPr>
      <w:bookmarkStart w:id="176" w:name="_Toc38708990"/>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220B2F">
        <w:rPr>
          <w:b/>
          <w:bCs/>
          <w:noProof/>
        </w:rPr>
        <w:t>38</w:t>
      </w:r>
      <w:r w:rsidRPr="003E6F61">
        <w:rPr>
          <w:b/>
          <w:bCs/>
        </w:rPr>
        <w:fldChar w:fldCharType="end"/>
      </w:r>
      <w:bookmarkEnd w:id="175"/>
      <w:r w:rsidRPr="003E6F61">
        <w:rPr>
          <w:b/>
          <w:bCs/>
        </w:rPr>
        <w:t>.</w:t>
      </w:r>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6"/>
    </w:p>
    <w:p w14:paraId="6D1DA5DD" w14:textId="77777777" w:rsidR="00407169" w:rsidRDefault="00407169" w:rsidP="00407169">
      <w:pPr>
        <w:keepNext/>
        <w:spacing w:before="360" w:after="0"/>
      </w:pPr>
      <w:r>
        <w:rPr>
          <w:noProof/>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4C3AA46" w:rsidR="00407169" w:rsidRDefault="00407169" w:rsidP="002D7FCC">
      <w:pPr>
        <w:pStyle w:val="Caption"/>
        <w:jc w:val="both"/>
      </w:pPr>
      <w:bookmarkStart w:id="177" w:name="_Ref38100643"/>
      <w:bookmarkStart w:id="178" w:name="_Toc38708991"/>
      <w:r w:rsidRPr="003E6F61">
        <w:rPr>
          <w:b/>
          <w:bCs/>
        </w:rPr>
        <w:t xml:space="preserve">Figure </w:t>
      </w:r>
      <w:r w:rsidRPr="003E6F61">
        <w:rPr>
          <w:b/>
          <w:bCs/>
        </w:rPr>
        <w:fldChar w:fldCharType="begin"/>
      </w:r>
      <w:r w:rsidRPr="003E6F61">
        <w:rPr>
          <w:b/>
          <w:bCs/>
        </w:rPr>
        <w:instrText xml:space="preserve"> SEQ Figure \* ARABIC </w:instrText>
      </w:r>
      <w:r w:rsidRPr="003E6F61">
        <w:rPr>
          <w:b/>
          <w:bCs/>
        </w:rPr>
        <w:fldChar w:fldCharType="separate"/>
      </w:r>
      <w:r w:rsidR="00220B2F">
        <w:rPr>
          <w:b/>
          <w:bCs/>
          <w:noProof/>
        </w:rPr>
        <w:t>39</w:t>
      </w:r>
      <w:r w:rsidRPr="003E6F61">
        <w:rPr>
          <w:b/>
          <w:bCs/>
        </w:rPr>
        <w:fldChar w:fldCharType="end"/>
      </w:r>
      <w:bookmarkEnd w:id="177"/>
      <w:r w:rsidRPr="003E6F61">
        <w:rPr>
          <w:b/>
          <w:bCs/>
        </w:rPr>
        <w:t>.</w:t>
      </w:r>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8"/>
      <w:r w:rsidR="00AF007D">
        <w:t xml:space="preserve"> </w:t>
      </w:r>
    </w:p>
    <w:p w14:paraId="4329798D" w14:textId="2819EB6A"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220B2F" w:rsidRPr="00CC2F87">
        <w:t xml:space="preserve">Table </w:t>
      </w:r>
      <w:r w:rsidR="00220B2F">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9" w:name="_Toc38738085"/>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9"/>
    </w:p>
    <w:p w14:paraId="08036EE8" w14:textId="1FD54513"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5309F0">
        <w:t>3</w:t>
      </w:r>
      <w:r w:rsidR="00890ABD">
        <w:t>.</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w:t>
      </w:r>
      <w:r w:rsidR="00504516">
        <w:lastRenderedPageBreak/>
        <w:t>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0D0C6A3F"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3054A191" w14:textId="413BA8A9" w:rsidR="00A270CF" w:rsidRDefault="00A270CF" w:rsidP="00581792">
      <w:r>
        <w:t xml:space="preserve">Large-scale assessment of pedestrians’ exposure </w:t>
      </w:r>
      <w:r w:rsidR="002849E5">
        <w:t xml:space="preserve">to traffic noise </w:t>
      </w:r>
      <w:r>
        <w:t xml:space="preserve">could be applied in planning actions for mitigating negative health effects of noise. </w:t>
      </w:r>
      <w:r w:rsidR="00443CF7">
        <w:t xml:space="preserve">The highest demand for better noise control could be identified by comparing modelled utilization rates and noise levels of different street segments, as demonstrated in </w:t>
      </w:r>
      <w:r w:rsidR="00443CF7" w:rsidRPr="00FE7D72">
        <w:fldChar w:fldCharType="begin"/>
      </w:r>
      <w:r w:rsidR="00443CF7" w:rsidRPr="00FE7D72">
        <w:instrText xml:space="preserve"> REF _Ref38707780 \h  \* MERGEFORMAT </w:instrText>
      </w:r>
      <w:r w:rsidR="00443CF7" w:rsidRPr="00FE7D72">
        <w:fldChar w:fldCharType="separate"/>
      </w:r>
      <w:r w:rsidR="00220B2F" w:rsidRPr="00220B2F">
        <w:t xml:space="preserve">Appendix </w:t>
      </w:r>
      <w:r w:rsidR="00220B2F" w:rsidRPr="00220B2F">
        <w:rPr>
          <w:noProof/>
        </w:rPr>
        <w:t>5</w:t>
      </w:r>
      <w:r w:rsidR="00443CF7" w:rsidRPr="00FE7D72">
        <w:fldChar w:fldCharType="end"/>
      </w:r>
      <w:r w:rsidR="00443CF7" w:rsidRPr="00FE7D72">
        <w:t>.</w:t>
      </w:r>
      <w:r w:rsidR="00443CF7">
        <w:t xml:space="preserve"> </w:t>
      </w:r>
      <w:r w:rsidR="00AF5409">
        <w:t xml:space="preserve">However, more advanced </w:t>
      </w:r>
      <w:r w:rsidR="00F5061E">
        <w:t>analysis</w:t>
      </w:r>
      <w:r w:rsidR="00AF5409">
        <w:t xml:space="preserve"> </w:t>
      </w:r>
      <w:r w:rsidR="00E7644C">
        <w:t xml:space="preserve">and data </w:t>
      </w:r>
      <w:r w:rsidR="00F5061E">
        <w:t xml:space="preserve">of mobility </w:t>
      </w:r>
      <w:r w:rsidR="00AF5409">
        <w:t>would be needed</w:t>
      </w:r>
      <w:r w:rsidR="00E7644C">
        <w:t xml:space="preserve"> to model more probable paths of pedestrians</w:t>
      </w:r>
      <w:r w:rsidR="00212DD7">
        <w:t>.</w:t>
      </w:r>
      <w:r w:rsidR="003B7449">
        <w:t xml:space="preserve"> </w:t>
      </w:r>
      <w:r w:rsidR="00E7644C">
        <w:t xml:space="preserve">At least, </w:t>
      </w:r>
      <w:r w:rsidR="00AF5409">
        <w:t xml:space="preserve">availability </w:t>
      </w:r>
      <w:r w:rsidR="003B7449">
        <w:t xml:space="preserve">and quality </w:t>
      </w:r>
      <w:r w:rsidR="00AF5409">
        <w:t>of alternative paths in different areas</w:t>
      </w:r>
      <w:r w:rsidR="00E7644C">
        <w:t xml:space="preserve"> should be considered</w:t>
      </w:r>
      <w:r w:rsidR="00AF5409">
        <w:t xml:space="preserve">. </w:t>
      </w:r>
      <w:r w:rsidR="00257CD9">
        <w:t>This</w:t>
      </w:r>
      <w:r w:rsidR="00082887">
        <w:t xml:space="preserve"> </w:t>
      </w:r>
      <w:r w:rsidR="001F10CE">
        <w:t>issue</w:t>
      </w:r>
      <w:r w:rsidR="00257CD9">
        <w:t xml:space="preserve"> is </w:t>
      </w:r>
      <w:r w:rsidR="00082887">
        <w:t xml:space="preserve">discussed further in </w:t>
      </w:r>
      <w:r w:rsidR="0028091D">
        <w:t>the next chapter</w:t>
      </w:r>
      <w:r w:rsidR="00082887">
        <w:t xml:space="preserve"> </w:t>
      </w:r>
      <w:r w:rsidR="0028091D">
        <w:t>(</w:t>
      </w:r>
      <w:r w:rsidR="00082887">
        <w:t>5.7</w:t>
      </w:r>
      <w:r w:rsidR="0028091D">
        <w:t>)</w:t>
      </w:r>
      <w:r w:rsidR="00082887">
        <w:t>.</w:t>
      </w:r>
      <w:r w:rsidR="002D3457">
        <w:t xml:space="preserve"> </w:t>
      </w:r>
    </w:p>
    <w:p w14:paraId="5AE7A92A" w14:textId="5C79B8A5" w:rsidR="00686C20" w:rsidRDefault="00686C20" w:rsidP="00686C20">
      <w:pPr>
        <w:pStyle w:val="Heading2"/>
      </w:pPr>
      <w:bookmarkStart w:id="180" w:name="_Toc38738086"/>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80"/>
    </w:p>
    <w:p w14:paraId="636D4688" w14:textId="50C070C4"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3DD8FD51"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lastRenderedPageBreak/>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5A47C6C4"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w:t>
      </w:r>
      <w:r w:rsidR="00CC76A4">
        <w:t>indices</w:t>
      </w:r>
      <w:r w:rsidR="003526BC">
        <w:t>.</w:t>
      </w:r>
      <w:r w:rsidR="00136393">
        <w:t xml:space="preserve"> </w:t>
      </w:r>
    </w:p>
    <w:p w14:paraId="6C0FC8E4" w14:textId="4A844B29"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for </w:t>
      </w:r>
      <w:r w:rsidR="000C38F7">
        <w:t xml:space="preserve">at least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1FE576B3" w14:textId="24A8DD2B" w:rsidR="007D2D5E" w:rsidRDefault="007D2D5E" w:rsidP="002A6C9E">
      <w:pPr>
        <w:pStyle w:val="Heading2"/>
      </w:pPr>
      <w:bookmarkStart w:id="181" w:name="_Toc38738087"/>
      <w:r>
        <w:t xml:space="preserve">Uncertainties in </w:t>
      </w:r>
      <w:r w:rsidR="0073004A">
        <w:t>exposure-response</w:t>
      </w:r>
      <w:r>
        <w:t xml:space="preserve"> relationship</w:t>
      </w:r>
      <w:r w:rsidR="0073004A">
        <w:t>s</w:t>
      </w:r>
      <w:r>
        <w:t xml:space="preserve"> challenge the environmental impedance function</w:t>
      </w:r>
      <w:bookmarkEnd w:id="181"/>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w:t>
      </w:r>
      <w:r w:rsidR="00E32D6B">
        <w:lastRenderedPageBreak/>
        <w:t xml:space="preserve">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54E01CF4"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xml:space="preserve">– loudness relationship were not investigated more </w:t>
      </w:r>
      <w:r w:rsidR="00E41E5C" w:rsidRPr="00E41E5C">
        <w:t>thoroughly</w:t>
      </w:r>
      <w:r w:rsidR="009020D7">
        <w:t>.</w:t>
      </w:r>
      <w:r w:rsidR="00C476ED">
        <w:t xml:space="preserve"> </w:t>
      </w:r>
    </w:p>
    <w:p w14:paraId="39577EB1" w14:textId="6A854FEE"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20B2F">
        <w:t xml:space="preserve">Figure </w:t>
      </w:r>
      <w:r w:rsidR="00220B2F">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E42E7D">
        <w:t>by</w:t>
      </w:r>
      <w:r w:rsidR="00785B8E">
        <w:t xml:space="preserve"> the two functions.</w:t>
      </w:r>
      <w:r w:rsidR="007D61FA">
        <w:t xml:space="preserve"> </w:t>
      </w:r>
    </w:p>
    <w:p w14:paraId="6F4920A4" w14:textId="485AEA81"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w:t>
      </w:r>
      <w:r w:rsidR="003D1022">
        <w:lastRenderedPageBreak/>
        <w:t xml:space="preserve">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is clearly</w:t>
      </w:r>
      <w:r w:rsidR="006D29FA">
        <w:t xml:space="preserve"> </w:t>
      </w:r>
      <w:r w:rsidR="00144D99">
        <w:t>a</w:t>
      </w:r>
      <w:r w:rsidR="006D29FA">
        <w:t xml:space="preserve"> </w:t>
      </w:r>
      <w:r w:rsidR="00144D99">
        <w:t>decisive</w:t>
      </w:r>
      <w:r w:rsidR="006D29FA">
        <w:t xml:space="preserve"> component of the EIF</w:t>
      </w:r>
      <w:r w:rsidR="00106409">
        <w:t>.</w:t>
      </w:r>
      <w:r w:rsidR="00AC6292">
        <w:t xml:space="preserve"> </w:t>
      </w:r>
    </w:p>
    <w:p w14:paraId="3BC9FDA5" w14:textId="334618C8" w:rsidR="005D7711" w:rsidRPr="00CC2F87" w:rsidRDefault="00192243" w:rsidP="005D7711">
      <w:pPr>
        <w:pStyle w:val="Heading2"/>
      </w:pPr>
      <w:bookmarkStart w:id="182" w:name="_Toc38738088"/>
      <w:r>
        <w:t xml:space="preserve">Exposure-based </w:t>
      </w:r>
      <w:r w:rsidR="00A41C09">
        <w:t>routing</w:t>
      </w:r>
      <w:r w:rsidR="005D7711" w:rsidRPr="00CC2F87">
        <w:t xml:space="preserve"> should be developed </w:t>
      </w:r>
      <w:r w:rsidR="00726203" w:rsidRPr="00CC2F87">
        <w:t>as a concept to</w:t>
      </w:r>
      <w:r w:rsidR="00DC727C">
        <w:t xml:space="preserve"> simultaneously</w:t>
      </w:r>
      <w:r w:rsidR="00726203" w:rsidRPr="00CC2F87">
        <w:t xml:space="preserve"> </w:t>
      </w:r>
      <w:r w:rsidR="00BF1AD7">
        <w:t>consider</w:t>
      </w:r>
      <w:r w:rsidR="00726203" w:rsidRPr="00CC2F87">
        <w:t xml:space="preserve"> multiple </w:t>
      </w:r>
      <w:r w:rsidR="00DC727C">
        <w:t>exposures</w:t>
      </w:r>
      <w:bookmarkEnd w:id="182"/>
    </w:p>
    <w:p w14:paraId="3882A062" w14:textId="0EEFE3CC"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1) health effects of different kinds of noise </w:t>
      </w:r>
      <w:r w:rsidR="00F3688A">
        <w:t xml:space="preserve">can </w:t>
      </w:r>
      <w:r>
        <w:t>vary</w:t>
      </w:r>
      <w:r w:rsidR="00847CB6">
        <w:t xml:space="preserve"> (</w:t>
      </w:r>
      <w:proofErr w:type="spellStart"/>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w:t>
      </w:r>
      <w:proofErr w:type="spellEnd"/>
      <w:r w:rsidR="00847CB6">
        <w:rPr>
          <w:noProof/>
        </w:rPr>
        <w:t xml:space="preserve"> et al. 2017)</w:t>
      </w:r>
      <w:r w:rsidR="00847CB6">
        <w:fldChar w:fldCharType="end"/>
      </w:r>
      <w:r w:rsidR="00847CB6">
        <w:t xml:space="preserve">, </w:t>
      </w:r>
      <w:r>
        <w:t xml:space="preserve"> and 2)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5A5A8086" w:rsidR="002E2AC6" w:rsidRDefault="002E2AC6" w:rsidP="002E2AC6">
      <w:r>
        <w:t xml:space="preserve">It can be said that the decision of assessing dynamic exposure to only </w:t>
      </w:r>
      <w:r w:rsidR="005D7571">
        <w:t xml:space="preserve">vehicular </w:t>
      </w:r>
      <w:r>
        <w:t xml:space="preserve">traffic noise was appropriat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91059C">
        <w:t xml:space="preserve">Considering </w:t>
      </w:r>
      <w:r>
        <w:t xml:space="preserve">the findings by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fldChar w:fldCharType="end"/>
      </w:r>
      <w:r>
        <w:t xml:space="preserve">, one promising way to incorporate </w:t>
      </w:r>
      <w:r w:rsidR="002B74D3">
        <w:t xml:space="preserve">multiple </w:t>
      </w:r>
      <w:r>
        <w:t xml:space="preserve">noise sources in </w:t>
      </w:r>
      <w:r w:rsidR="002B74D3">
        <w:t xml:space="preserve">a single </w:t>
      </w:r>
      <w:r>
        <w:t>EIF would be to use the concept of dominant noise source</w:t>
      </w:r>
      <w:r w:rsidR="00A50500">
        <w:t xml:space="preserve"> </w:t>
      </w:r>
      <w:r w:rsidR="00605047">
        <w:t>–</w:t>
      </w:r>
      <w:r>
        <w:t xml:space="preserve"> </w:t>
      </w:r>
      <w:r w:rsidR="00605047">
        <w:t xml:space="preserve">as </w:t>
      </w:r>
      <w:r>
        <w:t>“…</w:t>
      </w:r>
      <w:r w:rsidRPr="006759B9">
        <w:t>results point to the importance of the dominant source in terms of annoyance</w:t>
      </w:r>
      <w:r>
        <w:t xml:space="preserve">”. </w:t>
      </w:r>
      <w:r w:rsidR="008F6BBA">
        <w:t>Caution</w:t>
      </w:r>
      <w:r>
        <w:t xml:space="preserve"> should be paid on deciding whether different weightings should be used for different noise sources based on their different effects on annoyance. </w:t>
      </w:r>
      <w:r w:rsidR="008E545B">
        <w:t xml:space="preserve">Yet, </w:t>
      </w:r>
      <w:r w:rsidR="003C3166">
        <w:t>given</w:t>
      </w:r>
      <w:r w:rsidR="008E545B">
        <w:t xml:space="preserve"> the lack of information of ERRs of different noise sources, </w:t>
      </w:r>
      <w:r>
        <w:t xml:space="preserve">the most </w:t>
      </w:r>
      <w:r w:rsidR="004259FE">
        <w:t xml:space="preserve">realistic </w:t>
      </w:r>
      <w:r>
        <w:t xml:space="preserve">way </w:t>
      </w:r>
      <w:r w:rsidR="00E60D43">
        <w:t xml:space="preserve">of </w:t>
      </w:r>
      <w:r>
        <w:t xml:space="preserve">determining the dominant noise source may be to </w:t>
      </w:r>
      <w:r w:rsidR="008A7DEA">
        <w:t xml:space="preserve">simply </w:t>
      </w:r>
      <w:r>
        <w:t xml:space="preserve">use the maximum </w:t>
      </w:r>
      <w:r w:rsidR="0010523A">
        <w:t xml:space="preserve">SPL </w:t>
      </w:r>
      <w:r>
        <w:t xml:space="preserve">among the different noise sources. </w:t>
      </w:r>
      <w:r w:rsidR="00E96453">
        <w:t xml:space="preserve">Using dominant noise source </w:t>
      </w:r>
      <w:r>
        <w:t xml:space="preserve">would match the </w:t>
      </w:r>
      <w:r w:rsidR="00007598">
        <w:t xml:space="preserve">composition of many </w:t>
      </w:r>
      <w:r>
        <w:t xml:space="preserve">air quality </w:t>
      </w:r>
      <w:r w:rsidR="00CC76A4">
        <w:t>indices</w:t>
      </w:r>
      <w:r>
        <w:t xml:space="preserve"> (AQI)</w:t>
      </w:r>
      <w:r w:rsidR="002067F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77777777" w:rsidR="00F459FB" w:rsidRDefault="00F73BFA" w:rsidP="00133BD7">
      <w:r>
        <w:t xml:space="preserve">While combining different noise sources together has its own challenges, then another level of complexity to exposure-based routing is introduced by considering exposures to </w:t>
      </w:r>
      <w:r w:rsidR="00740864">
        <w:t xml:space="preserve">multiple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w:t>
      </w:r>
      <w:r w:rsidR="00664FE5">
        <w:t xml:space="preserve">demonstrated </w:t>
      </w:r>
      <w:r w:rsidR="00B43B33">
        <w:t xml:space="preserve">in 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550366">
        <w:t>calculat</w:t>
      </w:r>
      <w:r w:rsidR="00773A65">
        <w:t xml:space="preserve">e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w:t>
      </w:r>
      <w:r w:rsidR="00494F23">
        <w:lastRenderedPageBreak/>
        <w:t xml:space="preserve">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71C92">
        <w:t xml:space="preserve">quality </w:t>
      </w:r>
      <w:r w:rsidR="00212F99">
        <w:t xml:space="preserve">set to half as important as </w:t>
      </w:r>
      <w:r w:rsidR="00571C92">
        <w:t>quietness</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model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366FCE">
        <w:t xml:space="preserve">Furthermore, </w:t>
      </w:r>
      <w:r w:rsidR="005B14BE">
        <w:t xml:space="preserve">also personal differences in responses to </w:t>
      </w:r>
      <w:r w:rsidR="00431DAD">
        <w:t xml:space="preserve">different </w:t>
      </w:r>
      <w:r w:rsidR="005B14BE">
        <w:t>pollutants</w:t>
      </w:r>
      <w:r w:rsidR="00366FCE">
        <w:t xml:space="preserve"> are likely to play a key role in the composite environmental impedance</w:t>
      </w:r>
      <w:r w:rsidR="005B14BE">
        <w:t xml:space="preserve">. </w:t>
      </w:r>
    </w:p>
    <w:p w14:paraId="484DD917" w14:textId="0B42F951"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6360EF">
        <w:t xml:space="preserve">of the </w:t>
      </w:r>
      <w:r w:rsidR="00314339">
        <w:t xml:space="preserve">EIFs </w:t>
      </w:r>
      <w:r w:rsidR="000A7AB4">
        <w:t xml:space="preserve">of 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B8682B">
        <w:t xml:space="preserve">applies the somewhat same formula </w:t>
      </w:r>
      <w:r w:rsidR="0078161E">
        <w:t xml:space="preserve">that </w:t>
      </w:r>
      <w:r w:rsidR="001459B0">
        <w:t xml:space="preserve">was </w:t>
      </w:r>
      <w:r w:rsidR="00B8682B">
        <w:t xml:space="preserve">defined </w:t>
      </w:r>
      <w:r w:rsidR="00224834">
        <w:t xml:space="preserve">in this study </w:t>
      </w:r>
      <w:r w:rsidR="0078161E">
        <w:t>for</w:t>
      </w:r>
      <w:r w:rsidR="003569B9">
        <w:t xml:space="preserve"> </w:t>
      </w:r>
      <w:r w:rsidR="00224834">
        <w:t xml:space="preserve">calculat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p>
    <w:p w14:paraId="0E3AC705" w14:textId="4622531D"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254920">
        <w:t xml:space="preserve"> or cycl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w:t>
      </w:r>
      <w:r w:rsidR="00070E09">
        <w:t xml:space="preserve">acknowledged </w:t>
      </w:r>
      <w:r w:rsidR="001701E3">
        <w:t xml:space="preserve">that </w:t>
      </w:r>
      <w:r w:rsidR="005C7F6A">
        <w:t xml:space="preserve">minimizing the net negative health effect </w:t>
      </w:r>
      <w:r w:rsidR="00D36D2B">
        <w:t xml:space="preserve">does not </w:t>
      </w:r>
      <w:r w:rsidR="005E1DBB">
        <w:t xml:space="preserve">necessarily </w:t>
      </w:r>
      <w:r w:rsidR="00D36D2B">
        <w:t xml:space="preserve">mean </w:t>
      </w:r>
      <w:r w:rsidR="001701E3">
        <w:t xml:space="preserve">the same thing as maximizing the net positive health effects, as the latter would probably </w:t>
      </w:r>
      <w:r w:rsidR="00682100">
        <w:t xml:space="preserve">mean </w:t>
      </w:r>
      <w:r w:rsidR="001701E3">
        <w:t xml:space="preserve">routing considerably longer </w:t>
      </w:r>
      <w:r w:rsidR="00B825AA">
        <w:t>routes</w:t>
      </w:r>
      <w:r w:rsidR="001701E3">
        <w:t xml:space="preserve">. </w:t>
      </w:r>
      <w:r w:rsidR="0003031E">
        <w:t xml:space="preserve">The tricky question remains unanswered: </w:t>
      </w:r>
      <w:r w:rsidR="0099294B">
        <w:t xml:space="preserve">what is the trade-off by which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151C74">
        <w:t>of active transport modes</w:t>
      </w:r>
      <w:r w:rsidR="00DC69B4">
        <w:t>?</w:t>
      </w:r>
      <w:r w:rsidR="00762008">
        <w:t xml:space="preserve"> </w:t>
      </w:r>
    </w:p>
    <w:p w14:paraId="4090B165" w14:textId="42BEDB0A" w:rsidR="00762194" w:rsidRPr="00CC2F87" w:rsidRDefault="00451292" w:rsidP="00C42923">
      <w:r>
        <w:t xml:space="preserve">In order to </w:t>
      </w:r>
      <w:r w:rsidR="001A7A4C">
        <w:t xml:space="preserve">find </w:t>
      </w:r>
      <w:r w:rsidR="00830789">
        <w:t>the healthiest paths</w:t>
      </w:r>
      <w:r w:rsidR="00762008">
        <w:t xml:space="preserve">, also </w:t>
      </w:r>
      <w:r w:rsidR="009C53D3">
        <w:t xml:space="preserve">several </w:t>
      </w:r>
      <w:r w:rsidR="00762008">
        <w:t xml:space="preserve">positive environmental exposures </w:t>
      </w:r>
      <w:r>
        <w:t xml:space="preserve">should </w:t>
      </w:r>
      <w:r w:rsidR="0059187F">
        <w:t>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22471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22471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w:t>
      </w:r>
      <w:r>
        <w:rPr>
          <w:noProof/>
        </w:rPr>
        <w:t xml:space="preserve">e.g. </w:t>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22471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D125FB">
        <w:t xml:space="preserve"> </w:t>
      </w:r>
      <w:r>
        <w:t>in routing analysis have been demonstrated</w:t>
      </w:r>
      <w:r w:rsidR="0049716B">
        <w:t xml:space="preserve">. </w:t>
      </w:r>
      <w:r w:rsidR="002C4116">
        <w:t xml:space="preserve">When also positive exposures are incorporated in LCP analysis, </w:t>
      </w:r>
      <w:r w:rsidR="00255A4B">
        <w:t xml:space="preserve">the goal of pathfinding is </w:t>
      </w:r>
      <w:r w:rsidR="002C4116">
        <w:t xml:space="preserve">no longer just least-exposure path but rather </w:t>
      </w:r>
      <w:r w:rsidR="00AB4320">
        <w:t xml:space="preserve">the </w:t>
      </w:r>
      <w:r w:rsidR="002C4116">
        <w:t xml:space="preserve">most walkable or healthiest path.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w</w:t>
      </w:r>
      <w:r w:rsidR="00CE15E9">
        <w:t xml:space="preserve">hile the number of exposures increases and also positive exposures are included in LCP analysis, </w:t>
      </w:r>
      <w:r w:rsidR="00E74519">
        <w:t>applying</w:t>
      </w:r>
      <w:r w:rsidR="002B2068">
        <w:t xml:space="preserve"> </w:t>
      </w:r>
      <w:r w:rsidR="00CE15E9">
        <w:t xml:space="preserve">exposure based </w:t>
      </w:r>
      <w:r w:rsidR="002B2068">
        <w:t xml:space="preserve">composite </w:t>
      </w:r>
      <w:r w:rsidR="00CE15E9">
        <w:t xml:space="preserve">EIF </w:t>
      </w:r>
      <w:r w:rsidR="002B2068">
        <w:t xml:space="preserve">may become </w:t>
      </w:r>
      <w:r w:rsidR="002B2068">
        <w:lastRenderedPageBreak/>
        <w:t>insufficient approach</w:t>
      </w:r>
      <w:r w:rsidR="00CE15E9">
        <w:t xml:space="preserve">. </w:t>
      </w:r>
      <w:r w:rsidR="008021BF">
        <w:t>A</w:t>
      </w:r>
      <w:r w:rsidR="00776940">
        <w:t xml:space="preserve"> </w:t>
      </w:r>
      <w:r w:rsidR="008021BF">
        <w:t xml:space="preserve">variety </w:t>
      </w:r>
      <w:r w:rsidR="00776940">
        <w:t>of</w:t>
      </w:r>
      <w:r w:rsidR="003B1975">
        <w:t xml:space="preserve">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C36B0A">
        <w:t>when</w:t>
      </w:r>
      <w:r w:rsidR="009647E9">
        <w:t xml:space="preserve"> using </w:t>
      </w:r>
      <w:r w:rsidR="00834127">
        <w:t xml:space="preserve">more </w:t>
      </w:r>
      <w:r w:rsidR="009647E9">
        <w:t>complex routing criteria</w:t>
      </w:r>
      <w:r w:rsidR="00C36B0A">
        <w:t xml:space="preserve">. </w:t>
      </w:r>
      <w:r w:rsidR="00EA3A69">
        <w:br w:type="page"/>
      </w:r>
    </w:p>
    <w:p w14:paraId="01C167D3" w14:textId="70BDDC84" w:rsidR="00FE3FBC" w:rsidRPr="00FE3FBC" w:rsidRDefault="00775C43" w:rsidP="00FE3FBC">
      <w:pPr>
        <w:pStyle w:val="Heading1"/>
      </w:pPr>
      <w:bookmarkStart w:id="183" w:name="_Toc38738089"/>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 xml:space="preserve">Ahuja, R. K., </w:t>
      </w:r>
      <w:proofErr w:type="spellStart"/>
      <w:r w:rsidRPr="000B1A02">
        <w:t>Mehlhorn</w:t>
      </w:r>
      <w:proofErr w:type="spellEnd"/>
      <w:r w:rsidRPr="000B1A02">
        <w:t xml:space="preserve">, K., Orlin, J., &amp; </w:t>
      </w:r>
      <w:proofErr w:type="spellStart"/>
      <w:r w:rsidRPr="000B1A02">
        <w:t>Tarjan</w:t>
      </w:r>
      <w:proofErr w:type="spellEnd"/>
      <w:r w:rsidRPr="000B1A02">
        <w:t>, R. E. (1990). Faster algorithms for the shortest path problem. Journal of the ACM (JACM), 37(2), 213–223. https://doi.org/10.1145/77600.77615</w:t>
      </w:r>
    </w:p>
    <w:p w14:paraId="3997523C" w14:textId="77777777" w:rsidR="000B1A02" w:rsidRPr="000B1A02" w:rsidRDefault="000B1A02" w:rsidP="000B1A02">
      <w:pPr>
        <w:pStyle w:val="Bibliography"/>
      </w:pPr>
      <w:proofErr w:type="spellStart"/>
      <w:r w:rsidRPr="000B1A02">
        <w:t>Alam</w:t>
      </w:r>
      <w:proofErr w:type="spellEnd"/>
      <w:r w:rsidRPr="000B1A02">
        <w:t xml:space="preserve">, M. S., </w:t>
      </w:r>
      <w:proofErr w:type="spellStart"/>
      <w:r w:rsidRPr="000B1A02">
        <w:t>Perugu</w:t>
      </w:r>
      <w:proofErr w:type="spellEnd"/>
      <w:r w:rsidRPr="000B1A02">
        <w:t xml:space="preserve">, H., &amp; </w:t>
      </w:r>
      <w:proofErr w:type="spellStart"/>
      <w:r w:rsidRPr="000B1A02">
        <w:t>McNabola</w:t>
      </w:r>
      <w:proofErr w:type="spellEnd"/>
      <w:r w:rsidRPr="000B1A02">
        <w:t>,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proofErr w:type="spellStart"/>
      <w:r w:rsidRPr="000B1A02">
        <w:t>Apparicio</w:t>
      </w:r>
      <w:proofErr w:type="spellEnd"/>
      <w:r w:rsidRPr="000B1A02">
        <w:t xml:space="preserve">, P., Carrier, M., Gelb, J., </w:t>
      </w:r>
      <w:proofErr w:type="spellStart"/>
      <w:r w:rsidRPr="000B1A02">
        <w:t>Séguin</w:t>
      </w:r>
      <w:proofErr w:type="spellEnd"/>
      <w:r w:rsidRPr="000B1A02">
        <w:t xml:space="preserve">, A.-M., &amp; </w:t>
      </w:r>
      <w:proofErr w:type="spellStart"/>
      <w:r w:rsidRPr="000B1A02">
        <w:t>Kingham</w:t>
      </w:r>
      <w:proofErr w:type="spellEnd"/>
      <w:r w:rsidRPr="000B1A02">
        <w:t xml:space="preserve">, S. (2016). Cyclists’ exposure to air pollution and road traffic noise in central city </w:t>
      </w:r>
      <w:proofErr w:type="spellStart"/>
      <w:r w:rsidRPr="000B1A02">
        <w:t>neighbourhoods</w:t>
      </w:r>
      <w:proofErr w:type="spellEnd"/>
      <w:r w:rsidRPr="000B1A02">
        <w:t xml:space="preserve"> of Montreal. Journal of Transport Geography, 57, 63–69.</w:t>
      </w:r>
    </w:p>
    <w:p w14:paraId="4EF5A943" w14:textId="77777777" w:rsidR="000B1A02" w:rsidRPr="000B1A02" w:rsidRDefault="000B1A02" w:rsidP="000B1A02">
      <w:pPr>
        <w:pStyle w:val="Bibliography"/>
      </w:pPr>
      <w:proofErr w:type="spellStart"/>
      <w:r w:rsidRPr="000B1A02">
        <w:t>Babisch</w:t>
      </w:r>
      <w:proofErr w:type="spellEnd"/>
      <w:r w:rsidRPr="000B1A02">
        <w:t xml:space="preserve">, W., </w:t>
      </w:r>
      <w:proofErr w:type="spellStart"/>
      <w:r w:rsidRPr="000B1A02">
        <w:t>Beule</w:t>
      </w:r>
      <w:proofErr w:type="spellEnd"/>
      <w:r w:rsidRPr="000B1A02">
        <w:t xml:space="preserve">, B., </w:t>
      </w:r>
      <w:proofErr w:type="spellStart"/>
      <w:r w:rsidRPr="000B1A02">
        <w:t>Schust</w:t>
      </w:r>
      <w:proofErr w:type="spellEnd"/>
      <w:r w:rsidRPr="000B1A02">
        <w:t xml:space="preserve">, M., Kersten, N., &amp; </w:t>
      </w:r>
      <w:proofErr w:type="spellStart"/>
      <w:r w:rsidRPr="000B1A02">
        <w:t>Ising</w:t>
      </w:r>
      <w:proofErr w:type="spellEnd"/>
      <w:r w:rsidRPr="000B1A02">
        <w:t>,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1A486E4D" w:rsidR="006978DB" w:rsidRPr="006978DB" w:rsidRDefault="006978DB" w:rsidP="006978DB">
      <w:pPr>
        <w:pStyle w:val="Bibliography"/>
      </w:pPr>
      <w:r w:rsidRPr="006978DB">
        <w:t xml:space="preserve">Brandt, E., Kantele, S., &amp; </w:t>
      </w:r>
      <w:proofErr w:type="spellStart"/>
      <w:r w:rsidRPr="006978DB">
        <w:t>Räty</w:t>
      </w:r>
      <w:proofErr w:type="spellEnd"/>
      <w:r w:rsidRPr="006978DB">
        <w:t xml:space="preserve">, P. (2018). </w:t>
      </w:r>
      <w:proofErr w:type="spellStart"/>
      <w:r w:rsidRPr="006978DB">
        <w:t>Liikkumistottumukset</w:t>
      </w:r>
      <w:proofErr w:type="spellEnd"/>
      <w:r w:rsidRPr="006978DB">
        <w:t xml:space="preserve"> </w:t>
      </w:r>
      <w:proofErr w:type="spellStart"/>
      <w:r w:rsidRPr="006978DB">
        <w:t>Helsingin</w:t>
      </w:r>
      <w:proofErr w:type="spellEnd"/>
      <w:r w:rsidRPr="006978DB">
        <w:t xml:space="preserve"> </w:t>
      </w:r>
      <w:proofErr w:type="spellStart"/>
      <w:r w:rsidRPr="006978DB">
        <w:t>seudulla</w:t>
      </w:r>
      <w:proofErr w:type="spellEnd"/>
      <w:r w:rsidR="003434C5">
        <w:t xml:space="preserve"> 2018</w:t>
      </w:r>
      <w:r w:rsidRPr="006978DB">
        <w:t>. https://www.hsl.fi/sites/default/files/hsl_julkaisu_9_2019_netti.pdf (accessed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proofErr w:type="spellStart"/>
      <w:r w:rsidRPr="000B1A02">
        <w:t>Buliung</w:t>
      </w:r>
      <w:proofErr w:type="spellEnd"/>
      <w:r w:rsidRPr="000B1A02">
        <w:t>,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11ADB89B" w:rsidR="000B1A02" w:rsidRPr="000B1A02" w:rsidRDefault="000B1A02" w:rsidP="000B1A02">
      <w:pPr>
        <w:pStyle w:val="Bibliography"/>
      </w:pPr>
      <w:r w:rsidRPr="000B1A02">
        <w:t xml:space="preserve">City of Helsinki. (2020). </w:t>
      </w:r>
      <w:proofErr w:type="spellStart"/>
      <w:r w:rsidRPr="000B1A02">
        <w:t>Liikennetutkimus</w:t>
      </w:r>
      <w:proofErr w:type="spellEnd"/>
      <w:r w:rsidRPr="000B1A02">
        <w:t xml:space="preserve"> Ja -</w:t>
      </w:r>
      <w:proofErr w:type="spellStart"/>
      <w:r w:rsidRPr="000B1A02">
        <w:t>Tilastot</w:t>
      </w:r>
      <w:proofErr w:type="spellEnd"/>
      <w:r w:rsidRPr="000B1A02">
        <w:t>. https://www.hel.fi/helsinki/fi/kartat-ja-liikenne/kadut-ja-liikennesuunnittelu/tutkimus-ja-tilastot (accessed 4 April 2020)</w:t>
      </w:r>
    </w:p>
    <w:p w14:paraId="4161B722" w14:textId="77777777" w:rsidR="000B1A02" w:rsidRPr="000B1A02" w:rsidRDefault="000B1A02" w:rsidP="000B1A02">
      <w:pPr>
        <w:pStyle w:val="Bibliography"/>
      </w:pPr>
      <w:r w:rsidRPr="000B1A02">
        <w:t xml:space="preserve">Cole-Hunter, T., </w:t>
      </w:r>
      <w:proofErr w:type="spellStart"/>
      <w:r w:rsidRPr="000B1A02">
        <w:t>Morawska</w:t>
      </w:r>
      <w:proofErr w:type="spellEnd"/>
      <w:r w:rsidRPr="000B1A02">
        <w:t xml:space="preserve">, L., Stewart, I., Jayaratne, R., &amp; Solomon, C. (2012). Inhaled particle counts on bicycle commute routes of low and high proximity to </w:t>
      </w:r>
      <w:proofErr w:type="spellStart"/>
      <w:r w:rsidRPr="000B1A02">
        <w:t>motorised</w:t>
      </w:r>
      <w:proofErr w:type="spellEnd"/>
      <w:r w:rsidRPr="000B1A02">
        <w:t xml:space="preserve"> traffic. Atmospheric Environment, 61, 197–203. https://doi.org/10.1016/j.atmosenv.2012.06.041</w:t>
      </w:r>
    </w:p>
    <w:p w14:paraId="5CBB67A5" w14:textId="77777777" w:rsidR="000B1A02" w:rsidRPr="000B1A02" w:rsidRDefault="000B1A02" w:rsidP="000B1A02">
      <w:pPr>
        <w:pStyle w:val="Bibliography"/>
      </w:pPr>
      <w:proofErr w:type="spellStart"/>
      <w:r w:rsidRPr="000B1A02">
        <w:t>Csardi</w:t>
      </w:r>
      <w:proofErr w:type="spellEnd"/>
      <w:r w:rsidRPr="000B1A02">
        <w:t xml:space="preserve">, G., &amp; </w:t>
      </w:r>
      <w:proofErr w:type="spellStart"/>
      <w:r w:rsidRPr="000B1A02">
        <w:t>Nepusz</w:t>
      </w:r>
      <w:proofErr w:type="spellEnd"/>
      <w:r w:rsidRPr="000B1A02">
        <w:t xml:space="preserve">, T. (2006). The igraph software package for complex network research. </w:t>
      </w:r>
      <w:proofErr w:type="spellStart"/>
      <w:r w:rsidRPr="000B1A02">
        <w:t>InterJournal</w:t>
      </w:r>
      <w:proofErr w:type="spellEnd"/>
      <w:r w:rsidRPr="000B1A02">
        <w:t>, Complex Systems, 1695(5), 1–9.</w:t>
      </w:r>
    </w:p>
    <w:p w14:paraId="1C840C0C" w14:textId="0F42841C" w:rsidR="000B1A02" w:rsidRPr="000B1A02" w:rsidRDefault="000B1A02" w:rsidP="000B1A02">
      <w:pPr>
        <w:pStyle w:val="Bibliography"/>
      </w:pPr>
      <w:proofErr w:type="spellStart"/>
      <w:r w:rsidRPr="000B1A02">
        <w:t>Datakustik</w:t>
      </w:r>
      <w:proofErr w:type="spellEnd"/>
      <w:r w:rsidRPr="000B1A02">
        <w:t xml:space="preserve"> </w:t>
      </w:r>
      <w:proofErr w:type="spellStart"/>
      <w:r w:rsidRPr="000B1A02">
        <w:t>CadnaA</w:t>
      </w:r>
      <w:proofErr w:type="spellEnd"/>
      <w:r w:rsidRPr="000B1A02">
        <w:t xml:space="preserve"> 2017. (n.d.). https://www.datakustik.com/products/cadnaa/cadnaa/ (accessed 4 April 2020)</w:t>
      </w:r>
    </w:p>
    <w:p w14:paraId="10CED971" w14:textId="77777777" w:rsidR="000B1A02" w:rsidRPr="000B1A02" w:rsidRDefault="000B1A02" w:rsidP="000B1A02">
      <w:pPr>
        <w:pStyle w:val="Bibliography"/>
      </w:pPr>
      <w:r w:rsidRPr="000B1A02">
        <w:lastRenderedPageBreak/>
        <w:t xml:space="preserve">Davies, G., &amp; </w:t>
      </w:r>
      <w:proofErr w:type="spellStart"/>
      <w:r w:rsidRPr="000B1A02">
        <w:t>Whyatt</w:t>
      </w:r>
      <w:proofErr w:type="spellEnd"/>
      <w:r w:rsidRPr="000B1A02">
        <w: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 xml:space="preserve">Farkas, G. (2019). Hardware-Accelerating 2D Web Maps: A Case Study. </w:t>
      </w:r>
      <w:proofErr w:type="spellStart"/>
      <w:r w:rsidRPr="000B1A02">
        <w:t>Cartographica</w:t>
      </w:r>
      <w:proofErr w:type="spellEnd"/>
      <w:r w:rsidRPr="000B1A02">
        <w:t xml:space="preserve">: The International Journal for Geographic Information and </w:t>
      </w:r>
      <w:proofErr w:type="spellStart"/>
      <w:r w:rsidRPr="000B1A02">
        <w:t>Geovisualization</w:t>
      </w:r>
      <w:proofErr w:type="spellEnd"/>
      <w:r w:rsidRPr="000B1A02">
        <w:t>, 54(4), 245–260.</w:t>
      </w:r>
    </w:p>
    <w:p w14:paraId="15CEB04B" w14:textId="77777777" w:rsidR="000B1A02" w:rsidRPr="000B1A02" w:rsidRDefault="000B1A02" w:rsidP="000B1A02">
      <w:pPr>
        <w:pStyle w:val="Bibliography"/>
      </w:pPr>
      <w:proofErr w:type="spellStart"/>
      <w:r w:rsidRPr="000B1A02">
        <w:t>Gaffuri</w:t>
      </w:r>
      <w:proofErr w:type="spellEnd"/>
      <w:r w:rsidRPr="000B1A02">
        <w:t>, J. (2012). Toward web mapping with vector data. International Conference on Geographic Information Science, 87–101.</w:t>
      </w:r>
    </w:p>
    <w:p w14:paraId="354DF69A" w14:textId="77777777" w:rsidR="000B1A02" w:rsidRPr="000B1A02" w:rsidRDefault="000B1A02" w:rsidP="000B1A02">
      <w:pPr>
        <w:pStyle w:val="Bibliography"/>
      </w:pPr>
      <w:proofErr w:type="spellStart"/>
      <w:r w:rsidRPr="000B1A02">
        <w:t>Genuit</w:t>
      </w:r>
      <w:proofErr w:type="spellEnd"/>
      <w:r w:rsidRPr="000B1A02">
        <w: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proofErr w:type="spellStart"/>
      <w:r w:rsidRPr="000B1A02">
        <w:t>Guski</w:t>
      </w:r>
      <w:proofErr w:type="spellEnd"/>
      <w:r w:rsidRPr="000B1A02">
        <w:t xml:space="preserve">, R., </w:t>
      </w:r>
      <w:proofErr w:type="spellStart"/>
      <w:r w:rsidRPr="000B1A02">
        <w:t>Schreckenberg</w:t>
      </w:r>
      <w:proofErr w:type="spellEnd"/>
      <w:r w:rsidRPr="000B1A02">
        <w:t xml:space="preserve">, D., &amp; </w:t>
      </w:r>
      <w:proofErr w:type="spellStart"/>
      <w:r w:rsidRPr="000B1A02">
        <w:t>Schuemer</w:t>
      </w:r>
      <w:proofErr w:type="spellEnd"/>
      <w:r w:rsidRPr="000B1A02">
        <w:t>,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proofErr w:type="spellStart"/>
      <w:r w:rsidRPr="000B1A02">
        <w:t>Hasenfratz</w:t>
      </w:r>
      <w:proofErr w:type="spellEnd"/>
      <w:r w:rsidRPr="000B1A02">
        <w:t xml:space="preserve">, D., </w:t>
      </w:r>
      <w:proofErr w:type="spellStart"/>
      <w:r w:rsidRPr="000B1A02">
        <w:t>Arn</w:t>
      </w:r>
      <w:proofErr w:type="spellEnd"/>
      <w:r w:rsidRPr="000B1A02">
        <w:t xml:space="preserve">, T., de </w:t>
      </w:r>
      <w:proofErr w:type="spellStart"/>
      <w:r w:rsidRPr="000B1A02">
        <w:t>Concini</w:t>
      </w:r>
      <w:proofErr w:type="spellEnd"/>
      <w:r w:rsidRPr="000B1A02">
        <w:t xml:space="preserve">, I., </w:t>
      </w:r>
      <w:proofErr w:type="spellStart"/>
      <w:r w:rsidRPr="000B1A02">
        <w:t>Saukh</w:t>
      </w:r>
      <w:proofErr w:type="spellEnd"/>
      <w:r w:rsidRPr="000B1A02">
        <w:t>,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proofErr w:type="spellStart"/>
      <w:r w:rsidRPr="000B1A02">
        <w:t>Hatzopoulou</w:t>
      </w:r>
      <w:proofErr w:type="spellEnd"/>
      <w:r w:rsidRPr="000B1A02">
        <w:t xml:space="preserve">, M., </w:t>
      </w:r>
      <w:proofErr w:type="spellStart"/>
      <w:r w:rsidRPr="000B1A02">
        <w:t>Weichenthal</w:t>
      </w:r>
      <w:proofErr w:type="spellEnd"/>
      <w:r w:rsidRPr="000B1A02">
        <w:t xml:space="preserve">, S., </w:t>
      </w:r>
      <w:proofErr w:type="spellStart"/>
      <w:r w:rsidRPr="000B1A02">
        <w:t>Barreau</w:t>
      </w:r>
      <w:proofErr w:type="spellEnd"/>
      <w:r w:rsidRPr="000B1A02">
        <w:t>, G., Goldberg, M., Farrell, W., Crouse, D., &amp; Ross, N. (2013). A web-based route planning tool to reduce cyclists’ exposures to traffic pollution: A case study in Montreal, Canada. Environmental Research, 123, 58–61.</w:t>
      </w:r>
    </w:p>
    <w:p w14:paraId="36CC776A" w14:textId="5122E2F5" w:rsidR="000B1A02" w:rsidRPr="000B1A02" w:rsidRDefault="000B1A02" w:rsidP="000B1A02">
      <w:pPr>
        <w:pStyle w:val="Bibliography"/>
      </w:pPr>
      <w:proofErr w:type="spellStart"/>
      <w:r w:rsidRPr="000B1A02">
        <w:t>Helsingin</w:t>
      </w:r>
      <w:proofErr w:type="spellEnd"/>
      <w:r w:rsidRPr="000B1A02">
        <w:t xml:space="preserve"> </w:t>
      </w:r>
      <w:proofErr w:type="spellStart"/>
      <w:r w:rsidRPr="000B1A02">
        <w:t>kaupungin</w:t>
      </w:r>
      <w:proofErr w:type="spellEnd"/>
      <w:r w:rsidRPr="000B1A02">
        <w:t xml:space="preserve"> </w:t>
      </w:r>
      <w:proofErr w:type="spellStart"/>
      <w:r w:rsidRPr="000B1A02">
        <w:t>meluselvitys</w:t>
      </w:r>
      <w:proofErr w:type="spellEnd"/>
      <w:r w:rsidRPr="000B1A02">
        <w:t xml:space="preserve"> 2017. (2017). https://www.hel.fi/helsinki/fi/asuminen-ja-ymparisto/ymparistonsuojelu/ilmanlaatu-ja-melu/selvitys/</w:t>
      </w:r>
      <w:r w:rsidR="0013501E">
        <w:t xml:space="preserve"> (</w:t>
      </w:r>
      <w:r w:rsidR="007D5EA4" w:rsidRPr="000B1A02">
        <w:t xml:space="preserve">accessed </w:t>
      </w:r>
      <w:r w:rsidR="0013501E">
        <w:t>30 April 2019)</w:t>
      </w:r>
    </w:p>
    <w:p w14:paraId="5D0DF120" w14:textId="77777777" w:rsidR="000B1A02" w:rsidRPr="000B1A02" w:rsidRDefault="000B1A02" w:rsidP="000B1A02">
      <w:pPr>
        <w:pStyle w:val="Bibliography"/>
      </w:pPr>
      <w:r w:rsidRPr="000B1A02">
        <w:t xml:space="preserve">Hertel, O., </w:t>
      </w:r>
      <w:proofErr w:type="spellStart"/>
      <w:r w:rsidRPr="000B1A02">
        <w:t>Hvidberg</w:t>
      </w:r>
      <w:proofErr w:type="spellEnd"/>
      <w:r w:rsidRPr="000B1A02">
        <w:t xml:space="preserve">, M., </w:t>
      </w:r>
      <w:proofErr w:type="spellStart"/>
      <w:r w:rsidRPr="000B1A02">
        <w:t>Ketzel</w:t>
      </w:r>
      <w:proofErr w:type="spellEnd"/>
      <w:r w:rsidRPr="000B1A02">
        <w:t xml:space="preserve">, M., Storm, L., &amp; </w:t>
      </w:r>
      <w:proofErr w:type="spellStart"/>
      <w:r w:rsidRPr="000B1A02">
        <w:t>Stausgaard</w:t>
      </w:r>
      <w:proofErr w:type="spellEnd"/>
      <w:r w:rsidRPr="000B1A02">
        <w:t>,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proofErr w:type="spellStart"/>
      <w:r w:rsidRPr="000B1A02">
        <w:t>Hoogendoorn</w:t>
      </w:r>
      <w:proofErr w:type="spellEnd"/>
      <w:r w:rsidRPr="000B1A02">
        <w:t xml:space="preserve">, S. P., &amp; </w:t>
      </w:r>
      <w:proofErr w:type="spellStart"/>
      <w:r w:rsidRPr="000B1A02">
        <w:t>Bovy</w:t>
      </w:r>
      <w:proofErr w:type="spellEnd"/>
      <w:r w:rsidRPr="000B1A02">
        <w:t>, P. H. (2004). Pedestrian route-choice and activity scheduling theory and models. Transportation Research Part B: Methodological, 38(2), 169–190.</w:t>
      </w:r>
    </w:p>
    <w:p w14:paraId="3C33A3E4" w14:textId="2FEE63D0" w:rsidR="0013501E" w:rsidRDefault="0013501E" w:rsidP="000B1A02">
      <w:pPr>
        <w:pStyle w:val="Bibliography"/>
      </w:pPr>
      <w:r>
        <w:lastRenderedPageBreak/>
        <w:t xml:space="preserve">HOPE - </w:t>
      </w:r>
      <w:r w:rsidRPr="0013501E">
        <w:t>Urban Innovative Action – Healthy Outdoor Premises for Everyone HOPE</w:t>
      </w:r>
      <w:r>
        <w:t xml:space="preserve"> (2020). </w:t>
      </w:r>
      <w:r w:rsidRPr="0013501E">
        <w:t>https://ilmanlaatu.eu/hanke-ja-kumppanit/</w:t>
      </w:r>
      <w:r>
        <w:t xml:space="preserve"> (</w:t>
      </w:r>
      <w:r w:rsidR="003A3E75" w:rsidRPr="000B1A02">
        <w:t xml:space="preserve">accessed </w:t>
      </w:r>
      <w:r>
        <w:t>25 April 2020)</w:t>
      </w:r>
    </w:p>
    <w:p w14:paraId="094D97AA" w14:textId="4D471D16" w:rsidR="000B1A02" w:rsidRPr="000B1A02" w:rsidRDefault="000B1A02" w:rsidP="000B1A02">
      <w:pPr>
        <w:pStyle w:val="Bibliography"/>
      </w:pPr>
      <w:r w:rsidRPr="000B1A02">
        <w:t>International Standard ISO 226: 1987. (n.d.). International Organization for Standardization, Geneva, Switzerland.</w:t>
      </w:r>
    </w:p>
    <w:p w14:paraId="00BFF97A" w14:textId="77777777" w:rsidR="000B1A02" w:rsidRPr="000B1A02" w:rsidRDefault="000B1A02" w:rsidP="000B1A02">
      <w:pPr>
        <w:pStyle w:val="Bibliography"/>
      </w:pPr>
      <w:proofErr w:type="spellStart"/>
      <w:r w:rsidRPr="000B1A02">
        <w:t>Ising</w:t>
      </w:r>
      <w:proofErr w:type="spellEnd"/>
      <w:r w:rsidRPr="000B1A02">
        <w:t xml:space="preserve">, H., </w:t>
      </w:r>
      <w:proofErr w:type="spellStart"/>
      <w:r w:rsidRPr="000B1A02">
        <w:t>Dienel</w:t>
      </w:r>
      <w:proofErr w:type="spellEnd"/>
      <w:r w:rsidRPr="000B1A02">
        <w:t xml:space="preserve">, D., Günther, T., &amp; </w:t>
      </w:r>
      <w:proofErr w:type="spellStart"/>
      <w:r w:rsidRPr="000B1A02">
        <w:t>Markert</w:t>
      </w:r>
      <w:proofErr w:type="spellEnd"/>
      <w:r w:rsidRPr="000B1A02">
        <w:t>, B. (1980). Health effects of traffic noise. International Archives of Occupational and Environmental Health, 47(2), 179–190.</w:t>
      </w:r>
    </w:p>
    <w:p w14:paraId="5FD270F2" w14:textId="581A2E7C" w:rsidR="000B1A02" w:rsidRPr="000B1A02" w:rsidRDefault="009B1C35" w:rsidP="000B1A02">
      <w:pPr>
        <w:pStyle w:val="Bibliography"/>
      </w:pPr>
      <w:r w:rsidRPr="009B1C35">
        <w:t xml:space="preserve">Jacobsen, P. L., </w:t>
      </w:r>
      <w:proofErr w:type="spellStart"/>
      <w:r w:rsidRPr="009B1C35">
        <w:t>Racioppi</w:t>
      </w:r>
      <w:proofErr w:type="spellEnd"/>
      <w:r w:rsidRPr="009B1C35">
        <w:t xml:space="preserve">, F., &amp; Rutter, H. (2009). Who owns the roads? How </w:t>
      </w:r>
      <w:proofErr w:type="spellStart"/>
      <w:r w:rsidRPr="009B1C35">
        <w:t>motorised</w:t>
      </w:r>
      <w:proofErr w:type="spellEnd"/>
      <w:r w:rsidRPr="009B1C35">
        <w:t xml:space="preserve"> traffic discourages walking and bicycling. Injury Prevention, 15(6), 369–373.</w:t>
      </w:r>
    </w:p>
    <w:p w14:paraId="2743D387" w14:textId="77777777" w:rsidR="000B1A02" w:rsidRPr="000B1A02" w:rsidRDefault="000B1A02" w:rsidP="000B1A02">
      <w:pPr>
        <w:pStyle w:val="Bibliography"/>
      </w:pPr>
      <w:proofErr w:type="spellStart"/>
      <w:r w:rsidRPr="000B1A02">
        <w:t>Jarno</w:t>
      </w:r>
      <w:proofErr w:type="spellEnd"/>
      <w:r w:rsidRPr="000B1A02">
        <w:t xml:space="preserve"> </w:t>
      </w:r>
      <w:proofErr w:type="spellStart"/>
      <w:r w:rsidRPr="000B1A02">
        <w:t>Kokkonen</w:t>
      </w:r>
      <w:proofErr w:type="spellEnd"/>
      <w:r w:rsidRPr="000B1A02">
        <w:t xml:space="preserve">, </w:t>
      </w:r>
      <w:proofErr w:type="spellStart"/>
      <w:r w:rsidRPr="000B1A02">
        <w:t>Kontkanen</w:t>
      </w:r>
      <w:proofErr w:type="spellEnd"/>
      <w:r w:rsidRPr="000B1A02">
        <w:t xml:space="preserve">, O., &amp; </w:t>
      </w:r>
      <w:proofErr w:type="spellStart"/>
      <w:r w:rsidRPr="000B1A02">
        <w:t>Maijala</w:t>
      </w:r>
      <w:proofErr w:type="spellEnd"/>
      <w:r w:rsidRPr="000B1A02">
        <w:t>,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proofErr w:type="spellStart"/>
      <w:r w:rsidRPr="000B1A02">
        <w:t>Jasika</w:t>
      </w:r>
      <w:proofErr w:type="spellEnd"/>
      <w:r w:rsidRPr="000B1A02">
        <w:t xml:space="preserve">, N., </w:t>
      </w:r>
      <w:proofErr w:type="spellStart"/>
      <w:r w:rsidRPr="000B1A02">
        <w:t>Alispahic</w:t>
      </w:r>
      <w:proofErr w:type="spellEnd"/>
      <w:r w:rsidRPr="000B1A02">
        <w:t xml:space="preserve">, N., Elma, A., </w:t>
      </w:r>
      <w:proofErr w:type="spellStart"/>
      <w:r w:rsidRPr="000B1A02">
        <w:t>Ilvana</w:t>
      </w:r>
      <w:proofErr w:type="spellEnd"/>
      <w:r w:rsidRPr="000B1A02">
        <w:t xml:space="preserve">, K., Elma, L., &amp; </w:t>
      </w:r>
      <w:proofErr w:type="spellStart"/>
      <w:r w:rsidRPr="000B1A02">
        <w:t>Nosovic</w:t>
      </w:r>
      <w:proofErr w:type="spellEnd"/>
      <w:r w:rsidRPr="000B1A02">
        <w:t>, N. (2012). Dijkstra’s shortest path algorithm serial and parallel execution performance analysis. 2012 Proceedings of the 35th International Convention MIPRO, 1811–1815.</w:t>
      </w:r>
    </w:p>
    <w:p w14:paraId="3DA95281" w14:textId="77777777" w:rsidR="0074072B" w:rsidRDefault="000B1A02" w:rsidP="000B1A02">
      <w:pPr>
        <w:pStyle w:val="Bibliography"/>
      </w:pPr>
      <w:proofErr w:type="spellStart"/>
      <w:r w:rsidRPr="000B1A02">
        <w:t>Jonasson</w:t>
      </w:r>
      <w:proofErr w:type="spellEnd"/>
      <w:r w:rsidRPr="000B1A02">
        <w:t xml:space="preserve">, H. G., &amp; </w:t>
      </w:r>
      <w:proofErr w:type="spellStart"/>
      <w:r w:rsidRPr="000B1A02">
        <w:t>Storeheier</w:t>
      </w:r>
      <w:proofErr w:type="spellEnd"/>
      <w:r w:rsidRPr="000B1A02">
        <w:t>, S. (2001). Nord 2000. New Nordic prediction method for road traffic noise.</w:t>
      </w:r>
      <w:r w:rsidR="0074072B">
        <w:t xml:space="preserve"> </w:t>
      </w:r>
    </w:p>
    <w:p w14:paraId="2DDD3C34" w14:textId="2139B389" w:rsidR="000B1A02" w:rsidRPr="000B1A02" w:rsidRDefault="0074072B" w:rsidP="000B1A02">
      <w:pPr>
        <w:pStyle w:val="Bibliography"/>
      </w:pPr>
      <w:proofErr w:type="spellStart"/>
      <w:r w:rsidRPr="0074072B">
        <w:t>Jäppinen</w:t>
      </w:r>
      <w:proofErr w:type="spellEnd"/>
      <w:r w:rsidRPr="0074072B">
        <w:t>, S., Toivonen, T., &amp; Salonen, M. (2013). Modelling the potential effect of shared bicycles on public transport travel times in Greater Helsinki: An open data approach. Applied Geography, 43, 13–24. https://doi.org/10.1016/j.apgeog.2013.05.010</w:t>
      </w:r>
    </w:p>
    <w:p w14:paraId="1B5B7155" w14:textId="77777777" w:rsidR="000B1A02" w:rsidRPr="000B1A02" w:rsidRDefault="000B1A02" w:rsidP="000B1A02">
      <w:pPr>
        <w:pStyle w:val="Bibliography"/>
      </w:pPr>
      <w:proofErr w:type="spellStart"/>
      <w:r w:rsidRPr="000B1A02">
        <w:t>Kephalopoulos</w:t>
      </w:r>
      <w:proofErr w:type="spellEnd"/>
      <w:r w:rsidRPr="000B1A02">
        <w:t xml:space="preserve">, S., </w:t>
      </w:r>
      <w:proofErr w:type="spellStart"/>
      <w:r w:rsidRPr="000B1A02">
        <w:t>Paviotti</w:t>
      </w:r>
      <w:proofErr w:type="spellEnd"/>
      <w:r w:rsidRPr="000B1A02">
        <w:t xml:space="preserve">, M., &amp; </w:t>
      </w:r>
      <w:proofErr w:type="spellStart"/>
      <w:r w:rsidRPr="000B1A02">
        <w:t>Anfosso-Lédée</w:t>
      </w:r>
      <w:proofErr w:type="spellEnd"/>
      <w:r w:rsidRPr="000B1A02">
        <w:t>,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5408335C" w14:textId="77777777" w:rsidR="00DD0D6F" w:rsidRDefault="000B1A02" w:rsidP="000B1A02">
      <w:pPr>
        <w:pStyle w:val="Bibliography"/>
      </w:pPr>
      <w:proofErr w:type="spellStart"/>
      <w:r w:rsidRPr="000B1A02">
        <w:t>Lienert</w:t>
      </w:r>
      <w:proofErr w:type="spellEnd"/>
      <w:r w:rsidRPr="000B1A02">
        <w:t xml:space="preserve">, C., Jenny, B., Schnabel, O., &amp; </w:t>
      </w:r>
      <w:proofErr w:type="spellStart"/>
      <w:r w:rsidRPr="000B1A02">
        <w:t>Hurni</w:t>
      </w:r>
      <w:proofErr w:type="spellEnd"/>
      <w:r w:rsidRPr="000B1A02">
        <w:t xml:space="preserve">, L. (2012). Current trends in vector-based Internet mapping: A technical review. In Online maps with APIs and </w:t>
      </w:r>
      <w:proofErr w:type="spellStart"/>
      <w:r w:rsidRPr="000B1A02">
        <w:t>WebServices</w:t>
      </w:r>
      <w:proofErr w:type="spellEnd"/>
      <w:r w:rsidRPr="000B1A02">
        <w:t xml:space="preserve"> (pp. 23–36). Springer.</w:t>
      </w:r>
      <w:r w:rsidR="00DD0D6F">
        <w:t xml:space="preserve"> </w:t>
      </w:r>
    </w:p>
    <w:p w14:paraId="07926DD4" w14:textId="4A95130A" w:rsidR="000B1A02" w:rsidRPr="000B1A02" w:rsidRDefault="00DD0D6F" w:rsidP="000B1A02">
      <w:pPr>
        <w:pStyle w:val="Bibliography"/>
      </w:pPr>
      <w:proofErr w:type="spellStart"/>
      <w:r w:rsidRPr="00DD0D6F">
        <w:t>Litman</w:t>
      </w:r>
      <w:proofErr w:type="spellEnd"/>
      <w:r w:rsidRPr="00DD0D6F">
        <w:t>, T. (2010). Quantifying the benefits of nonmotorized transportation for achieving mobility management objectives. Victoria Transport Policy Institute, 28.</w:t>
      </w:r>
    </w:p>
    <w:p w14:paraId="178C08E1" w14:textId="77777777" w:rsidR="000B1A02" w:rsidRPr="000B1A02" w:rsidRDefault="000B1A02" w:rsidP="000B1A02">
      <w:pPr>
        <w:pStyle w:val="Bibliography"/>
      </w:pPr>
      <w:r w:rsidRPr="000B1A02">
        <w:t xml:space="preserve">Lu, X. (2005). An investigation on service-oriented architecture for constructing distributed web </w:t>
      </w:r>
      <w:proofErr w:type="spellStart"/>
      <w:r w:rsidRPr="000B1A02">
        <w:t>gis</w:t>
      </w:r>
      <w:proofErr w:type="spellEnd"/>
      <w:r w:rsidRPr="000B1A02">
        <w:t xml:space="preserve">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proofErr w:type="spellStart"/>
      <w:r w:rsidRPr="000B1A02">
        <w:t>Maghelal</w:t>
      </w:r>
      <w:proofErr w:type="spellEnd"/>
      <w:r w:rsidRPr="000B1A02">
        <w:t>,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lastRenderedPageBreak/>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t>Meeker, M., &amp; Wu, L. (2018). Internet trends 2018. Kleiner Perkins.</w:t>
      </w:r>
    </w:p>
    <w:p w14:paraId="440D5F32" w14:textId="77777777" w:rsidR="000B1A02" w:rsidRPr="000B1A02" w:rsidRDefault="000B1A02" w:rsidP="000B1A02">
      <w:pPr>
        <w:pStyle w:val="Bibliography"/>
      </w:pPr>
      <w:proofErr w:type="spellStart"/>
      <w:r w:rsidRPr="000B1A02">
        <w:t>Miedema</w:t>
      </w:r>
      <w:proofErr w:type="spellEnd"/>
      <w:r w:rsidRPr="000B1A02">
        <w:t xml:space="preserve">, H. M., &amp; </w:t>
      </w:r>
      <w:proofErr w:type="spellStart"/>
      <w:r w:rsidRPr="000B1A02">
        <w:t>Oudshoorn</w:t>
      </w:r>
      <w:proofErr w:type="spellEnd"/>
      <w:r w:rsidRPr="000B1A02">
        <w:t>,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proofErr w:type="spellStart"/>
      <w:r w:rsidRPr="000B1A02">
        <w:t>Naharudin</w:t>
      </w:r>
      <w:proofErr w:type="spellEnd"/>
      <w:r w:rsidRPr="000B1A02">
        <w:t xml:space="preserve">, N., </w:t>
      </w:r>
      <w:proofErr w:type="spellStart"/>
      <w:r w:rsidRPr="000B1A02">
        <w:t>Ahamad</w:t>
      </w:r>
      <w:proofErr w:type="spellEnd"/>
      <w:r w:rsidRPr="000B1A02">
        <w:t xml:space="preserve">, M., Sanusi, S., &amp; </w:t>
      </w:r>
      <w:proofErr w:type="spellStart"/>
      <w:r w:rsidRPr="000B1A02">
        <w:t>Sadullah</w:t>
      </w:r>
      <w:proofErr w:type="spellEnd"/>
      <w:r w:rsidRPr="000B1A02">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proofErr w:type="spellStart"/>
      <w:r w:rsidRPr="000B1A02">
        <w:t>Neis</w:t>
      </w:r>
      <w:proofErr w:type="spellEnd"/>
      <w:r w:rsidRPr="000B1A02">
        <w:t xml:space="preserve">, P., &amp; </w:t>
      </w:r>
      <w:proofErr w:type="spellStart"/>
      <w:r w:rsidRPr="000B1A02">
        <w:t>Zipf</w:t>
      </w:r>
      <w:proofErr w:type="spellEnd"/>
      <w:r w:rsidRPr="000B1A02">
        <w:t xml:space="preserve">, A. (2017). </w:t>
      </w:r>
      <w:proofErr w:type="spellStart"/>
      <w:r w:rsidRPr="000B1A02">
        <w:t>OpenRouteService</w:t>
      </w:r>
      <w:proofErr w:type="spellEnd"/>
      <w:r w:rsidRPr="000B1A02">
        <w:t xml:space="preserve">. </w:t>
      </w:r>
      <w:proofErr w:type="spellStart"/>
      <w:r w:rsidRPr="000B1A02">
        <w:t>Dostupné</w:t>
      </w:r>
      <w:proofErr w:type="spellEnd"/>
      <w:r w:rsidRPr="000B1A02">
        <w:t xml:space="preserve"> z: Http://Www. </w:t>
      </w:r>
      <w:proofErr w:type="spellStart"/>
      <w:r w:rsidRPr="000B1A02">
        <w:t>Openrouteservice</w:t>
      </w:r>
      <w:proofErr w:type="spellEnd"/>
      <w:r w:rsidRPr="000B1A02">
        <w:t>.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 xml:space="preserve">Noto, M., &amp; Sato, H. (2000). A method for the shortest path search by extended Dijkstra algorithm. </w:t>
      </w:r>
      <w:proofErr w:type="spellStart"/>
      <w:r w:rsidRPr="000B1A02">
        <w:t>Smc</w:t>
      </w:r>
      <w:proofErr w:type="spellEnd"/>
      <w:r w:rsidRPr="000B1A02">
        <w:t xml:space="preserve"> 2000 Conference Proceedings. 2000 </w:t>
      </w:r>
      <w:proofErr w:type="spellStart"/>
      <w:r w:rsidRPr="000B1A02">
        <w:t>Ieee</w:t>
      </w:r>
      <w:proofErr w:type="spellEnd"/>
      <w:r w:rsidRPr="000B1A02">
        <w:t xml:space="preserv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 xml:space="preserve">Novack, T., Wang, Z., &amp; </w:t>
      </w:r>
      <w:proofErr w:type="spellStart"/>
      <w:r w:rsidRPr="000B1A02">
        <w:t>Zipf</w:t>
      </w:r>
      <w:proofErr w:type="spellEnd"/>
      <w:r w:rsidRPr="000B1A02">
        <w:t>, A. (2018). A system for generating customized pleasant pedestrian routes based on OpenStreetMap data. Sensors, 18(11), 3794.</w:t>
      </w:r>
    </w:p>
    <w:p w14:paraId="287565F7" w14:textId="77777777" w:rsidR="000B1A02" w:rsidRPr="000B1A02" w:rsidRDefault="000B1A02" w:rsidP="000B1A02">
      <w:pPr>
        <w:pStyle w:val="Bibliography"/>
      </w:pPr>
      <w:proofErr w:type="spellStart"/>
      <w:r w:rsidRPr="000B1A02">
        <w:t>OpenLayers</w:t>
      </w:r>
      <w:proofErr w:type="spellEnd"/>
      <w:r w:rsidRPr="000B1A02">
        <w:t>. (n.d.). https://openlayers.org/ (accessed on 23 February 2020)</w:t>
      </w:r>
    </w:p>
    <w:p w14:paraId="3AD57E16" w14:textId="77777777" w:rsidR="000B1A02" w:rsidRPr="000B1A02" w:rsidRDefault="000B1A02" w:rsidP="000B1A02">
      <w:pPr>
        <w:pStyle w:val="Bibliography"/>
      </w:pPr>
      <w:proofErr w:type="spellStart"/>
      <w:r w:rsidRPr="000B1A02">
        <w:t>Ouis</w:t>
      </w:r>
      <w:proofErr w:type="spellEnd"/>
      <w:r w:rsidRPr="000B1A02">
        <w:t>,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proofErr w:type="spellStart"/>
      <w:r w:rsidRPr="000B1A02">
        <w:t>Parmanen</w:t>
      </w:r>
      <w:proofErr w:type="spellEnd"/>
      <w:r w:rsidRPr="000B1A02">
        <w:t>,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proofErr w:type="spellStart"/>
      <w:r w:rsidRPr="000B1A02">
        <w:t>Passchier</w:t>
      </w:r>
      <w:proofErr w:type="spellEnd"/>
      <w:r w:rsidRPr="000B1A02">
        <w:t xml:space="preserve">-Vermeer W, &amp; </w:t>
      </w:r>
      <w:proofErr w:type="spellStart"/>
      <w:r w:rsidRPr="000B1A02">
        <w:t>Passchier</w:t>
      </w:r>
      <w:proofErr w:type="spellEnd"/>
      <w:r w:rsidRPr="000B1A02">
        <w:t xml:space="preserve"> W F. (2000). Noise exposure and public health. Environmental Health Perspectives, 108(suppl 1), 123–131. https://doi.org/10.1289/ehp.00108s1123</w:t>
      </w:r>
    </w:p>
    <w:p w14:paraId="2E115CB7" w14:textId="77777777" w:rsidR="000B1A02" w:rsidRPr="000B1A02" w:rsidRDefault="000B1A02" w:rsidP="000B1A02">
      <w:pPr>
        <w:pStyle w:val="Bibliography"/>
      </w:pPr>
      <w:proofErr w:type="spellStart"/>
      <w:r w:rsidRPr="000B1A02">
        <w:t>Plaia</w:t>
      </w:r>
      <w:proofErr w:type="spellEnd"/>
      <w:r w:rsidRPr="000B1A02">
        <w:t>,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proofErr w:type="spellStart"/>
      <w:r w:rsidRPr="000B1A02">
        <w:t>PostGIS</w:t>
      </w:r>
      <w:proofErr w:type="spellEnd"/>
      <w:r w:rsidRPr="000B1A02">
        <w:t>. (n.d.). https://postgis.net/ (accessed on 23 February 2020)</w:t>
      </w:r>
    </w:p>
    <w:p w14:paraId="25DC04AF" w14:textId="77777777" w:rsidR="006377ED" w:rsidRDefault="000B1A02" w:rsidP="000B1A02">
      <w:pPr>
        <w:pStyle w:val="Bibliography"/>
      </w:pPr>
      <w:proofErr w:type="spellStart"/>
      <w:r w:rsidRPr="000B1A02">
        <w:t>Pucher</w:t>
      </w:r>
      <w:proofErr w:type="spellEnd"/>
      <w:r w:rsidRPr="000B1A02">
        <w:t>, J., &amp; Buehler, R. (2010). Walking and cycling for healthy cities. Built Environment, 36(4), 391–414.</w:t>
      </w:r>
      <w:r w:rsidR="006377ED">
        <w:t xml:space="preserve"> </w:t>
      </w:r>
    </w:p>
    <w:p w14:paraId="12897287" w14:textId="49ADA692" w:rsidR="000B1A02" w:rsidRPr="000B1A02" w:rsidRDefault="006377ED" w:rsidP="000B1A02">
      <w:pPr>
        <w:pStyle w:val="Bibliography"/>
      </w:pPr>
      <w:proofErr w:type="spellStart"/>
      <w:r w:rsidRPr="006377ED">
        <w:t>Pucher</w:t>
      </w:r>
      <w:proofErr w:type="spellEnd"/>
      <w:r w:rsidRPr="006377ED">
        <w:t>, J., &amp; Dijkstra, L. (2003). Promoting safe walking and cycling to improve public health: Lessons from the Netherlands and Germany. American Journal of Public Health, 93(9), 1509–1516.</w:t>
      </w:r>
    </w:p>
    <w:p w14:paraId="3DFB5260" w14:textId="77777777" w:rsidR="000B1A02" w:rsidRPr="000B1A02" w:rsidRDefault="000B1A02" w:rsidP="000B1A02">
      <w:pPr>
        <w:pStyle w:val="Bibliography"/>
      </w:pPr>
      <w:proofErr w:type="spellStart"/>
      <w:r w:rsidRPr="000B1A02">
        <w:lastRenderedPageBreak/>
        <w:t>Qiu</w:t>
      </w:r>
      <w:proofErr w:type="spellEnd"/>
      <w:r w:rsidRPr="000B1A02">
        <w:t>,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proofErr w:type="spellStart"/>
      <w:r w:rsidRPr="000B1A02">
        <w:t>Quercia</w:t>
      </w:r>
      <w:proofErr w:type="spellEnd"/>
      <w:r w:rsidRPr="000B1A02">
        <w:t>, D. (2015). Chatty, Happy, and Smelly Maps. Proceedings of the 24th International Conference on World Wide Web, 741–741.</w:t>
      </w:r>
    </w:p>
    <w:p w14:paraId="62345343" w14:textId="77777777" w:rsidR="000B1A02" w:rsidRPr="000B1A02" w:rsidRDefault="000B1A02" w:rsidP="000B1A02">
      <w:pPr>
        <w:pStyle w:val="Bibliography"/>
      </w:pPr>
      <w:proofErr w:type="spellStart"/>
      <w:r w:rsidRPr="000B1A02">
        <w:t>Quercia</w:t>
      </w:r>
      <w:proofErr w:type="spellEnd"/>
      <w:r w:rsidRPr="000B1A02">
        <w:t xml:space="preserve">, D., </w:t>
      </w:r>
      <w:proofErr w:type="spellStart"/>
      <w:r w:rsidRPr="000B1A02">
        <w:t>Schifanella</w:t>
      </w:r>
      <w:proofErr w:type="spellEnd"/>
      <w:r w:rsidRPr="000B1A02">
        <w:t>,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proofErr w:type="spellStart"/>
      <w:r w:rsidRPr="000B1A02">
        <w:t>Rabl</w:t>
      </w:r>
      <w:proofErr w:type="spellEnd"/>
      <w:r w:rsidRPr="000B1A02">
        <w:t xml:space="preserve">, A., &amp; de </w:t>
      </w:r>
      <w:proofErr w:type="spellStart"/>
      <w:r w:rsidRPr="000B1A02">
        <w:t>Nazelle</w:t>
      </w:r>
      <w:proofErr w:type="spellEnd"/>
      <w:r w:rsidRPr="000B1A02">
        <w:t>, A. (2012). Benefits of shift from car to active transport. Transport Policy, 19(1), 121–131. https://doi.org/10.1016/j.tranpol.2011.09.008</w:t>
      </w:r>
    </w:p>
    <w:p w14:paraId="06C2F9E6" w14:textId="77777777" w:rsidR="000B1A02" w:rsidRPr="000B1A02" w:rsidRDefault="000B1A02" w:rsidP="000B1A02">
      <w:pPr>
        <w:pStyle w:val="Bibliography"/>
      </w:pPr>
      <w:proofErr w:type="spellStart"/>
      <w:r w:rsidRPr="000B1A02">
        <w:t>Recio</w:t>
      </w:r>
      <w:proofErr w:type="spellEnd"/>
      <w:r w:rsidRPr="000B1A02">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 xml:space="preserve">Reynolds, C., Winters, M., </w:t>
      </w:r>
      <w:proofErr w:type="spellStart"/>
      <w:r w:rsidRPr="000B1A02">
        <w:t>Ries</w:t>
      </w:r>
      <w:proofErr w:type="spellEnd"/>
      <w:r w:rsidRPr="000B1A02">
        <w:t>,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proofErr w:type="spellStart"/>
      <w:r w:rsidRPr="000B1A02">
        <w:t>Sharker</w:t>
      </w:r>
      <w:proofErr w:type="spellEnd"/>
      <w:r w:rsidRPr="000B1A02">
        <w:t xml:space="preserve">, M. H., Karimi, H. A., &amp; </w:t>
      </w:r>
      <w:proofErr w:type="spellStart"/>
      <w:r w:rsidRPr="000B1A02">
        <w:t>Zgibor</w:t>
      </w:r>
      <w:proofErr w:type="spellEnd"/>
      <w:r w:rsidRPr="000B1A02">
        <w:t>,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 xml:space="preserve">Statistics Finland. (2020). </w:t>
      </w:r>
      <w:proofErr w:type="spellStart"/>
      <w:r w:rsidRPr="000B1A02">
        <w:t>Kuntien</w:t>
      </w:r>
      <w:proofErr w:type="spellEnd"/>
      <w:r w:rsidRPr="000B1A02">
        <w:t xml:space="preserve"> </w:t>
      </w:r>
      <w:proofErr w:type="spellStart"/>
      <w:r w:rsidRPr="000B1A02">
        <w:t>Avainluvut</w:t>
      </w:r>
      <w:proofErr w:type="spellEnd"/>
      <w:r w:rsidRPr="000B1A02">
        <w: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proofErr w:type="spellStart"/>
      <w:r w:rsidRPr="000B1A02">
        <w:t>Su</w:t>
      </w:r>
      <w:proofErr w:type="spellEnd"/>
      <w:r w:rsidRPr="000B1A02">
        <w:t xml:space="preserve">, J. G., Winters, M., Nunes, M., &amp; </w:t>
      </w:r>
      <w:proofErr w:type="spellStart"/>
      <w:r w:rsidRPr="000B1A02">
        <w:t>Brauer</w:t>
      </w:r>
      <w:proofErr w:type="spellEnd"/>
      <w:r w:rsidRPr="000B1A02">
        <w:t>,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proofErr w:type="spellStart"/>
      <w:r w:rsidRPr="000B1A02">
        <w:t>Tainio</w:t>
      </w:r>
      <w:proofErr w:type="spellEnd"/>
      <w:r w:rsidRPr="000B1A02">
        <w:t xml:space="preserve">, M., de </w:t>
      </w:r>
      <w:proofErr w:type="spellStart"/>
      <w:r w:rsidRPr="000B1A02">
        <w:t>Nazelle</w:t>
      </w:r>
      <w:proofErr w:type="spellEnd"/>
      <w:r w:rsidRPr="000B1A02">
        <w:t xml:space="preserve">, A. J., </w:t>
      </w:r>
      <w:proofErr w:type="spellStart"/>
      <w:r w:rsidRPr="000B1A02">
        <w:t>Götschi</w:t>
      </w:r>
      <w:proofErr w:type="spellEnd"/>
      <w:r w:rsidRPr="000B1A02">
        <w:t xml:space="preserve">, T., </w:t>
      </w:r>
      <w:proofErr w:type="spellStart"/>
      <w:r w:rsidRPr="000B1A02">
        <w:t>Kahlmeier</w:t>
      </w:r>
      <w:proofErr w:type="spellEnd"/>
      <w:r w:rsidRPr="000B1A02">
        <w:t xml:space="preserve">, S., Rojas-Rueda, D., </w:t>
      </w:r>
      <w:proofErr w:type="spellStart"/>
      <w:r w:rsidRPr="000B1A02">
        <w:t>Nieuwenhuijsen</w:t>
      </w:r>
      <w:proofErr w:type="spellEnd"/>
      <w:r w:rsidRPr="000B1A02">
        <w:t>,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proofErr w:type="spellStart"/>
      <w:r w:rsidRPr="000B1A02">
        <w:t>Taleai</w:t>
      </w:r>
      <w:proofErr w:type="spellEnd"/>
      <w:r w:rsidRPr="000B1A02">
        <w:t xml:space="preserve">, M., &amp; </w:t>
      </w:r>
      <w:proofErr w:type="spellStart"/>
      <w:r w:rsidRPr="000B1A02">
        <w:t>Yameqani</w:t>
      </w:r>
      <w:proofErr w:type="spellEnd"/>
      <w:r w:rsidRPr="000B1A02">
        <w:t>,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lastRenderedPageBreak/>
        <w:t xml:space="preserve">Toivonen, T., Salonen, M., Tenkanen, H., </w:t>
      </w:r>
      <w:proofErr w:type="spellStart"/>
      <w:r w:rsidRPr="000B1A02">
        <w:t>Saarsalmi</w:t>
      </w:r>
      <w:proofErr w:type="spellEnd"/>
      <w:r w:rsidRPr="000B1A02">
        <w:t xml:space="preserve">, P., </w:t>
      </w:r>
      <w:proofErr w:type="spellStart"/>
      <w:r w:rsidRPr="000B1A02">
        <w:t>Jaakkola</w:t>
      </w:r>
      <w:proofErr w:type="spellEnd"/>
      <w:r w:rsidRPr="000B1A02">
        <w:t xml:space="preserve">, T., &amp; </w:t>
      </w:r>
      <w:proofErr w:type="spellStart"/>
      <w:r w:rsidRPr="000B1A02">
        <w:t>Järvi</w:t>
      </w:r>
      <w:proofErr w:type="spellEnd"/>
      <w:r w:rsidRPr="000B1A02">
        <w:t xml:space="preserve">, J. (2014). </w:t>
      </w:r>
      <w:proofErr w:type="spellStart"/>
      <w:r w:rsidRPr="000B1A02">
        <w:t>Joukkoliikenteellä</w:t>
      </w:r>
      <w:proofErr w:type="spellEnd"/>
      <w:r w:rsidRPr="000B1A02">
        <w:t xml:space="preserve">, </w:t>
      </w:r>
      <w:proofErr w:type="spellStart"/>
      <w:r w:rsidRPr="000B1A02">
        <w:t>autolla</w:t>
      </w:r>
      <w:proofErr w:type="spellEnd"/>
      <w:r w:rsidRPr="000B1A02">
        <w:t xml:space="preserve"> ja </w:t>
      </w:r>
      <w:proofErr w:type="spellStart"/>
      <w:r w:rsidRPr="000B1A02">
        <w:t>kävellen</w:t>
      </w:r>
      <w:proofErr w:type="spellEnd"/>
      <w:r w:rsidRPr="000B1A02">
        <w:t xml:space="preserve">: </w:t>
      </w:r>
      <w:proofErr w:type="spellStart"/>
      <w:r w:rsidRPr="000B1A02">
        <w:t>Avoin</w:t>
      </w:r>
      <w:proofErr w:type="spellEnd"/>
      <w:r w:rsidRPr="000B1A02">
        <w:t xml:space="preserve"> </w:t>
      </w:r>
      <w:proofErr w:type="spellStart"/>
      <w:r w:rsidRPr="000B1A02">
        <w:t>saavutettavuusaineisto</w:t>
      </w:r>
      <w:proofErr w:type="spellEnd"/>
      <w:r w:rsidRPr="000B1A02">
        <w:t xml:space="preserve"> </w:t>
      </w:r>
      <w:proofErr w:type="spellStart"/>
      <w:r w:rsidRPr="000B1A02">
        <w:t>pääkaupunkiseudulta</w:t>
      </w:r>
      <w:proofErr w:type="spellEnd"/>
      <w:r w:rsidRPr="000B1A02">
        <w:t>. Terra 126 (2014): 3.</w:t>
      </w:r>
    </w:p>
    <w:p w14:paraId="44049B53" w14:textId="77777777" w:rsidR="000B1A02" w:rsidRPr="000B1A02" w:rsidRDefault="000B1A02" w:rsidP="000B1A02">
      <w:pPr>
        <w:pStyle w:val="Bibliography"/>
      </w:pPr>
      <w:proofErr w:type="spellStart"/>
      <w:r w:rsidRPr="000B1A02">
        <w:t>Torija</w:t>
      </w:r>
      <w:proofErr w:type="spellEnd"/>
      <w:r w:rsidRPr="000B1A02">
        <w:t xml:space="preserve">, A. J., &amp; </w:t>
      </w:r>
      <w:proofErr w:type="spellStart"/>
      <w:r w:rsidRPr="000B1A02">
        <w:t>Flindell</w:t>
      </w:r>
      <w:proofErr w:type="spellEnd"/>
      <w:r w:rsidRPr="000B1A02">
        <w:t>,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proofErr w:type="spellStart"/>
      <w:r w:rsidRPr="000B1A02">
        <w:t>Ueberham</w:t>
      </w:r>
      <w:proofErr w:type="spellEnd"/>
      <w:r w:rsidRPr="000B1A02">
        <w:t xml:space="preserve">, M., </w:t>
      </w:r>
      <w:proofErr w:type="spellStart"/>
      <w:r w:rsidRPr="000B1A02">
        <w:t>Schlink</w:t>
      </w:r>
      <w:proofErr w:type="spellEnd"/>
      <w:r w:rsidRPr="000B1A02">
        <w:t xml:space="preserve">, U., </w:t>
      </w:r>
      <w:proofErr w:type="spellStart"/>
      <w:r w:rsidRPr="000B1A02">
        <w:t>Dijst</w:t>
      </w:r>
      <w:proofErr w:type="spellEnd"/>
      <w:r w:rsidRPr="000B1A02">
        <w: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 xml:space="preserve">Van </w:t>
      </w:r>
      <w:proofErr w:type="spellStart"/>
      <w:r w:rsidRPr="000B1A02">
        <w:t>Kempen</w:t>
      </w:r>
      <w:proofErr w:type="spellEnd"/>
      <w:r w:rsidRPr="000B1A02">
        <w:t xml:space="preserve">, E., Casas, M., </w:t>
      </w:r>
      <w:proofErr w:type="spellStart"/>
      <w:r w:rsidRPr="000B1A02">
        <w:t>Pershagen</w:t>
      </w:r>
      <w:proofErr w:type="spellEnd"/>
      <w:r w:rsidRPr="000B1A02">
        <w:t xml:space="preserve">, G., &amp; </w:t>
      </w:r>
      <w:proofErr w:type="spellStart"/>
      <w:r w:rsidRPr="000B1A02">
        <w:t>Foraster</w:t>
      </w:r>
      <w:proofErr w:type="spellEnd"/>
      <w:r w:rsidRPr="000B1A02">
        <w:t>,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proofErr w:type="spellStart"/>
      <w:r w:rsidRPr="000B1A02">
        <w:t>Veenendaal</w:t>
      </w:r>
      <w:proofErr w:type="spellEnd"/>
      <w:r w:rsidRPr="000B1A02">
        <w:t xml:space="preserve">, B., </w:t>
      </w:r>
      <w:proofErr w:type="spellStart"/>
      <w:r w:rsidRPr="000B1A02">
        <w:t>Brovelli</w:t>
      </w:r>
      <w:proofErr w:type="spellEnd"/>
      <w:r w:rsidRPr="000B1A02">
        <w:t>, M. A., &amp; Li, S. (2017). Review of web mapping: Eras, trends and directions. ISPRS International Journal of Geo-Information, 6(10), 317.</w:t>
      </w:r>
    </w:p>
    <w:p w14:paraId="144BFD62" w14:textId="77777777" w:rsidR="00A278F5" w:rsidRDefault="000B1A02" w:rsidP="00A278F5">
      <w:pPr>
        <w:pStyle w:val="Bibliography"/>
      </w:pPr>
      <w:r w:rsidRPr="000B1A02">
        <w:t xml:space="preserve">Verlander, N. Q., &amp; </w:t>
      </w:r>
      <w:proofErr w:type="spellStart"/>
      <w:r w:rsidRPr="000B1A02">
        <w:t>Heydecker</w:t>
      </w:r>
      <w:proofErr w:type="spellEnd"/>
      <w:r w:rsidRPr="000B1A02">
        <w:t>, B. G. (1997). Pedestrian route choice: An empirical study.</w:t>
      </w:r>
      <w:r w:rsidR="00A278F5" w:rsidRPr="00A278F5">
        <w:t xml:space="preserve"> </w:t>
      </w:r>
    </w:p>
    <w:p w14:paraId="0C4D0F78" w14:textId="2A38C7E2" w:rsidR="00A278F5" w:rsidRPr="00A278F5" w:rsidRDefault="00A278F5" w:rsidP="00A278F5">
      <w:pPr>
        <w:pStyle w:val="Bibliography"/>
      </w:pPr>
      <w:r w:rsidRPr="00A278F5">
        <w:t>WHO Regional Office for Europe</w:t>
      </w:r>
      <w:r>
        <w:t xml:space="preserve"> (2011). </w:t>
      </w:r>
      <w:r w:rsidRPr="00A278F5">
        <w:t>Burden of disease from environmental noise: Quantification of healthy life years lost in Europe. https://www.who.int/quantifying_ehimpacts/publications/e94888/en/ (</w:t>
      </w:r>
      <w:r w:rsidR="007D5EA4" w:rsidRPr="000B1A02">
        <w:t>accessed</w:t>
      </w:r>
      <w:r w:rsidR="007D5EA4">
        <w:t xml:space="preserve"> </w:t>
      </w:r>
      <w:r w:rsidRPr="00A278F5">
        <w:t>22 April 2020)</w:t>
      </w:r>
    </w:p>
    <w:p w14:paraId="6CEFFBEA" w14:textId="3B614355" w:rsidR="00AA1067" w:rsidRPr="000B1A02" w:rsidRDefault="00AA1067" w:rsidP="00AA1067">
      <w:pPr>
        <w:pStyle w:val="Bibliography"/>
      </w:pPr>
      <w:r w:rsidRPr="000B1A02">
        <w:t xml:space="preserve">WHO </w:t>
      </w:r>
      <w:r w:rsidRPr="00A278F5">
        <w:t>Regional Office for Europe</w:t>
      </w:r>
      <w:r w:rsidRPr="000B1A02">
        <w:t xml:space="preserve"> </w:t>
      </w:r>
      <w:proofErr w:type="gramStart"/>
      <w:r w:rsidRPr="000B1A02">
        <w:t>(2018</w:t>
      </w:r>
      <w:r>
        <w:t>a</w:t>
      </w:r>
      <w:r w:rsidRPr="000B1A02">
        <w:t>)</w:t>
      </w:r>
      <w:r>
        <w:t>.</w:t>
      </w:r>
      <w:proofErr w:type="gramEnd"/>
      <w:r>
        <w:t xml:space="preserve"> </w:t>
      </w:r>
      <w:r w:rsidRPr="00AA1067">
        <w:t>Fact sheet on the SDGs: Air quality and health (2018). http://www.euro.who.int/en/health-topics/health-policy/sustainable-development-goals/publications/2017/fact-sheets-on-sustainable-development-goals-health-targets/fact-sheet-on-the-sdgs-air-quality-and-health-2018</w:t>
      </w:r>
      <w:r>
        <w:t xml:space="preserve"> </w:t>
      </w:r>
      <w:r w:rsidRPr="00A278F5">
        <w:t>(</w:t>
      </w:r>
      <w:r w:rsidR="007D5EA4" w:rsidRPr="000B1A02">
        <w:t xml:space="preserve">accessed </w:t>
      </w:r>
      <w:r w:rsidRPr="00A278F5">
        <w:t>2</w:t>
      </w:r>
      <w:r>
        <w:t>3</w:t>
      </w:r>
      <w:r w:rsidRPr="00A278F5">
        <w:t xml:space="preserve"> April 2020)</w:t>
      </w:r>
    </w:p>
    <w:p w14:paraId="3F4C3B97" w14:textId="6BC32704" w:rsidR="00AA1067" w:rsidRDefault="000B1A02" w:rsidP="000B1A02">
      <w:pPr>
        <w:pStyle w:val="Bibliography"/>
      </w:pPr>
      <w:r w:rsidRPr="000B1A02">
        <w:t xml:space="preserve">WHO </w:t>
      </w:r>
      <w:r w:rsidR="00434BB0" w:rsidRPr="00A278F5">
        <w:t>Regional Office for Europe</w:t>
      </w:r>
      <w:r w:rsidRPr="000B1A02">
        <w:t xml:space="preserve"> </w:t>
      </w:r>
      <w:proofErr w:type="gramStart"/>
      <w:r w:rsidRPr="000B1A02">
        <w:t>(2018</w:t>
      </w:r>
      <w:r w:rsidR="00AA1067">
        <w:t>b</w:t>
      </w:r>
      <w:r w:rsidRPr="000B1A02">
        <w:t>).</w:t>
      </w:r>
      <w:proofErr w:type="gramEnd"/>
      <w:r w:rsidRPr="000B1A02">
        <w:t xml:space="preserve"> Environmental noise guidelines for the European Region. </w:t>
      </w:r>
      <w:r w:rsidR="00AA1067" w:rsidRPr="003F3B68">
        <w:t>http://www.euro.who.int/__data/assets/pdf_file/0008/383921/noise-guidelines-eng.pdf?ua=1</w:t>
      </w:r>
      <w:r w:rsidR="00AA1067">
        <w:t xml:space="preserve"> </w:t>
      </w:r>
      <w:r w:rsidR="003F3B68" w:rsidRPr="00A278F5">
        <w:t>(</w:t>
      </w:r>
      <w:r w:rsidR="007D5EA4" w:rsidRPr="000B1A02">
        <w:t xml:space="preserve">accessed </w:t>
      </w:r>
      <w:r w:rsidR="009E2FD9">
        <w:t>5</w:t>
      </w:r>
      <w:r w:rsidR="003F3B68" w:rsidRPr="00A278F5">
        <w:t xml:space="preserve"> </w:t>
      </w:r>
      <w:r w:rsidR="009E2FD9">
        <w:t xml:space="preserve">March </w:t>
      </w:r>
      <w:r w:rsidR="003F3B68" w:rsidRPr="00A278F5">
        <w:t>2020)</w:t>
      </w:r>
    </w:p>
    <w:p w14:paraId="3B737A57" w14:textId="77777777" w:rsidR="000B1A02" w:rsidRPr="000B1A02" w:rsidRDefault="000B1A02" w:rsidP="000B1A02">
      <w:pPr>
        <w:pStyle w:val="Bibliography"/>
      </w:pPr>
      <w:proofErr w:type="spellStart"/>
      <w:r w:rsidRPr="000B1A02">
        <w:t>Whyatt</w:t>
      </w:r>
      <w:proofErr w:type="spellEnd"/>
      <w:r w:rsidRPr="000B1A02">
        <w:t xml:space="preserve">, J. D., Pooley, C., </w:t>
      </w:r>
      <w:proofErr w:type="spellStart"/>
      <w:r w:rsidRPr="000B1A02">
        <w:t>Coulton</w:t>
      </w:r>
      <w:proofErr w:type="spellEnd"/>
      <w:r w:rsidRPr="000B1A02">
        <w:t xml:space="preserve">, P., Moser, M., Bamford, W., &amp; Davies, G. (2007). Estimating personal exposure to air pollution on the journey to and from school using GPS, GIS and mobile phone technology. 11th International Conference on </w:t>
      </w:r>
      <w:proofErr w:type="spellStart"/>
      <w:r w:rsidRPr="000B1A02">
        <w:t>Harmonisation</w:t>
      </w:r>
      <w:proofErr w:type="spellEnd"/>
      <w:r w:rsidRPr="000B1A02">
        <w:t xml:space="preserve"> within Atmospheric Dispersion Modelling for Regulatory Purposes, 1, 2–5.</w:t>
      </w:r>
    </w:p>
    <w:p w14:paraId="58291F44" w14:textId="77777777" w:rsidR="000B1A02" w:rsidRPr="000B1A02" w:rsidRDefault="000B1A02" w:rsidP="000B1A02">
      <w:pPr>
        <w:pStyle w:val="Bibliography"/>
      </w:pPr>
      <w:proofErr w:type="spellStart"/>
      <w:r w:rsidRPr="000B1A02">
        <w:t>Zielstra</w:t>
      </w:r>
      <w:proofErr w:type="spellEnd"/>
      <w:r w:rsidRPr="000B1A02">
        <w:t xml:space="preserve">, D., &amp; </w:t>
      </w:r>
      <w:proofErr w:type="spellStart"/>
      <w:r w:rsidRPr="000B1A02">
        <w:t>Hochmair</w:t>
      </w:r>
      <w:proofErr w:type="spellEnd"/>
      <w:r w:rsidRPr="000B1A02">
        <w:t>,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proofErr w:type="spellStart"/>
      <w:r w:rsidRPr="000B1A02">
        <w:t>Zielstra</w:t>
      </w:r>
      <w:proofErr w:type="spellEnd"/>
      <w:r w:rsidRPr="000B1A02">
        <w:t xml:space="preserve">, D., &amp; </w:t>
      </w:r>
      <w:proofErr w:type="spellStart"/>
      <w:r w:rsidRPr="000B1A02">
        <w:t>Hochmair</w:t>
      </w:r>
      <w:proofErr w:type="spellEnd"/>
      <w:r w:rsidRPr="000B1A02">
        <w:t>,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738090"/>
      <w:r>
        <w:lastRenderedPageBreak/>
        <w:t>ACKNOWLEDGEMENTS</w:t>
      </w:r>
      <w:bookmarkEnd w:id="184"/>
    </w:p>
    <w:p w14:paraId="19857559" w14:textId="5233F861"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738091"/>
      <w:r w:rsidRPr="00CC2F87">
        <w:lastRenderedPageBreak/>
        <w:t>APPENDICES</w:t>
      </w:r>
      <w:bookmarkEnd w:id="185"/>
    </w:p>
    <w:p w14:paraId="7034E3B5" w14:textId="6AFDAB1B"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20B2F">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107B10" w:rsidRDefault="00107B10" w:rsidP="00944FA8">
                            <w:pPr>
                              <w:pStyle w:val="Code"/>
                            </w:pPr>
                            <w:r>
                              <w:t>name: gis-flask</w:t>
                            </w:r>
                          </w:p>
                          <w:p w14:paraId="4310EDC2" w14:textId="77777777" w:rsidR="00107B10" w:rsidRDefault="00107B10" w:rsidP="00944FA8">
                            <w:pPr>
                              <w:pStyle w:val="Code"/>
                            </w:pPr>
                            <w:r>
                              <w:t>channels:</w:t>
                            </w:r>
                          </w:p>
                          <w:p w14:paraId="7B7E0C6E" w14:textId="77777777" w:rsidR="00107B10" w:rsidRDefault="00107B10" w:rsidP="00944FA8">
                            <w:pPr>
                              <w:pStyle w:val="Code"/>
                            </w:pPr>
                            <w:r>
                              <w:t xml:space="preserve">  - conda-forge</w:t>
                            </w:r>
                          </w:p>
                          <w:p w14:paraId="2DAFD9D0" w14:textId="77777777" w:rsidR="00107B10" w:rsidRDefault="00107B10" w:rsidP="00944FA8">
                            <w:pPr>
                              <w:pStyle w:val="Code"/>
                            </w:pPr>
                            <w:r>
                              <w:t xml:space="preserve">  - defaults</w:t>
                            </w:r>
                          </w:p>
                          <w:p w14:paraId="4E43D229" w14:textId="77777777" w:rsidR="00107B10" w:rsidRDefault="00107B10" w:rsidP="00944FA8">
                            <w:pPr>
                              <w:pStyle w:val="Code"/>
                            </w:pPr>
                            <w:r>
                              <w:t>dependencies:</w:t>
                            </w:r>
                          </w:p>
                          <w:p w14:paraId="1AE24151" w14:textId="77777777" w:rsidR="00107B10" w:rsidRDefault="00107B10" w:rsidP="00944FA8">
                            <w:pPr>
                              <w:pStyle w:val="Code"/>
                            </w:pPr>
                            <w:r>
                              <w:t xml:space="preserve">  - python=3.6</w:t>
                            </w:r>
                          </w:p>
                          <w:p w14:paraId="74F092C5" w14:textId="77777777" w:rsidR="00107B10" w:rsidRDefault="00107B10" w:rsidP="00944FA8">
                            <w:pPr>
                              <w:pStyle w:val="Code"/>
                            </w:pPr>
                            <w:r>
                              <w:t xml:space="preserve">  - jupyterlab</w:t>
                            </w:r>
                          </w:p>
                          <w:p w14:paraId="4C3B814F" w14:textId="77777777" w:rsidR="00107B10" w:rsidRDefault="00107B10" w:rsidP="00944FA8">
                            <w:pPr>
                              <w:pStyle w:val="Code"/>
                            </w:pPr>
                            <w:r>
                              <w:t xml:space="preserve">  - pylint</w:t>
                            </w:r>
                          </w:p>
                          <w:p w14:paraId="21DC835A" w14:textId="77777777" w:rsidR="00107B10" w:rsidRDefault="00107B10" w:rsidP="00944FA8">
                            <w:pPr>
                              <w:pStyle w:val="Code"/>
                            </w:pPr>
                            <w:r>
                              <w:t xml:space="preserve">  - pytest</w:t>
                            </w:r>
                          </w:p>
                          <w:p w14:paraId="23A7CA65" w14:textId="77777777" w:rsidR="00107B10" w:rsidRDefault="00107B10" w:rsidP="00944FA8">
                            <w:pPr>
                              <w:pStyle w:val="Code"/>
                            </w:pPr>
                            <w:r>
                              <w:t xml:space="preserve">  - geopandas</w:t>
                            </w:r>
                          </w:p>
                          <w:p w14:paraId="770C4F18" w14:textId="77777777" w:rsidR="00107B10" w:rsidRDefault="00107B10" w:rsidP="00944FA8">
                            <w:pPr>
                              <w:pStyle w:val="Code"/>
                            </w:pPr>
                            <w:r>
                              <w:t xml:space="preserve">  - osmnx</w:t>
                            </w:r>
                          </w:p>
                          <w:p w14:paraId="2E4333B8" w14:textId="77777777" w:rsidR="00107B10" w:rsidRDefault="00107B10" w:rsidP="00944FA8">
                            <w:pPr>
                              <w:pStyle w:val="Code"/>
                            </w:pPr>
                            <w:r>
                              <w:t xml:space="preserve">  - gdal</w:t>
                            </w:r>
                          </w:p>
                          <w:p w14:paraId="6323F82D" w14:textId="77777777" w:rsidR="00107B10" w:rsidRDefault="00107B10" w:rsidP="00944FA8">
                            <w:pPr>
                              <w:pStyle w:val="Code"/>
                            </w:pPr>
                            <w:r>
                              <w:t xml:space="preserve">  - geoplot</w:t>
                            </w:r>
                          </w:p>
                          <w:p w14:paraId="75F4CA7C" w14:textId="77777777" w:rsidR="00107B10" w:rsidRDefault="00107B10" w:rsidP="00944FA8">
                            <w:pPr>
                              <w:pStyle w:val="Code"/>
                            </w:pPr>
                            <w:r>
                              <w:t xml:space="preserve">  - pysal</w:t>
                            </w:r>
                          </w:p>
                          <w:p w14:paraId="4B08E5B7" w14:textId="77777777" w:rsidR="00107B10" w:rsidRDefault="00107B10" w:rsidP="00944FA8">
                            <w:pPr>
                              <w:pStyle w:val="Code"/>
                            </w:pPr>
                            <w:r>
                              <w:t xml:space="preserve">  - flask</w:t>
                            </w:r>
                          </w:p>
                          <w:p w14:paraId="2F618243" w14:textId="77777777" w:rsidR="00107B10" w:rsidRDefault="00107B10" w:rsidP="00944FA8">
                            <w:pPr>
                              <w:pStyle w:val="Code"/>
                            </w:pPr>
                            <w:r>
                              <w:t xml:space="preserve">  - flask-cors</w:t>
                            </w:r>
                          </w:p>
                          <w:p w14:paraId="4ACF0394" w14:textId="77777777" w:rsidR="00107B10" w:rsidRDefault="00107B10" w:rsidP="00944FA8">
                            <w:pPr>
                              <w:pStyle w:val="Code"/>
                            </w:pPr>
                            <w:r>
                              <w:t xml:space="preserve">  - flask-testing</w:t>
                            </w:r>
                          </w:p>
                          <w:p w14:paraId="02C92A4C" w14:textId="77777777" w:rsidR="00107B10" w:rsidRDefault="00107B10" w:rsidP="00944FA8">
                            <w:pPr>
                              <w:pStyle w:val="Code"/>
                            </w:pPr>
                            <w:r>
                              <w:t xml:space="preserve">  - gunicorn</w:t>
                            </w:r>
                          </w:p>
                          <w:p w14:paraId="7A685DCD" w14:textId="77777777" w:rsidR="00107B10" w:rsidRDefault="00107B10" w:rsidP="00944FA8">
                            <w:pPr>
                              <w:pStyle w:val="Code"/>
                            </w:pPr>
                            <w:r>
                              <w:t xml:space="preserve">  - requests</w:t>
                            </w:r>
                          </w:p>
                          <w:p w14:paraId="10E38A86" w14:textId="77777777" w:rsidR="00107B10" w:rsidRDefault="00107B10" w:rsidP="00944FA8">
                            <w:pPr>
                              <w:pStyle w:val="Code"/>
                            </w:pPr>
                            <w:r>
                              <w:t xml:space="preserve">  - pip</w:t>
                            </w:r>
                          </w:p>
                          <w:p w14:paraId="0445E344" w14:textId="77777777" w:rsidR="00107B10" w:rsidRDefault="00107B10" w:rsidP="00944FA8">
                            <w:pPr>
                              <w:pStyle w:val="Code"/>
                            </w:pPr>
                            <w:r>
                              <w:t xml:space="preserve">  - pip:</w:t>
                            </w:r>
                          </w:p>
                          <w:p w14:paraId="082C5E1B" w14:textId="77777777" w:rsidR="00107B10" w:rsidRDefault="00107B10" w:rsidP="00944FA8">
                            <w:pPr>
                              <w:pStyle w:val="Code"/>
                            </w:pPr>
                            <w:r>
                              <w:t xml:space="preserve">    - pycrs</w:t>
                            </w:r>
                          </w:p>
                          <w:p w14:paraId="2922E057" w14:textId="77777777" w:rsidR="00107B10" w:rsidRPr="00E06F0C" w:rsidRDefault="00107B10"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107B10" w:rsidRDefault="00107B10" w:rsidP="00944FA8">
                      <w:pPr>
                        <w:pStyle w:val="Code"/>
                      </w:pPr>
                      <w:r>
                        <w:t>name: gis-flask</w:t>
                      </w:r>
                    </w:p>
                    <w:p w14:paraId="4310EDC2" w14:textId="77777777" w:rsidR="00107B10" w:rsidRDefault="00107B10" w:rsidP="00944FA8">
                      <w:pPr>
                        <w:pStyle w:val="Code"/>
                      </w:pPr>
                      <w:r>
                        <w:t>channels:</w:t>
                      </w:r>
                    </w:p>
                    <w:p w14:paraId="7B7E0C6E" w14:textId="77777777" w:rsidR="00107B10" w:rsidRDefault="00107B10" w:rsidP="00944FA8">
                      <w:pPr>
                        <w:pStyle w:val="Code"/>
                      </w:pPr>
                      <w:r>
                        <w:t xml:space="preserve">  - conda-forge</w:t>
                      </w:r>
                    </w:p>
                    <w:p w14:paraId="2DAFD9D0" w14:textId="77777777" w:rsidR="00107B10" w:rsidRDefault="00107B10" w:rsidP="00944FA8">
                      <w:pPr>
                        <w:pStyle w:val="Code"/>
                      </w:pPr>
                      <w:r>
                        <w:t xml:space="preserve">  - defaults</w:t>
                      </w:r>
                    </w:p>
                    <w:p w14:paraId="4E43D229" w14:textId="77777777" w:rsidR="00107B10" w:rsidRDefault="00107B10" w:rsidP="00944FA8">
                      <w:pPr>
                        <w:pStyle w:val="Code"/>
                      </w:pPr>
                      <w:r>
                        <w:t>dependencies:</w:t>
                      </w:r>
                    </w:p>
                    <w:p w14:paraId="1AE24151" w14:textId="77777777" w:rsidR="00107B10" w:rsidRDefault="00107B10" w:rsidP="00944FA8">
                      <w:pPr>
                        <w:pStyle w:val="Code"/>
                      </w:pPr>
                      <w:r>
                        <w:t xml:space="preserve">  - python=3.6</w:t>
                      </w:r>
                    </w:p>
                    <w:p w14:paraId="74F092C5" w14:textId="77777777" w:rsidR="00107B10" w:rsidRDefault="00107B10" w:rsidP="00944FA8">
                      <w:pPr>
                        <w:pStyle w:val="Code"/>
                      </w:pPr>
                      <w:r>
                        <w:t xml:space="preserve">  - jupyterlab</w:t>
                      </w:r>
                    </w:p>
                    <w:p w14:paraId="4C3B814F" w14:textId="77777777" w:rsidR="00107B10" w:rsidRDefault="00107B10" w:rsidP="00944FA8">
                      <w:pPr>
                        <w:pStyle w:val="Code"/>
                      </w:pPr>
                      <w:r>
                        <w:t xml:space="preserve">  - pylint</w:t>
                      </w:r>
                    </w:p>
                    <w:p w14:paraId="21DC835A" w14:textId="77777777" w:rsidR="00107B10" w:rsidRDefault="00107B10" w:rsidP="00944FA8">
                      <w:pPr>
                        <w:pStyle w:val="Code"/>
                      </w:pPr>
                      <w:r>
                        <w:t xml:space="preserve">  - pytest</w:t>
                      </w:r>
                    </w:p>
                    <w:p w14:paraId="23A7CA65" w14:textId="77777777" w:rsidR="00107B10" w:rsidRDefault="00107B10" w:rsidP="00944FA8">
                      <w:pPr>
                        <w:pStyle w:val="Code"/>
                      </w:pPr>
                      <w:r>
                        <w:t xml:space="preserve">  - geopandas</w:t>
                      </w:r>
                    </w:p>
                    <w:p w14:paraId="770C4F18" w14:textId="77777777" w:rsidR="00107B10" w:rsidRDefault="00107B10" w:rsidP="00944FA8">
                      <w:pPr>
                        <w:pStyle w:val="Code"/>
                      </w:pPr>
                      <w:r>
                        <w:t xml:space="preserve">  - osmnx</w:t>
                      </w:r>
                    </w:p>
                    <w:p w14:paraId="2E4333B8" w14:textId="77777777" w:rsidR="00107B10" w:rsidRDefault="00107B10" w:rsidP="00944FA8">
                      <w:pPr>
                        <w:pStyle w:val="Code"/>
                      </w:pPr>
                      <w:r>
                        <w:t xml:space="preserve">  - gdal</w:t>
                      </w:r>
                    </w:p>
                    <w:p w14:paraId="6323F82D" w14:textId="77777777" w:rsidR="00107B10" w:rsidRDefault="00107B10" w:rsidP="00944FA8">
                      <w:pPr>
                        <w:pStyle w:val="Code"/>
                      </w:pPr>
                      <w:r>
                        <w:t xml:space="preserve">  - geoplot</w:t>
                      </w:r>
                    </w:p>
                    <w:p w14:paraId="75F4CA7C" w14:textId="77777777" w:rsidR="00107B10" w:rsidRDefault="00107B10" w:rsidP="00944FA8">
                      <w:pPr>
                        <w:pStyle w:val="Code"/>
                      </w:pPr>
                      <w:r>
                        <w:t xml:space="preserve">  - pysal</w:t>
                      </w:r>
                    </w:p>
                    <w:p w14:paraId="4B08E5B7" w14:textId="77777777" w:rsidR="00107B10" w:rsidRDefault="00107B10" w:rsidP="00944FA8">
                      <w:pPr>
                        <w:pStyle w:val="Code"/>
                      </w:pPr>
                      <w:r>
                        <w:t xml:space="preserve">  - flask</w:t>
                      </w:r>
                    </w:p>
                    <w:p w14:paraId="2F618243" w14:textId="77777777" w:rsidR="00107B10" w:rsidRDefault="00107B10" w:rsidP="00944FA8">
                      <w:pPr>
                        <w:pStyle w:val="Code"/>
                      </w:pPr>
                      <w:r>
                        <w:t xml:space="preserve">  - flask-cors</w:t>
                      </w:r>
                    </w:p>
                    <w:p w14:paraId="4ACF0394" w14:textId="77777777" w:rsidR="00107B10" w:rsidRDefault="00107B10" w:rsidP="00944FA8">
                      <w:pPr>
                        <w:pStyle w:val="Code"/>
                      </w:pPr>
                      <w:r>
                        <w:t xml:space="preserve">  - flask-testing</w:t>
                      </w:r>
                    </w:p>
                    <w:p w14:paraId="02C92A4C" w14:textId="77777777" w:rsidR="00107B10" w:rsidRDefault="00107B10" w:rsidP="00944FA8">
                      <w:pPr>
                        <w:pStyle w:val="Code"/>
                      </w:pPr>
                      <w:r>
                        <w:t xml:space="preserve">  - gunicorn</w:t>
                      </w:r>
                    </w:p>
                    <w:p w14:paraId="7A685DCD" w14:textId="77777777" w:rsidR="00107B10" w:rsidRDefault="00107B10" w:rsidP="00944FA8">
                      <w:pPr>
                        <w:pStyle w:val="Code"/>
                      </w:pPr>
                      <w:r>
                        <w:t xml:space="preserve">  - requests</w:t>
                      </w:r>
                    </w:p>
                    <w:p w14:paraId="10E38A86" w14:textId="77777777" w:rsidR="00107B10" w:rsidRDefault="00107B10" w:rsidP="00944FA8">
                      <w:pPr>
                        <w:pStyle w:val="Code"/>
                      </w:pPr>
                      <w:r>
                        <w:t xml:space="preserve">  - pip</w:t>
                      </w:r>
                    </w:p>
                    <w:p w14:paraId="0445E344" w14:textId="77777777" w:rsidR="00107B10" w:rsidRDefault="00107B10" w:rsidP="00944FA8">
                      <w:pPr>
                        <w:pStyle w:val="Code"/>
                      </w:pPr>
                      <w:r>
                        <w:t xml:space="preserve">  - pip:</w:t>
                      </w:r>
                    </w:p>
                    <w:p w14:paraId="082C5E1B" w14:textId="77777777" w:rsidR="00107B10" w:rsidRDefault="00107B10" w:rsidP="00944FA8">
                      <w:pPr>
                        <w:pStyle w:val="Code"/>
                      </w:pPr>
                      <w:r>
                        <w:t xml:space="preserve">    - pycrs</w:t>
                      </w:r>
                    </w:p>
                    <w:p w14:paraId="2922E057" w14:textId="77777777" w:rsidR="00107B10" w:rsidRPr="00E06F0C" w:rsidRDefault="00107B10" w:rsidP="007047F4">
                      <w:pPr>
                        <w:pStyle w:val="Code"/>
                      </w:pPr>
                      <w:r>
                        <w:t xml:space="preserve">    - polyline</w:t>
                      </w:r>
                    </w:p>
                  </w:txbxContent>
                </v:textbox>
                <w10:wrap type="square"/>
              </v:shape>
            </w:pict>
          </mc:Fallback>
        </mc:AlternateContent>
      </w:r>
      <w:r w:rsidR="00FF2B44">
        <w:br w:type="page"/>
      </w:r>
    </w:p>
    <w:p w14:paraId="42DCD08D" w14:textId="0BC250A6"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20B2F">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6D3A6D"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20B2F">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778E0089"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20B2F">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2E8F23F7" w:rsidR="00501944" w:rsidRDefault="00501944" w:rsidP="00501944">
      <w:pPr>
        <w:pStyle w:val="Caption"/>
        <w:rPr>
          <w:b/>
          <w:bCs/>
        </w:rPr>
      </w:pPr>
      <w:bookmarkStart w:id="190" w:name="_Ref38707780"/>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20B2F">
        <w:rPr>
          <w:b/>
          <w:bCs/>
          <w:noProof/>
        </w:rPr>
        <w:t>5</w:t>
      </w:r>
      <w:r w:rsidRPr="00FE49CF">
        <w:rPr>
          <w:b/>
          <w:bCs/>
        </w:rPr>
        <w:fldChar w:fldCharType="end"/>
      </w:r>
      <w:bookmarkEnd w:id="190"/>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4" w:author="Helle, Joose I" w:date="2019-08-21T11:05:00Z" w:initials="HJI">
    <w:p w14:paraId="756AFC7D" w14:textId="478BC33E" w:rsidR="00107B10" w:rsidRDefault="00107B10">
      <w:pPr>
        <w:pStyle w:val="CommentText"/>
      </w:pPr>
      <w:r>
        <w:rPr>
          <w:rStyle w:val="CommentReference"/>
        </w:rPr>
        <w:annotationRef/>
      </w:r>
      <w:r>
        <w:t xml:space="preserve">Paths: </w:t>
      </w:r>
      <w:r w:rsidRPr="006B1FB7">
        <w:t>run_</w:t>
      </w:r>
      <w:r>
        <w:t>6</w:t>
      </w:r>
      <w:r w:rsidRPr="006B1FB7">
        <w:t>_set_1</w:t>
      </w:r>
      <w:r>
        <w:t xml:space="preserve"> (13.3.2020)</w:t>
      </w:r>
    </w:p>
  </w:comment>
  <w:comment w:id="131" w:author="Helle, Joose I" w:date="2019-09-08T17:32:00Z" w:initials="HJI">
    <w:p w14:paraId="47C94C5B" w14:textId="77777777" w:rsidR="00107B10" w:rsidRDefault="00107B10"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107B10" w:rsidRDefault="00107B10" w:rsidP="00B17DC1">
      <w:pPr>
        <w:pStyle w:val="CommentText"/>
      </w:pPr>
    </w:p>
  </w:comment>
  <w:comment w:id="134" w:author="Helle, Joose I" w:date="2019-09-08T17:32:00Z" w:initials="HJI">
    <w:p w14:paraId="0AB1266F" w14:textId="77777777" w:rsidR="00107B10" w:rsidRDefault="00107B10"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107B10" w:rsidRDefault="00107B10" w:rsidP="00B17DC1">
      <w:pPr>
        <w:pStyle w:val="CommentText"/>
      </w:pPr>
    </w:p>
  </w:comment>
  <w:comment w:id="138" w:author="Helle, Joose I" w:date="2019-10-06T18:01:00Z" w:initials="HJI">
    <w:p w14:paraId="153591B8" w14:textId="656551FC" w:rsidR="00107B10" w:rsidRDefault="00107B10">
      <w:pPr>
        <w:pStyle w:val="CommentText"/>
      </w:pPr>
      <w:r>
        <w:rPr>
          <w:rStyle w:val="CommentReference"/>
        </w:rPr>
        <w:annotationRef/>
      </w:r>
      <w:r>
        <w:rPr>
          <w:rStyle w:val="CommentReference"/>
        </w:rPr>
        <w:annotationRef/>
      </w:r>
      <w:r w:rsidRPr="000E01A0">
        <w:t>axyind_stats_v4</w:t>
      </w:r>
    </w:p>
  </w:comment>
  <w:comment w:id="157" w:author="Helle, Joose I" w:date="2020-03-14T10:05:00Z" w:initials="HJI">
    <w:p w14:paraId="2C6CBE7D" w14:textId="3E15BCFB" w:rsidR="00107B10" w:rsidRDefault="00107B10">
      <w:pPr>
        <w:pStyle w:val="CommentText"/>
      </w:pPr>
      <w:r>
        <w:rPr>
          <w:rStyle w:val="CommentReference"/>
        </w:rPr>
        <w:annotationRef/>
      </w:r>
      <w:r>
        <w:t>Run 6</w:t>
      </w:r>
      <w:r>
        <w:br/>
        <w:t>14.3.2020</w:t>
      </w:r>
    </w:p>
  </w:comment>
  <w:comment w:id="160" w:author="Helle, Joose I" w:date="2020-03-14T10:22:00Z" w:initials="HJI">
    <w:p w14:paraId="09F46F7D" w14:textId="1E58EC9C" w:rsidR="00107B10" w:rsidRDefault="00107B10">
      <w:pPr>
        <w:pStyle w:val="CommentText"/>
      </w:pPr>
      <w:r>
        <w:rPr>
          <w:rStyle w:val="CommentReference"/>
        </w:rPr>
        <w:annotationRef/>
      </w:r>
      <w:r>
        <w:t>Run 6</w:t>
      </w:r>
      <w:r>
        <w:br/>
        <w:t>14.3.2020</w:t>
      </w:r>
    </w:p>
  </w:comment>
  <w:comment w:id="171" w:author="Helle, Joose I" w:date="2019-08-21T13:06:00Z" w:initials="HJI">
    <w:p w14:paraId="422E118C" w14:textId="1BB9E183" w:rsidR="00107B10" w:rsidRDefault="00107B10">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4" w:author="Helle, Joose I" w:date="2020-03-07T16:45:00Z" w:initials="HJI">
    <w:p w14:paraId="097B81A2" w14:textId="064A2EA7" w:rsidR="00107B10" w:rsidRDefault="00107B10"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107B10" w:rsidRDefault="00107B1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EA46D" w14:textId="77777777" w:rsidR="006049B4" w:rsidRDefault="006049B4" w:rsidP="00F939A9">
      <w:pPr>
        <w:spacing w:after="0" w:line="240" w:lineRule="auto"/>
      </w:pPr>
      <w:r>
        <w:separator/>
      </w:r>
    </w:p>
  </w:endnote>
  <w:endnote w:type="continuationSeparator" w:id="0">
    <w:p w14:paraId="132C1E5E" w14:textId="77777777" w:rsidR="006049B4" w:rsidRDefault="006049B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107B10" w:rsidRDefault="00107B10"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107B10" w:rsidRDefault="00107B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107B10" w:rsidRDefault="00107B10"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720C6E0" w:rsidR="00107B10" w:rsidRDefault="00107B10"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107B10" w:rsidRDefault="00107B10"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75B440" w14:textId="77777777" w:rsidR="006049B4" w:rsidRDefault="006049B4" w:rsidP="00F939A9">
      <w:pPr>
        <w:spacing w:after="0" w:line="240" w:lineRule="auto"/>
      </w:pPr>
      <w:r>
        <w:separator/>
      </w:r>
    </w:p>
  </w:footnote>
  <w:footnote w:type="continuationSeparator" w:id="0">
    <w:p w14:paraId="4D3F7781" w14:textId="77777777" w:rsidR="006049B4" w:rsidRDefault="006049B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20"/>
  </w:num>
  <w:num w:numId="3">
    <w:abstractNumId w:val="28"/>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3"/>
  </w:num>
  <w:num w:numId="11">
    <w:abstractNumId w:val="24"/>
  </w:num>
  <w:num w:numId="12">
    <w:abstractNumId w:val="18"/>
  </w:num>
  <w:num w:numId="13">
    <w:abstractNumId w:val="31"/>
  </w:num>
  <w:num w:numId="14">
    <w:abstractNumId w:val="34"/>
  </w:num>
  <w:num w:numId="15">
    <w:abstractNumId w:val="10"/>
  </w:num>
  <w:num w:numId="16">
    <w:abstractNumId w:val="16"/>
  </w:num>
  <w:num w:numId="17">
    <w:abstractNumId w:val="30"/>
  </w:num>
  <w:num w:numId="18">
    <w:abstractNumId w:val="29"/>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5"/>
  </w:num>
  <w:num w:numId="33">
    <w:abstractNumId w:val="36"/>
  </w:num>
  <w:num w:numId="34">
    <w:abstractNumId w:val="21"/>
  </w:num>
  <w:num w:numId="35">
    <w:abstractNumId w:val="13"/>
  </w:num>
  <w:num w:numId="36">
    <w:abstractNumId w:val="23"/>
  </w:num>
  <w:num w:numId="3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6C2"/>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920"/>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DD2"/>
    <w:rsid w:val="000420D5"/>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F0C"/>
    <w:rsid w:val="00067345"/>
    <w:rsid w:val="000675A3"/>
    <w:rsid w:val="000675D9"/>
    <w:rsid w:val="0006761F"/>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1CB"/>
    <w:rsid w:val="000733AD"/>
    <w:rsid w:val="000736B0"/>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82"/>
    <w:rsid w:val="00094958"/>
    <w:rsid w:val="0009495E"/>
    <w:rsid w:val="00094C66"/>
    <w:rsid w:val="00094CBB"/>
    <w:rsid w:val="00094CDC"/>
    <w:rsid w:val="00094DEF"/>
    <w:rsid w:val="00094F22"/>
    <w:rsid w:val="00095144"/>
    <w:rsid w:val="000953D0"/>
    <w:rsid w:val="00095CCB"/>
    <w:rsid w:val="00096080"/>
    <w:rsid w:val="000961F8"/>
    <w:rsid w:val="0009624B"/>
    <w:rsid w:val="000963BF"/>
    <w:rsid w:val="000964A9"/>
    <w:rsid w:val="000968A1"/>
    <w:rsid w:val="00096D20"/>
    <w:rsid w:val="00096EF3"/>
    <w:rsid w:val="00097337"/>
    <w:rsid w:val="000973BF"/>
    <w:rsid w:val="000974D7"/>
    <w:rsid w:val="0009760F"/>
    <w:rsid w:val="0009771C"/>
    <w:rsid w:val="00097A49"/>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770"/>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3D2D"/>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DF"/>
    <w:rsid w:val="00116CE0"/>
    <w:rsid w:val="001171D9"/>
    <w:rsid w:val="0011741B"/>
    <w:rsid w:val="001177EF"/>
    <w:rsid w:val="00117880"/>
    <w:rsid w:val="00117987"/>
    <w:rsid w:val="00117D72"/>
    <w:rsid w:val="00117EEE"/>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C66"/>
    <w:rsid w:val="00134D51"/>
    <w:rsid w:val="00134D5E"/>
    <w:rsid w:val="0013501E"/>
    <w:rsid w:val="0013594E"/>
    <w:rsid w:val="00135E28"/>
    <w:rsid w:val="0013600F"/>
    <w:rsid w:val="001361AC"/>
    <w:rsid w:val="00136202"/>
    <w:rsid w:val="00136393"/>
    <w:rsid w:val="0013653F"/>
    <w:rsid w:val="00136852"/>
    <w:rsid w:val="00136DF7"/>
    <w:rsid w:val="00136E1D"/>
    <w:rsid w:val="00136E63"/>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DD"/>
    <w:rsid w:val="00156842"/>
    <w:rsid w:val="001568A5"/>
    <w:rsid w:val="00156C84"/>
    <w:rsid w:val="00156D05"/>
    <w:rsid w:val="00156FBD"/>
    <w:rsid w:val="0015703F"/>
    <w:rsid w:val="0015749A"/>
    <w:rsid w:val="00157521"/>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3ED4"/>
    <w:rsid w:val="00164098"/>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0F0"/>
    <w:rsid w:val="0017123E"/>
    <w:rsid w:val="001712C8"/>
    <w:rsid w:val="001717A6"/>
    <w:rsid w:val="001719E4"/>
    <w:rsid w:val="00171CD4"/>
    <w:rsid w:val="00172331"/>
    <w:rsid w:val="00172393"/>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A7"/>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0C"/>
    <w:rsid w:val="001C75B4"/>
    <w:rsid w:val="001C7639"/>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28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DD7"/>
    <w:rsid w:val="00212F8D"/>
    <w:rsid w:val="00212F99"/>
    <w:rsid w:val="0021300C"/>
    <w:rsid w:val="002130C4"/>
    <w:rsid w:val="002131D4"/>
    <w:rsid w:val="002132F7"/>
    <w:rsid w:val="00213359"/>
    <w:rsid w:val="00213589"/>
    <w:rsid w:val="00213609"/>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3BB"/>
    <w:rsid w:val="002213DC"/>
    <w:rsid w:val="002216B2"/>
    <w:rsid w:val="002217E1"/>
    <w:rsid w:val="002217FD"/>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7282"/>
    <w:rsid w:val="00227288"/>
    <w:rsid w:val="0022761D"/>
    <w:rsid w:val="00227A98"/>
    <w:rsid w:val="00227C07"/>
    <w:rsid w:val="00227C16"/>
    <w:rsid w:val="00227C60"/>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111"/>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6FE"/>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7DF"/>
    <w:rsid w:val="00271832"/>
    <w:rsid w:val="00271B15"/>
    <w:rsid w:val="00271CB6"/>
    <w:rsid w:val="00271F7F"/>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A6F"/>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730"/>
    <w:rsid w:val="002839C7"/>
    <w:rsid w:val="00283A89"/>
    <w:rsid w:val="00283C87"/>
    <w:rsid w:val="00283E4B"/>
    <w:rsid w:val="0028405F"/>
    <w:rsid w:val="0028409A"/>
    <w:rsid w:val="002840A0"/>
    <w:rsid w:val="00284145"/>
    <w:rsid w:val="002845A3"/>
    <w:rsid w:val="00284622"/>
    <w:rsid w:val="0028469A"/>
    <w:rsid w:val="002846DF"/>
    <w:rsid w:val="002846E8"/>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903C3"/>
    <w:rsid w:val="002905E6"/>
    <w:rsid w:val="00290601"/>
    <w:rsid w:val="00290FE4"/>
    <w:rsid w:val="00291381"/>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CE4"/>
    <w:rsid w:val="002B3E55"/>
    <w:rsid w:val="002B3EE3"/>
    <w:rsid w:val="002B4345"/>
    <w:rsid w:val="002B43A9"/>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457"/>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83"/>
    <w:rsid w:val="003340AA"/>
    <w:rsid w:val="00334256"/>
    <w:rsid w:val="00334548"/>
    <w:rsid w:val="00334720"/>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57D09"/>
    <w:rsid w:val="00360121"/>
    <w:rsid w:val="003601D9"/>
    <w:rsid w:val="003602F0"/>
    <w:rsid w:val="003609C5"/>
    <w:rsid w:val="00360B87"/>
    <w:rsid w:val="00360DC5"/>
    <w:rsid w:val="003610B6"/>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53C"/>
    <w:rsid w:val="003806A8"/>
    <w:rsid w:val="00380866"/>
    <w:rsid w:val="00380A8E"/>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387"/>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98C"/>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60"/>
    <w:rsid w:val="003C58BA"/>
    <w:rsid w:val="003C58E0"/>
    <w:rsid w:val="003C5DB2"/>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149"/>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B7"/>
    <w:rsid w:val="00463142"/>
    <w:rsid w:val="00463848"/>
    <w:rsid w:val="00463874"/>
    <w:rsid w:val="00463979"/>
    <w:rsid w:val="00463C90"/>
    <w:rsid w:val="0046402A"/>
    <w:rsid w:val="0046438A"/>
    <w:rsid w:val="00464661"/>
    <w:rsid w:val="00464E15"/>
    <w:rsid w:val="00465258"/>
    <w:rsid w:val="004655A3"/>
    <w:rsid w:val="00465721"/>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964"/>
    <w:rsid w:val="00474ADF"/>
    <w:rsid w:val="004753CE"/>
    <w:rsid w:val="00475440"/>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53F"/>
    <w:rsid w:val="004A4601"/>
    <w:rsid w:val="004A4729"/>
    <w:rsid w:val="004A4B9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24A"/>
    <w:rsid w:val="004B2419"/>
    <w:rsid w:val="004B2B13"/>
    <w:rsid w:val="004B2B3F"/>
    <w:rsid w:val="004B2C49"/>
    <w:rsid w:val="004B2EE8"/>
    <w:rsid w:val="004B32B8"/>
    <w:rsid w:val="004B3FCE"/>
    <w:rsid w:val="004B4036"/>
    <w:rsid w:val="004B4408"/>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0FF"/>
    <w:rsid w:val="004F238C"/>
    <w:rsid w:val="004F23CC"/>
    <w:rsid w:val="004F24B3"/>
    <w:rsid w:val="004F2812"/>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EB6"/>
    <w:rsid w:val="004F6EBE"/>
    <w:rsid w:val="004F6EC6"/>
    <w:rsid w:val="004F7215"/>
    <w:rsid w:val="004F723A"/>
    <w:rsid w:val="004F739D"/>
    <w:rsid w:val="004F76AC"/>
    <w:rsid w:val="004F786C"/>
    <w:rsid w:val="004F79BF"/>
    <w:rsid w:val="004F7D62"/>
    <w:rsid w:val="005000A6"/>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635"/>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7C8"/>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A63"/>
    <w:rsid w:val="00596BBE"/>
    <w:rsid w:val="00596DED"/>
    <w:rsid w:val="00597063"/>
    <w:rsid w:val="00597234"/>
    <w:rsid w:val="0059725D"/>
    <w:rsid w:val="005973CF"/>
    <w:rsid w:val="00597CBB"/>
    <w:rsid w:val="00597E15"/>
    <w:rsid w:val="005A02E7"/>
    <w:rsid w:val="005A034C"/>
    <w:rsid w:val="005A1263"/>
    <w:rsid w:val="005A12C0"/>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469"/>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B08"/>
    <w:rsid w:val="005D5D34"/>
    <w:rsid w:val="005D5E61"/>
    <w:rsid w:val="005D5EE1"/>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61"/>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78E"/>
    <w:rsid w:val="0060497F"/>
    <w:rsid w:val="006049B4"/>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E58"/>
    <w:rsid w:val="00620FA5"/>
    <w:rsid w:val="00621002"/>
    <w:rsid w:val="00621098"/>
    <w:rsid w:val="006210A7"/>
    <w:rsid w:val="006211F0"/>
    <w:rsid w:val="006215A6"/>
    <w:rsid w:val="006217F8"/>
    <w:rsid w:val="00621C16"/>
    <w:rsid w:val="00621C90"/>
    <w:rsid w:val="006223BD"/>
    <w:rsid w:val="006225B1"/>
    <w:rsid w:val="006225CE"/>
    <w:rsid w:val="0062268F"/>
    <w:rsid w:val="006229C1"/>
    <w:rsid w:val="00622D65"/>
    <w:rsid w:val="00623523"/>
    <w:rsid w:val="006235B3"/>
    <w:rsid w:val="0062398B"/>
    <w:rsid w:val="006239CE"/>
    <w:rsid w:val="00623ABB"/>
    <w:rsid w:val="00623EC1"/>
    <w:rsid w:val="006241A2"/>
    <w:rsid w:val="006247CF"/>
    <w:rsid w:val="00624855"/>
    <w:rsid w:val="00624872"/>
    <w:rsid w:val="00624955"/>
    <w:rsid w:val="006249A9"/>
    <w:rsid w:val="0062533E"/>
    <w:rsid w:val="00625545"/>
    <w:rsid w:val="006259C6"/>
    <w:rsid w:val="00625AD6"/>
    <w:rsid w:val="00625F80"/>
    <w:rsid w:val="00625FB8"/>
    <w:rsid w:val="006260D5"/>
    <w:rsid w:val="00626147"/>
    <w:rsid w:val="006263F0"/>
    <w:rsid w:val="00626463"/>
    <w:rsid w:val="006264D9"/>
    <w:rsid w:val="00626640"/>
    <w:rsid w:val="006268FE"/>
    <w:rsid w:val="00626B39"/>
    <w:rsid w:val="00626D93"/>
    <w:rsid w:val="00626E0A"/>
    <w:rsid w:val="00626F65"/>
    <w:rsid w:val="006271A0"/>
    <w:rsid w:val="00627C66"/>
    <w:rsid w:val="00627D16"/>
    <w:rsid w:val="00627F08"/>
    <w:rsid w:val="00630CFE"/>
    <w:rsid w:val="00631432"/>
    <w:rsid w:val="00631435"/>
    <w:rsid w:val="0063166D"/>
    <w:rsid w:val="0063192C"/>
    <w:rsid w:val="006319D4"/>
    <w:rsid w:val="00631AE2"/>
    <w:rsid w:val="006321F5"/>
    <w:rsid w:val="00632215"/>
    <w:rsid w:val="006322BB"/>
    <w:rsid w:val="00632375"/>
    <w:rsid w:val="006328A9"/>
    <w:rsid w:val="00632908"/>
    <w:rsid w:val="00632EA1"/>
    <w:rsid w:val="00632ED6"/>
    <w:rsid w:val="0063317D"/>
    <w:rsid w:val="00633C4E"/>
    <w:rsid w:val="00633D3C"/>
    <w:rsid w:val="00633EFE"/>
    <w:rsid w:val="00634610"/>
    <w:rsid w:val="0063466B"/>
    <w:rsid w:val="0063472E"/>
    <w:rsid w:val="00634800"/>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2FB"/>
    <w:rsid w:val="00666399"/>
    <w:rsid w:val="006663EA"/>
    <w:rsid w:val="0066694D"/>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7FE"/>
    <w:rsid w:val="006A38D4"/>
    <w:rsid w:val="006A39C2"/>
    <w:rsid w:val="006A3DF4"/>
    <w:rsid w:val="006A3E2D"/>
    <w:rsid w:val="006A3FD7"/>
    <w:rsid w:val="006A43B3"/>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94B"/>
    <w:rsid w:val="006C5BAD"/>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712"/>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1FE8"/>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3EA9"/>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A56"/>
    <w:rsid w:val="00751BD8"/>
    <w:rsid w:val="00751BFC"/>
    <w:rsid w:val="00751DD7"/>
    <w:rsid w:val="00751F7A"/>
    <w:rsid w:val="007520AF"/>
    <w:rsid w:val="007520C4"/>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745"/>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6C0"/>
    <w:rsid w:val="00782922"/>
    <w:rsid w:val="00782A7B"/>
    <w:rsid w:val="00782C86"/>
    <w:rsid w:val="00782F4B"/>
    <w:rsid w:val="00782F4C"/>
    <w:rsid w:val="00783749"/>
    <w:rsid w:val="007837B1"/>
    <w:rsid w:val="00783CE6"/>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5282"/>
    <w:rsid w:val="007A5340"/>
    <w:rsid w:val="007A53CA"/>
    <w:rsid w:val="007A547E"/>
    <w:rsid w:val="007A59A9"/>
    <w:rsid w:val="007A5A44"/>
    <w:rsid w:val="007A5B93"/>
    <w:rsid w:val="007A5C47"/>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224"/>
    <w:rsid w:val="007B6265"/>
    <w:rsid w:val="007B660B"/>
    <w:rsid w:val="007B675C"/>
    <w:rsid w:val="007B687F"/>
    <w:rsid w:val="007B6A2D"/>
    <w:rsid w:val="007B6BD6"/>
    <w:rsid w:val="007B6C71"/>
    <w:rsid w:val="007B6ED8"/>
    <w:rsid w:val="007B70A7"/>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B17"/>
    <w:rsid w:val="00801B89"/>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09F"/>
    <w:rsid w:val="00805388"/>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57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932"/>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27"/>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821"/>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05C4"/>
    <w:rsid w:val="008A14BA"/>
    <w:rsid w:val="008A1647"/>
    <w:rsid w:val="008A17AC"/>
    <w:rsid w:val="008A1823"/>
    <w:rsid w:val="008A1948"/>
    <w:rsid w:val="008A1F66"/>
    <w:rsid w:val="008A2001"/>
    <w:rsid w:val="008A2115"/>
    <w:rsid w:val="008A22A9"/>
    <w:rsid w:val="008A2465"/>
    <w:rsid w:val="008A251E"/>
    <w:rsid w:val="008A259D"/>
    <w:rsid w:val="008A276A"/>
    <w:rsid w:val="008A29D7"/>
    <w:rsid w:val="008A2AB6"/>
    <w:rsid w:val="008A2B51"/>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382"/>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493"/>
    <w:rsid w:val="008E3537"/>
    <w:rsid w:val="008E3A25"/>
    <w:rsid w:val="008E3EE8"/>
    <w:rsid w:val="008E3F6A"/>
    <w:rsid w:val="008E4092"/>
    <w:rsid w:val="008E4293"/>
    <w:rsid w:val="008E4669"/>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B97"/>
    <w:rsid w:val="00913D17"/>
    <w:rsid w:val="0091446B"/>
    <w:rsid w:val="009148FA"/>
    <w:rsid w:val="00914AC1"/>
    <w:rsid w:val="00914C50"/>
    <w:rsid w:val="00914DB6"/>
    <w:rsid w:val="009152C0"/>
    <w:rsid w:val="00915535"/>
    <w:rsid w:val="00915547"/>
    <w:rsid w:val="00915589"/>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513"/>
    <w:rsid w:val="0095793C"/>
    <w:rsid w:val="00957D7E"/>
    <w:rsid w:val="00957F6F"/>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9A1"/>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4B"/>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5DC3"/>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4BF"/>
    <w:rsid w:val="00987881"/>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756"/>
    <w:rsid w:val="009A086E"/>
    <w:rsid w:val="009A0BD8"/>
    <w:rsid w:val="009A1046"/>
    <w:rsid w:val="009A11A8"/>
    <w:rsid w:val="009A129C"/>
    <w:rsid w:val="009A1362"/>
    <w:rsid w:val="009A1389"/>
    <w:rsid w:val="009A13FC"/>
    <w:rsid w:val="009A1465"/>
    <w:rsid w:val="009A1B59"/>
    <w:rsid w:val="009A1D1C"/>
    <w:rsid w:val="009A1EB0"/>
    <w:rsid w:val="009A26C5"/>
    <w:rsid w:val="009A2776"/>
    <w:rsid w:val="009A28FA"/>
    <w:rsid w:val="009A2D7D"/>
    <w:rsid w:val="009A3215"/>
    <w:rsid w:val="009A32ED"/>
    <w:rsid w:val="009A3319"/>
    <w:rsid w:val="009A35B6"/>
    <w:rsid w:val="009A36BC"/>
    <w:rsid w:val="009A38AA"/>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F9"/>
    <w:rsid w:val="009C372F"/>
    <w:rsid w:val="009C3C37"/>
    <w:rsid w:val="009C3CB4"/>
    <w:rsid w:val="009C3CDE"/>
    <w:rsid w:val="009C407D"/>
    <w:rsid w:val="009C416A"/>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EE0"/>
    <w:rsid w:val="009E5FC9"/>
    <w:rsid w:val="009E685A"/>
    <w:rsid w:val="009E69B1"/>
    <w:rsid w:val="009E6AD6"/>
    <w:rsid w:val="009E6FA6"/>
    <w:rsid w:val="009E7272"/>
    <w:rsid w:val="009E737A"/>
    <w:rsid w:val="009E7460"/>
    <w:rsid w:val="009E7777"/>
    <w:rsid w:val="009E7A24"/>
    <w:rsid w:val="009E7C33"/>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83B"/>
    <w:rsid w:val="00A10A38"/>
    <w:rsid w:val="00A1108B"/>
    <w:rsid w:val="00A11354"/>
    <w:rsid w:val="00A1152C"/>
    <w:rsid w:val="00A1157B"/>
    <w:rsid w:val="00A118B0"/>
    <w:rsid w:val="00A12170"/>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3A7"/>
    <w:rsid w:val="00A14513"/>
    <w:rsid w:val="00A14904"/>
    <w:rsid w:val="00A14945"/>
    <w:rsid w:val="00A1496E"/>
    <w:rsid w:val="00A14980"/>
    <w:rsid w:val="00A14CC7"/>
    <w:rsid w:val="00A14D8B"/>
    <w:rsid w:val="00A14D9B"/>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6"/>
    <w:rsid w:val="00A21434"/>
    <w:rsid w:val="00A21674"/>
    <w:rsid w:val="00A219B6"/>
    <w:rsid w:val="00A21B50"/>
    <w:rsid w:val="00A21BFE"/>
    <w:rsid w:val="00A22004"/>
    <w:rsid w:val="00A2238B"/>
    <w:rsid w:val="00A22680"/>
    <w:rsid w:val="00A22DA1"/>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EA6"/>
    <w:rsid w:val="00A35F37"/>
    <w:rsid w:val="00A360EA"/>
    <w:rsid w:val="00A361BA"/>
    <w:rsid w:val="00A36421"/>
    <w:rsid w:val="00A365B1"/>
    <w:rsid w:val="00A368BC"/>
    <w:rsid w:val="00A369AA"/>
    <w:rsid w:val="00A36A2A"/>
    <w:rsid w:val="00A36BAF"/>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2DF"/>
    <w:rsid w:val="00A50500"/>
    <w:rsid w:val="00A507BC"/>
    <w:rsid w:val="00A50A7C"/>
    <w:rsid w:val="00A51634"/>
    <w:rsid w:val="00A51709"/>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67FDD"/>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1067"/>
    <w:rsid w:val="00AA1240"/>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A94"/>
    <w:rsid w:val="00AB0CF2"/>
    <w:rsid w:val="00AB1177"/>
    <w:rsid w:val="00AB11BF"/>
    <w:rsid w:val="00AB1337"/>
    <w:rsid w:val="00AB13AF"/>
    <w:rsid w:val="00AB1552"/>
    <w:rsid w:val="00AB15B8"/>
    <w:rsid w:val="00AB169F"/>
    <w:rsid w:val="00AB180E"/>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C2"/>
    <w:rsid w:val="00AD7AFF"/>
    <w:rsid w:val="00AD7B01"/>
    <w:rsid w:val="00AD7F20"/>
    <w:rsid w:val="00AD7F36"/>
    <w:rsid w:val="00AE004A"/>
    <w:rsid w:val="00AE0240"/>
    <w:rsid w:val="00AE02DE"/>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A8"/>
    <w:rsid w:val="00B41474"/>
    <w:rsid w:val="00B4152E"/>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840"/>
    <w:rsid w:val="00B45A7E"/>
    <w:rsid w:val="00B45C5F"/>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4AA6"/>
    <w:rsid w:val="00B552FA"/>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98F"/>
    <w:rsid w:val="00B879E9"/>
    <w:rsid w:val="00B87D05"/>
    <w:rsid w:val="00B87E3A"/>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53A"/>
    <w:rsid w:val="00BA0A4E"/>
    <w:rsid w:val="00BA0A63"/>
    <w:rsid w:val="00BA0BC1"/>
    <w:rsid w:val="00BA0C30"/>
    <w:rsid w:val="00BA0DD0"/>
    <w:rsid w:val="00BA0E9B"/>
    <w:rsid w:val="00BA118A"/>
    <w:rsid w:val="00BA1427"/>
    <w:rsid w:val="00BA1801"/>
    <w:rsid w:val="00BA1EA4"/>
    <w:rsid w:val="00BA1FE1"/>
    <w:rsid w:val="00BA23CE"/>
    <w:rsid w:val="00BA25B3"/>
    <w:rsid w:val="00BA25D8"/>
    <w:rsid w:val="00BA2785"/>
    <w:rsid w:val="00BA2A6A"/>
    <w:rsid w:val="00BA2BEE"/>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3FB"/>
    <w:rsid w:val="00BB1494"/>
    <w:rsid w:val="00BB1519"/>
    <w:rsid w:val="00BB17C0"/>
    <w:rsid w:val="00BB18F2"/>
    <w:rsid w:val="00BB19E0"/>
    <w:rsid w:val="00BB1C06"/>
    <w:rsid w:val="00BB1DF2"/>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8E4"/>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08"/>
    <w:rsid w:val="00BD2A78"/>
    <w:rsid w:val="00BD2C88"/>
    <w:rsid w:val="00BD3018"/>
    <w:rsid w:val="00BD369E"/>
    <w:rsid w:val="00BD3A32"/>
    <w:rsid w:val="00BD3BF4"/>
    <w:rsid w:val="00BD3F3C"/>
    <w:rsid w:val="00BD41A9"/>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7B"/>
    <w:rsid w:val="00C01AED"/>
    <w:rsid w:val="00C01CEB"/>
    <w:rsid w:val="00C020BC"/>
    <w:rsid w:val="00C02119"/>
    <w:rsid w:val="00C021A1"/>
    <w:rsid w:val="00C02270"/>
    <w:rsid w:val="00C02BE0"/>
    <w:rsid w:val="00C02C61"/>
    <w:rsid w:val="00C02CB3"/>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6A7"/>
    <w:rsid w:val="00C14760"/>
    <w:rsid w:val="00C147F6"/>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3CB"/>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FE"/>
    <w:rsid w:val="00C37AED"/>
    <w:rsid w:val="00C37B27"/>
    <w:rsid w:val="00C37B87"/>
    <w:rsid w:val="00C37FF9"/>
    <w:rsid w:val="00C4054E"/>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7A"/>
    <w:rsid w:val="00C51F3B"/>
    <w:rsid w:val="00C52001"/>
    <w:rsid w:val="00C52143"/>
    <w:rsid w:val="00C525DE"/>
    <w:rsid w:val="00C526F8"/>
    <w:rsid w:val="00C52730"/>
    <w:rsid w:val="00C527B1"/>
    <w:rsid w:val="00C528A2"/>
    <w:rsid w:val="00C52F7A"/>
    <w:rsid w:val="00C530DF"/>
    <w:rsid w:val="00C5312A"/>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1CB9"/>
    <w:rsid w:val="00C81E46"/>
    <w:rsid w:val="00C821D5"/>
    <w:rsid w:val="00C823CC"/>
    <w:rsid w:val="00C8261A"/>
    <w:rsid w:val="00C8263B"/>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679"/>
    <w:rsid w:val="00C95FAC"/>
    <w:rsid w:val="00C95FB3"/>
    <w:rsid w:val="00C961ED"/>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688"/>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6A4"/>
    <w:rsid w:val="00CC7BE4"/>
    <w:rsid w:val="00CC7C6C"/>
    <w:rsid w:val="00CC7E2D"/>
    <w:rsid w:val="00CC7FEE"/>
    <w:rsid w:val="00CD011E"/>
    <w:rsid w:val="00CD025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3E47"/>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6F8"/>
    <w:rsid w:val="00CD77AD"/>
    <w:rsid w:val="00CD77C0"/>
    <w:rsid w:val="00CD78BC"/>
    <w:rsid w:val="00CD7B50"/>
    <w:rsid w:val="00CD7C13"/>
    <w:rsid w:val="00CD7F2C"/>
    <w:rsid w:val="00CE0080"/>
    <w:rsid w:val="00CE0218"/>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3DE"/>
    <w:rsid w:val="00CF33EC"/>
    <w:rsid w:val="00CF342B"/>
    <w:rsid w:val="00CF3464"/>
    <w:rsid w:val="00CF38A0"/>
    <w:rsid w:val="00CF3986"/>
    <w:rsid w:val="00CF3F9B"/>
    <w:rsid w:val="00CF3FC0"/>
    <w:rsid w:val="00CF40FC"/>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250"/>
    <w:rsid w:val="00D72599"/>
    <w:rsid w:val="00D72656"/>
    <w:rsid w:val="00D7265A"/>
    <w:rsid w:val="00D72827"/>
    <w:rsid w:val="00D7285A"/>
    <w:rsid w:val="00D728A8"/>
    <w:rsid w:val="00D7290A"/>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6E"/>
    <w:rsid w:val="00D83FF5"/>
    <w:rsid w:val="00D841A3"/>
    <w:rsid w:val="00D841F7"/>
    <w:rsid w:val="00D8430B"/>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3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C47"/>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34C9"/>
    <w:rsid w:val="00DC3878"/>
    <w:rsid w:val="00DC3C22"/>
    <w:rsid w:val="00DC3E7C"/>
    <w:rsid w:val="00DC4132"/>
    <w:rsid w:val="00DC4247"/>
    <w:rsid w:val="00DC45DC"/>
    <w:rsid w:val="00DC486A"/>
    <w:rsid w:val="00DC4885"/>
    <w:rsid w:val="00DC4B6F"/>
    <w:rsid w:val="00DC4D15"/>
    <w:rsid w:val="00DC4EB2"/>
    <w:rsid w:val="00DC4F67"/>
    <w:rsid w:val="00DC586A"/>
    <w:rsid w:val="00DC588E"/>
    <w:rsid w:val="00DC5953"/>
    <w:rsid w:val="00DC5A85"/>
    <w:rsid w:val="00DC69B4"/>
    <w:rsid w:val="00DC6B38"/>
    <w:rsid w:val="00DC7231"/>
    <w:rsid w:val="00DC727C"/>
    <w:rsid w:val="00DC7710"/>
    <w:rsid w:val="00DC779C"/>
    <w:rsid w:val="00DC7AAC"/>
    <w:rsid w:val="00DC7D62"/>
    <w:rsid w:val="00DD0387"/>
    <w:rsid w:val="00DD07BB"/>
    <w:rsid w:val="00DD0AAB"/>
    <w:rsid w:val="00DD0D6F"/>
    <w:rsid w:val="00DD1032"/>
    <w:rsid w:val="00DD1191"/>
    <w:rsid w:val="00DD11AF"/>
    <w:rsid w:val="00DD121E"/>
    <w:rsid w:val="00DD1267"/>
    <w:rsid w:val="00DD1383"/>
    <w:rsid w:val="00DD13BD"/>
    <w:rsid w:val="00DD1403"/>
    <w:rsid w:val="00DD16F0"/>
    <w:rsid w:val="00DD16F6"/>
    <w:rsid w:val="00DD1F48"/>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EEA"/>
    <w:rsid w:val="00DD4FF8"/>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BC"/>
    <w:rsid w:val="00E12898"/>
    <w:rsid w:val="00E12B56"/>
    <w:rsid w:val="00E12D96"/>
    <w:rsid w:val="00E12F10"/>
    <w:rsid w:val="00E13235"/>
    <w:rsid w:val="00E1336D"/>
    <w:rsid w:val="00E13749"/>
    <w:rsid w:val="00E1394A"/>
    <w:rsid w:val="00E13A75"/>
    <w:rsid w:val="00E13CF4"/>
    <w:rsid w:val="00E13D0C"/>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C0"/>
    <w:rsid w:val="00E272D5"/>
    <w:rsid w:val="00E27696"/>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4519"/>
    <w:rsid w:val="00E74C31"/>
    <w:rsid w:val="00E755FB"/>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0D1"/>
    <w:rsid w:val="00E852ED"/>
    <w:rsid w:val="00E85328"/>
    <w:rsid w:val="00E853AE"/>
    <w:rsid w:val="00E85614"/>
    <w:rsid w:val="00E857C3"/>
    <w:rsid w:val="00E86030"/>
    <w:rsid w:val="00E861A2"/>
    <w:rsid w:val="00E86398"/>
    <w:rsid w:val="00E8649F"/>
    <w:rsid w:val="00E86617"/>
    <w:rsid w:val="00E8678C"/>
    <w:rsid w:val="00E8690A"/>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3C6"/>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9D5"/>
    <w:rsid w:val="00ED6AD3"/>
    <w:rsid w:val="00ED6B11"/>
    <w:rsid w:val="00ED6C07"/>
    <w:rsid w:val="00ED74BF"/>
    <w:rsid w:val="00ED7862"/>
    <w:rsid w:val="00ED7D68"/>
    <w:rsid w:val="00ED7EA8"/>
    <w:rsid w:val="00EE00A8"/>
    <w:rsid w:val="00EE017E"/>
    <w:rsid w:val="00EE0267"/>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5EF8"/>
    <w:rsid w:val="00F061A8"/>
    <w:rsid w:val="00F06263"/>
    <w:rsid w:val="00F0635B"/>
    <w:rsid w:val="00F064B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397"/>
    <w:rsid w:val="00F21582"/>
    <w:rsid w:val="00F21778"/>
    <w:rsid w:val="00F21A23"/>
    <w:rsid w:val="00F21AAF"/>
    <w:rsid w:val="00F21EC0"/>
    <w:rsid w:val="00F2204B"/>
    <w:rsid w:val="00F222B1"/>
    <w:rsid w:val="00F22639"/>
    <w:rsid w:val="00F2263D"/>
    <w:rsid w:val="00F22AA9"/>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2E3"/>
    <w:rsid w:val="00F53338"/>
    <w:rsid w:val="00F5354D"/>
    <w:rsid w:val="00F53789"/>
    <w:rsid w:val="00F53AC6"/>
    <w:rsid w:val="00F53B34"/>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F10"/>
    <w:rsid w:val="00F97F68"/>
    <w:rsid w:val="00FA0325"/>
    <w:rsid w:val="00FA04A2"/>
    <w:rsid w:val="00FA081A"/>
    <w:rsid w:val="00FA084E"/>
    <w:rsid w:val="00FA0CB6"/>
    <w:rsid w:val="00FA10C7"/>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BBC"/>
    <w:rsid w:val="00FB1F9D"/>
    <w:rsid w:val="00FB208D"/>
    <w:rsid w:val="00FB2120"/>
    <w:rsid w:val="00FB223A"/>
    <w:rsid w:val="00FB2282"/>
    <w:rsid w:val="00FB2368"/>
    <w:rsid w:val="00FB2AD8"/>
    <w:rsid w:val="00FB2C2F"/>
    <w:rsid w:val="00FB3039"/>
    <w:rsid w:val="00FB31DD"/>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01"/>
    <w:rsid w:val="00FC2967"/>
    <w:rsid w:val="00FC2BC3"/>
    <w:rsid w:val="00FC2C79"/>
    <w:rsid w:val="00FC2E87"/>
    <w:rsid w:val="00FC2FAD"/>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3B"/>
    <w:rsid w:val="00FD2D9D"/>
    <w:rsid w:val="00FD2FAB"/>
    <w:rsid w:val="00FD3057"/>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68"/>
    <w:rsid w:val="00FE7A5F"/>
    <w:rsid w:val="00FE7B52"/>
    <w:rsid w:val="00FE7BD1"/>
    <w:rsid w:val="00FE7C82"/>
    <w:rsid w:val="00FE7CA3"/>
    <w:rsid w:val="00FE7D51"/>
    <w:rsid w:val="00FE7D72"/>
    <w:rsid w:val="00FE7F48"/>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823CC"/>
    <w:pPr>
      <w:spacing w:before="140"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C823CC"/>
    <w:pPr>
      <w:spacing w:before="10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microsoft.com/office/2018/08/relationships/commentsExtensible" Target="commentsExtensible.xm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hyperlink" Target="https://github.com/DigitalGeographyLab/hope-green-path-server/blob/develop/docs/green_paths_api.md"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file:////Users/joose/Documents/quiet-paths-msc/figures/maps/results/70dB_len_mean.png" TargetMode="External"/><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file:////Users/joose/Documents/quiet-paths-msc/figures/maps/results/mean-dB_mean.png" TargetMode="External"/><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9D5C3-6EE6-5D4C-9F0B-064DF31F6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TotalTime>
  <Pages>113</Pages>
  <Words>56332</Words>
  <Characters>321098</Characters>
  <Application>Microsoft Office Word</Application>
  <DocSecurity>0</DocSecurity>
  <Lines>2675</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749</cp:revision>
  <cp:lastPrinted>2020-04-18T12:11:00Z</cp:lastPrinted>
  <dcterms:created xsi:type="dcterms:W3CDTF">2020-04-18T12:11:00Z</dcterms:created>
  <dcterms:modified xsi:type="dcterms:W3CDTF">2020-04-2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